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209324" w14:textId="77777777" w:rsidR="00FF6E10" w:rsidRDefault="00FF6E10" w:rsidP="00FF6E10">
      <w:pPr>
        <w:jc w:val="center"/>
        <w:rPr>
          <w:b/>
          <w:bCs/>
          <w:sz w:val="32"/>
          <w:szCs w:val="32"/>
        </w:rPr>
      </w:pPr>
    </w:p>
    <w:p w14:paraId="09C90123" w14:textId="57F33AB8" w:rsidR="00594F77" w:rsidRDefault="0012797A" w:rsidP="00B90212">
      <w:pPr>
        <w:jc w:val="center"/>
        <w:rPr>
          <w:b/>
          <w:bCs/>
          <w:sz w:val="32"/>
          <w:szCs w:val="32"/>
        </w:rPr>
      </w:pPr>
      <w:r w:rsidRPr="00AB1BB7">
        <w:rPr>
          <w:b/>
          <w:bCs/>
          <w:sz w:val="32"/>
          <w:szCs w:val="32"/>
        </w:rPr>
        <w:t>The effect</w:t>
      </w:r>
      <w:r w:rsidR="00C35CCA">
        <w:rPr>
          <w:b/>
          <w:bCs/>
          <w:sz w:val="32"/>
          <w:szCs w:val="32"/>
        </w:rPr>
        <w:t>s</w:t>
      </w:r>
      <w:r w:rsidRPr="00AB1BB7">
        <w:rPr>
          <w:b/>
          <w:bCs/>
          <w:sz w:val="32"/>
          <w:szCs w:val="32"/>
        </w:rPr>
        <w:t xml:space="preserve"> of </w:t>
      </w:r>
      <w:r w:rsidR="006A35F9" w:rsidRPr="00AB1BB7">
        <w:rPr>
          <w:b/>
          <w:bCs/>
          <w:sz w:val="32"/>
          <w:szCs w:val="32"/>
        </w:rPr>
        <w:t xml:space="preserve">acute </w:t>
      </w:r>
      <w:r w:rsidRPr="00AB1BB7">
        <w:rPr>
          <w:b/>
          <w:bCs/>
          <w:sz w:val="32"/>
          <w:szCs w:val="32"/>
        </w:rPr>
        <w:t>hospitalisation on the characteristics of acute sarcopenia in older adults: A systematic review and meta-analysi</w:t>
      </w:r>
      <w:bookmarkStart w:id="0" w:name="_Toc191389629"/>
      <w:r w:rsidR="00FF6E10">
        <w:rPr>
          <w:b/>
          <w:bCs/>
          <w:sz w:val="32"/>
          <w:szCs w:val="32"/>
        </w:rPr>
        <w:t>s</w:t>
      </w:r>
    </w:p>
    <w:p w14:paraId="72C01222" w14:textId="77777777" w:rsidR="00083533" w:rsidRDefault="00083533" w:rsidP="00B90212">
      <w:pPr>
        <w:jc w:val="center"/>
        <w:rPr>
          <w:b/>
          <w:bCs/>
          <w:sz w:val="32"/>
          <w:szCs w:val="32"/>
        </w:rPr>
      </w:pPr>
    </w:p>
    <w:p w14:paraId="073675F9" w14:textId="1DE3B99F" w:rsidR="00396447" w:rsidRPr="00FF3016" w:rsidRDefault="00396447" w:rsidP="00396447">
      <w:pPr>
        <w:rPr>
          <w:b/>
          <w:bCs/>
          <w:sz w:val="24"/>
          <w:szCs w:val="24"/>
        </w:rPr>
      </w:pPr>
      <w:r w:rsidRPr="00185817">
        <w:rPr>
          <w:b/>
          <w:bCs/>
          <w:sz w:val="24"/>
          <w:szCs w:val="24"/>
        </w:rPr>
        <w:t>Thomas J Cartledge</w:t>
      </w:r>
      <w:r>
        <w:rPr>
          <w:b/>
          <w:bCs/>
          <w:sz w:val="24"/>
          <w:szCs w:val="24"/>
          <w:vertAlign w:val="superscript"/>
        </w:rPr>
        <w:t>1</w:t>
      </w:r>
      <w:r w:rsidRPr="00185817">
        <w:rPr>
          <w:b/>
          <w:bCs/>
          <w:sz w:val="24"/>
          <w:szCs w:val="24"/>
        </w:rPr>
        <w:t xml:space="preserve"> </w:t>
      </w:r>
      <w:r w:rsidRPr="00881DDB">
        <w:rPr>
          <w:i/>
          <w:iCs/>
          <w:sz w:val="24"/>
          <w:szCs w:val="24"/>
        </w:rPr>
        <w:t>(Corresponding author</w:t>
      </w:r>
      <w:r>
        <w:rPr>
          <w:i/>
          <w:iCs/>
          <w:sz w:val="24"/>
          <w:szCs w:val="24"/>
        </w:rPr>
        <w:t xml:space="preserve">, </w:t>
      </w:r>
      <w:hyperlink r:id="rId8" w:history="1">
        <w:r w:rsidR="00190233" w:rsidRPr="000745E6">
          <w:rPr>
            <w:rStyle w:val="Hyperlink"/>
            <w:i/>
            <w:iCs/>
            <w:sz w:val="24"/>
            <w:szCs w:val="24"/>
          </w:rPr>
          <w:t>t.j.cartledge@soton.ac.uk</w:t>
        </w:r>
      </w:hyperlink>
      <w:r w:rsidR="00190233">
        <w:rPr>
          <w:i/>
          <w:iCs/>
          <w:sz w:val="24"/>
          <w:szCs w:val="24"/>
        </w:rPr>
        <w:t>,</w:t>
      </w:r>
      <w:r w:rsidR="00FF3016">
        <w:rPr>
          <w:i/>
          <w:iCs/>
          <w:sz w:val="24"/>
          <w:szCs w:val="24"/>
        </w:rPr>
        <w:t xml:space="preserve"> +44 7714</w:t>
      </w:r>
      <w:r w:rsidR="00195196">
        <w:rPr>
          <w:i/>
          <w:iCs/>
          <w:sz w:val="24"/>
          <w:szCs w:val="24"/>
        </w:rPr>
        <w:t xml:space="preserve"> </w:t>
      </w:r>
      <w:r w:rsidR="00FF3016">
        <w:rPr>
          <w:i/>
          <w:iCs/>
          <w:sz w:val="24"/>
          <w:szCs w:val="24"/>
        </w:rPr>
        <w:t>736021</w:t>
      </w:r>
      <w:r w:rsidRPr="00881DDB">
        <w:rPr>
          <w:i/>
          <w:iCs/>
          <w:sz w:val="24"/>
          <w:szCs w:val="24"/>
        </w:rPr>
        <w:t>)</w:t>
      </w:r>
      <w:r>
        <w:rPr>
          <w:i/>
          <w:iCs/>
          <w:sz w:val="24"/>
          <w:szCs w:val="24"/>
        </w:rPr>
        <w:t>,</w:t>
      </w:r>
    </w:p>
    <w:p w14:paraId="4F588A07" w14:textId="7674ECDD" w:rsidR="00396447" w:rsidRDefault="00396447" w:rsidP="00396447">
      <w:pPr>
        <w:rPr>
          <w:b/>
          <w:bCs/>
          <w:sz w:val="24"/>
          <w:szCs w:val="24"/>
        </w:rPr>
      </w:pPr>
      <w:r w:rsidRPr="00185817">
        <w:rPr>
          <w:b/>
          <w:bCs/>
          <w:sz w:val="24"/>
          <w:szCs w:val="24"/>
        </w:rPr>
        <w:t>Qian Yue Tan</w:t>
      </w:r>
      <w:r>
        <w:rPr>
          <w:b/>
          <w:bCs/>
          <w:sz w:val="24"/>
          <w:szCs w:val="24"/>
          <w:vertAlign w:val="superscript"/>
        </w:rPr>
        <w:t xml:space="preserve">1,2 </w:t>
      </w:r>
    </w:p>
    <w:p w14:paraId="12B40DB4" w14:textId="3B07830A" w:rsidR="00396447" w:rsidRDefault="00396447" w:rsidP="00396447">
      <w:pPr>
        <w:rPr>
          <w:b/>
          <w:bCs/>
          <w:sz w:val="24"/>
          <w:szCs w:val="24"/>
        </w:rPr>
      </w:pPr>
      <w:r>
        <w:rPr>
          <w:b/>
          <w:bCs/>
          <w:sz w:val="24"/>
          <w:szCs w:val="24"/>
        </w:rPr>
        <w:t xml:space="preserve">Liam </w:t>
      </w:r>
      <w:r w:rsidRPr="00272B02">
        <w:rPr>
          <w:b/>
          <w:bCs/>
          <w:sz w:val="24"/>
          <w:szCs w:val="24"/>
        </w:rPr>
        <w:t>Jones</w:t>
      </w:r>
      <w:r w:rsidRPr="00CB5646">
        <w:rPr>
          <w:b/>
          <w:bCs/>
          <w:sz w:val="24"/>
          <w:szCs w:val="24"/>
          <w:vertAlign w:val="superscript"/>
        </w:rPr>
        <w:t>1</w:t>
      </w:r>
      <w:r>
        <w:rPr>
          <w:b/>
          <w:bCs/>
          <w:sz w:val="24"/>
          <w:szCs w:val="24"/>
          <w:vertAlign w:val="superscript"/>
        </w:rPr>
        <w:t xml:space="preserve"> </w:t>
      </w:r>
    </w:p>
    <w:p w14:paraId="207E8018" w14:textId="2A3AD93F" w:rsidR="00396447" w:rsidRDefault="00396447" w:rsidP="00396447">
      <w:pPr>
        <w:rPr>
          <w:b/>
          <w:bCs/>
          <w:sz w:val="24"/>
          <w:szCs w:val="24"/>
        </w:rPr>
      </w:pPr>
      <w:r>
        <w:rPr>
          <w:b/>
          <w:bCs/>
          <w:sz w:val="24"/>
          <w:szCs w:val="24"/>
        </w:rPr>
        <w:t>Taeko Becque</w:t>
      </w:r>
      <w:r>
        <w:rPr>
          <w:b/>
          <w:bCs/>
          <w:sz w:val="24"/>
          <w:szCs w:val="24"/>
          <w:vertAlign w:val="superscript"/>
        </w:rPr>
        <w:t>4</w:t>
      </w:r>
      <w:r>
        <w:rPr>
          <w:b/>
          <w:bCs/>
          <w:sz w:val="24"/>
          <w:szCs w:val="24"/>
        </w:rPr>
        <w:t xml:space="preserve"> </w:t>
      </w:r>
    </w:p>
    <w:p w14:paraId="3004DA0F" w14:textId="3FA776C6" w:rsidR="00396447" w:rsidRDefault="00396447" w:rsidP="00396447">
      <w:pPr>
        <w:rPr>
          <w:b/>
          <w:bCs/>
          <w:sz w:val="24"/>
          <w:szCs w:val="24"/>
        </w:rPr>
      </w:pPr>
      <w:r w:rsidRPr="00272B02">
        <w:rPr>
          <w:b/>
          <w:bCs/>
          <w:sz w:val="24"/>
          <w:szCs w:val="24"/>
        </w:rPr>
        <w:t>Kinda</w:t>
      </w:r>
      <w:r w:rsidRPr="00185817">
        <w:rPr>
          <w:b/>
          <w:bCs/>
          <w:sz w:val="24"/>
          <w:szCs w:val="24"/>
        </w:rPr>
        <w:t xml:space="preserve"> Ibrahim</w:t>
      </w:r>
      <w:r>
        <w:rPr>
          <w:b/>
          <w:bCs/>
          <w:sz w:val="24"/>
          <w:szCs w:val="24"/>
          <w:vertAlign w:val="superscript"/>
        </w:rPr>
        <w:t>1,3,5</w:t>
      </w:r>
      <w:r>
        <w:rPr>
          <w:b/>
          <w:bCs/>
          <w:sz w:val="24"/>
          <w:szCs w:val="24"/>
        </w:rPr>
        <w:t xml:space="preserve"> </w:t>
      </w:r>
    </w:p>
    <w:p w14:paraId="452E33E9" w14:textId="6E0E8418" w:rsidR="00396447" w:rsidRDefault="00396447" w:rsidP="00396447">
      <w:pPr>
        <w:tabs>
          <w:tab w:val="left" w:pos="5854"/>
        </w:tabs>
        <w:rPr>
          <w:sz w:val="24"/>
          <w:szCs w:val="24"/>
        </w:rPr>
      </w:pPr>
      <w:r w:rsidRPr="00185817">
        <w:rPr>
          <w:b/>
          <w:bCs/>
          <w:sz w:val="24"/>
          <w:szCs w:val="24"/>
        </w:rPr>
        <w:t>S</w:t>
      </w:r>
      <w:r>
        <w:rPr>
          <w:b/>
          <w:bCs/>
          <w:sz w:val="24"/>
          <w:szCs w:val="24"/>
        </w:rPr>
        <w:t>tephen Eu Ruen</w:t>
      </w:r>
      <w:r w:rsidRPr="00185817">
        <w:rPr>
          <w:b/>
          <w:bCs/>
          <w:sz w:val="24"/>
          <w:szCs w:val="24"/>
        </w:rPr>
        <w:t xml:space="preserve"> Lim</w:t>
      </w:r>
      <w:r>
        <w:rPr>
          <w:b/>
          <w:bCs/>
          <w:sz w:val="24"/>
          <w:szCs w:val="24"/>
          <w:vertAlign w:val="superscript"/>
        </w:rPr>
        <w:t xml:space="preserve">1,5,6 </w:t>
      </w:r>
      <w:r>
        <w:rPr>
          <w:sz w:val="24"/>
          <w:szCs w:val="24"/>
        </w:rPr>
        <w:tab/>
      </w:r>
    </w:p>
    <w:p w14:paraId="1B3B49EA" w14:textId="77777777" w:rsidR="00396447" w:rsidRDefault="00396447" w:rsidP="00396447">
      <w:pPr>
        <w:tabs>
          <w:tab w:val="left" w:pos="5854"/>
        </w:tabs>
        <w:rPr>
          <w:sz w:val="24"/>
          <w:szCs w:val="24"/>
        </w:rPr>
      </w:pPr>
    </w:p>
    <w:p w14:paraId="6BB0FDAE" w14:textId="238F75C9" w:rsidR="00083533" w:rsidRPr="002977E1" w:rsidRDefault="00083533" w:rsidP="00083533">
      <w:pPr>
        <w:pStyle w:val="ListParagraph"/>
        <w:numPr>
          <w:ilvl w:val="0"/>
          <w:numId w:val="3"/>
        </w:numPr>
        <w:rPr>
          <w:sz w:val="20"/>
          <w:szCs w:val="20"/>
        </w:rPr>
      </w:pPr>
      <w:r w:rsidRPr="002977E1">
        <w:rPr>
          <w:sz w:val="20"/>
          <w:szCs w:val="20"/>
        </w:rPr>
        <w:t xml:space="preserve">Academic Geriatric Medicine, Faculty of Medicine, University of Southampton, Southampton, </w:t>
      </w:r>
      <w:proofErr w:type="spellStart"/>
      <w:r w:rsidRPr="002977E1">
        <w:rPr>
          <w:sz w:val="20"/>
          <w:szCs w:val="20"/>
        </w:rPr>
        <w:t>Tremona</w:t>
      </w:r>
      <w:proofErr w:type="spellEnd"/>
      <w:r w:rsidRPr="002977E1">
        <w:rPr>
          <w:sz w:val="20"/>
          <w:szCs w:val="20"/>
        </w:rPr>
        <w:t xml:space="preserve"> Road, Southampton</w:t>
      </w:r>
      <w:r w:rsidR="00A5328D">
        <w:rPr>
          <w:sz w:val="20"/>
          <w:szCs w:val="20"/>
        </w:rPr>
        <w:t>,</w:t>
      </w:r>
      <w:r w:rsidRPr="002977E1">
        <w:rPr>
          <w:sz w:val="20"/>
          <w:szCs w:val="20"/>
        </w:rPr>
        <w:t xml:space="preserve"> SO16 6YD, UK</w:t>
      </w:r>
    </w:p>
    <w:p w14:paraId="0000F945" w14:textId="77777777" w:rsidR="00083533" w:rsidRPr="002977E1" w:rsidRDefault="00083533" w:rsidP="00083533">
      <w:pPr>
        <w:pStyle w:val="ListParagraph"/>
        <w:numPr>
          <w:ilvl w:val="0"/>
          <w:numId w:val="3"/>
        </w:numPr>
        <w:rPr>
          <w:sz w:val="20"/>
          <w:szCs w:val="20"/>
        </w:rPr>
      </w:pPr>
      <w:r w:rsidRPr="002977E1">
        <w:rPr>
          <w:sz w:val="20"/>
          <w:szCs w:val="20"/>
        </w:rPr>
        <w:t>Portsmouth Hospitals NHS Trust, Queen Alexandra Hospital, Southwick Hill Road, Portsmouth, Hampshire, PO6 3LY</w:t>
      </w:r>
      <w:r>
        <w:rPr>
          <w:sz w:val="20"/>
          <w:szCs w:val="20"/>
        </w:rPr>
        <w:t>, UK</w:t>
      </w:r>
    </w:p>
    <w:p w14:paraId="406785B0" w14:textId="77777777" w:rsidR="00083533" w:rsidRDefault="00083533" w:rsidP="00083533">
      <w:pPr>
        <w:pStyle w:val="ListParagraph"/>
        <w:numPr>
          <w:ilvl w:val="0"/>
          <w:numId w:val="3"/>
        </w:numPr>
        <w:rPr>
          <w:sz w:val="20"/>
          <w:szCs w:val="20"/>
        </w:rPr>
      </w:pPr>
      <w:r w:rsidRPr="002977E1">
        <w:rPr>
          <w:sz w:val="20"/>
          <w:szCs w:val="20"/>
        </w:rPr>
        <w:t xml:space="preserve">School of Primary Care, Population Sciences and Medical Education, Faculty of Medicine, University of Southampton, </w:t>
      </w:r>
      <w:proofErr w:type="spellStart"/>
      <w:r w:rsidRPr="002977E1">
        <w:rPr>
          <w:sz w:val="20"/>
          <w:szCs w:val="20"/>
        </w:rPr>
        <w:t>Tremona</w:t>
      </w:r>
      <w:proofErr w:type="spellEnd"/>
      <w:r w:rsidRPr="002977E1">
        <w:rPr>
          <w:sz w:val="20"/>
          <w:szCs w:val="20"/>
        </w:rPr>
        <w:t xml:space="preserve"> Road, Southampton SO16 6YD, UK</w:t>
      </w:r>
    </w:p>
    <w:p w14:paraId="5E807E90" w14:textId="168E6539" w:rsidR="00083533" w:rsidRPr="007108E0" w:rsidRDefault="00083533" w:rsidP="00083533">
      <w:pPr>
        <w:pStyle w:val="ListParagraph"/>
        <w:numPr>
          <w:ilvl w:val="0"/>
          <w:numId w:val="3"/>
        </w:numPr>
        <w:rPr>
          <w:sz w:val="20"/>
          <w:szCs w:val="20"/>
        </w:rPr>
      </w:pPr>
      <w:r w:rsidRPr="002977E1">
        <w:rPr>
          <w:sz w:val="20"/>
          <w:szCs w:val="20"/>
        </w:rPr>
        <w:t xml:space="preserve">Primary Care Research Centre, School of Primary Care, Population Health &amp; Medical Education, Faculty of Medicine, University of Southampton, </w:t>
      </w:r>
      <w:r w:rsidRPr="00456789">
        <w:rPr>
          <w:sz w:val="20"/>
          <w:szCs w:val="20"/>
        </w:rPr>
        <w:t>Aldermoor Close</w:t>
      </w:r>
      <w:r>
        <w:rPr>
          <w:sz w:val="20"/>
          <w:szCs w:val="20"/>
        </w:rPr>
        <w:t>,</w:t>
      </w:r>
      <w:r w:rsidRPr="00456789">
        <w:rPr>
          <w:sz w:val="20"/>
          <w:szCs w:val="20"/>
        </w:rPr>
        <w:t xml:space="preserve"> </w:t>
      </w:r>
      <w:r w:rsidRPr="002977E1">
        <w:rPr>
          <w:sz w:val="20"/>
          <w:szCs w:val="20"/>
        </w:rPr>
        <w:t>Southampton SO16 5ST, UK</w:t>
      </w:r>
    </w:p>
    <w:p w14:paraId="028448E9" w14:textId="77777777" w:rsidR="00083533" w:rsidRPr="002977E1" w:rsidRDefault="00083533" w:rsidP="00083533">
      <w:pPr>
        <w:pStyle w:val="ListParagraph"/>
        <w:numPr>
          <w:ilvl w:val="0"/>
          <w:numId w:val="3"/>
        </w:numPr>
        <w:rPr>
          <w:sz w:val="20"/>
          <w:szCs w:val="20"/>
        </w:rPr>
      </w:pPr>
      <w:r w:rsidRPr="002977E1">
        <w:rPr>
          <w:sz w:val="20"/>
          <w:szCs w:val="20"/>
        </w:rPr>
        <w:t xml:space="preserve">National Institute for Health and Care Research Applied Research Collaboration Wessex, Southampton Science Park, Innovation Centre, 2 Venture Road, </w:t>
      </w:r>
      <w:proofErr w:type="spellStart"/>
      <w:r w:rsidRPr="002977E1">
        <w:rPr>
          <w:sz w:val="20"/>
          <w:szCs w:val="20"/>
        </w:rPr>
        <w:t>Chilworth</w:t>
      </w:r>
      <w:proofErr w:type="spellEnd"/>
      <w:r w:rsidRPr="002977E1">
        <w:rPr>
          <w:sz w:val="20"/>
          <w:szCs w:val="20"/>
        </w:rPr>
        <w:t>, Southampton SO16 7NP, UK</w:t>
      </w:r>
    </w:p>
    <w:p w14:paraId="27EDCA05" w14:textId="77777777" w:rsidR="00083533" w:rsidRPr="002977E1" w:rsidRDefault="00083533" w:rsidP="00083533">
      <w:pPr>
        <w:pStyle w:val="ListParagraph"/>
        <w:numPr>
          <w:ilvl w:val="0"/>
          <w:numId w:val="3"/>
        </w:numPr>
        <w:rPr>
          <w:sz w:val="20"/>
          <w:szCs w:val="20"/>
        </w:rPr>
      </w:pPr>
      <w:r w:rsidRPr="002977E1">
        <w:rPr>
          <w:sz w:val="20"/>
          <w:szCs w:val="20"/>
        </w:rPr>
        <w:t xml:space="preserve">National Institute for Health and Care Research Southampton Biomedical Research Centre, University Hospital Southampton NHS Trust and University of Southampton, </w:t>
      </w:r>
      <w:proofErr w:type="spellStart"/>
      <w:r w:rsidRPr="002977E1">
        <w:rPr>
          <w:sz w:val="20"/>
          <w:szCs w:val="20"/>
        </w:rPr>
        <w:t>Tremona</w:t>
      </w:r>
      <w:proofErr w:type="spellEnd"/>
      <w:r w:rsidRPr="002977E1">
        <w:rPr>
          <w:sz w:val="20"/>
          <w:szCs w:val="20"/>
        </w:rPr>
        <w:t xml:space="preserve"> Road, Southampton SO16 6YD, UK</w:t>
      </w:r>
    </w:p>
    <w:p w14:paraId="2F279708" w14:textId="77777777" w:rsidR="00083533" w:rsidRDefault="00083533" w:rsidP="00B90212">
      <w:pPr>
        <w:jc w:val="center"/>
        <w:rPr>
          <w:b/>
          <w:bCs/>
          <w:sz w:val="32"/>
          <w:szCs w:val="32"/>
        </w:rPr>
      </w:pPr>
    </w:p>
    <w:p w14:paraId="24D94845" w14:textId="77777777" w:rsidR="00083533" w:rsidRDefault="00083533" w:rsidP="00B90212">
      <w:pPr>
        <w:jc w:val="center"/>
        <w:rPr>
          <w:b/>
          <w:bCs/>
          <w:sz w:val="32"/>
          <w:szCs w:val="32"/>
        </w:rPr>
      </w:pPr>
    </w:p>
    <w:p w14:paraId="6F19CC07" w14:textId="77777777" w:rsidR="00083533" w:rsidRDefault="00083533" w:rsidP="00B90212">
      <w:pPr>
        <w:jc w:val="center"/>
        <w:rPr>
          <w:b/>
          <w:bCs/>
          <w:sz w:val="32"/>
          <w:szCs w:val="32"/>
        </w:rPr>
      </w:pPr>
    </w:p>
    <w:p w14:paraId="7D53D6E0" w14:textId="77777777" w:rsidR="00083533" w:rsidRDefault="00083533" w:rsidP="00B90212">
      <w:pPr>
        <w:jc w:val="center"/>
        <w:rPr>
          <w:b/>
          <w:bCs/>
          <w:sz w:val="32"/>
          <w:szCs w:val="32"/>
        </w:rPr>
      </w:pPr>
    </w:p>
    <w:p w14:paraId="6E62FFE8" w14:textId="77777777" w:rsidR="00594F77" w:rsidRDefault="00594F77" w:rsidP="00E33A7C"/>
    <w:p w14:paraId="05F96568" w14:textId="77777777" w:rsidR="002E1402" w:rsidRDefault="002E1402" w:rsidP="00E33A7C"/>
    <w:p w14:paraId="00237EDA" w14:textId="77777777" w:rsidR="002E1402" w:rsidRDefault="002E1402" w:rsidP="00E33A7C"/>
    <w:p w14:paraId="783ECAA3" w14:textId="7C89B990" w:rsidR="0012797A" w:rsidRPr="009E720B" w:rsidRDefault="00A756CC" w:rsidP="009E720B">
      <w:pPr>
        <w:pStyle w:val="Heading1"/>
        <w:rPr>
          <w:sz w:val="28"/>
          <w:szCs w:val="28"/>
        </w:rPr>
      </w:pPr>
      <w:r w:rsidRPr="009E720B">
        <w:lastRenderedPageBreak/>
        <w:t>A</w:t>
      </w:r>
      <w:r w:rsidR="0012797A" w:rsidRPr="009E720B">
        <w:t>bstract</w:t>
      </w:r>
      <w:bookmarkEnd w:id="0"/>
    </w:p>
    <w:p w14:paraId="430E529D" w14:textId="69C75792" w:rsidR="00260FD2" w:rsidRDefault="000D687F" w:rsidP="00260FD2">
      <w:pPr>
        <w:spacing w:line="360" w:lineRule="auto"/>
        <w:jc w:val="both"/>
        <w:rPr>
          <w:color w:val="000000" w:themeColor="text1"/>
        </w:rPr>
      </w:pPr>
      <w:r>
        <w:rPr>
          <w:b/>
          <w:bCs/>
          <w:color w:val="000000" w:themeColor="text1"/>
        </w:rPr>
        <w:t>Background</w:t>
      </w:r>
      <w:r w:rsidR="00260FD2" w:rsidRPr="0021032C">
        <w:rPr>
          <w:b/>
          <w:bCs/>
          <w:color w:val="000000" w:themeColor="text1"/>
        </w:rPr>
        <w:t>:</w:t>
      </w:r>
      <w:r w:rsidR="00260FD2" w:rsidRPr="0021032C">
        <w:rPr>
          <w:color w:val="000000" w:themeColor="text1"/>
        </w:rPr>
        <w:t xml:space="preserve"> Acute sarcopenia in hospitalised older adults is associated with poor outcomes, such as functional decline, increased risk of falls and prolonged hospital stays. Despite this, its development among older inpatients remains poorly understood. </w:t>
      </w:r>
      <w:r w:rsidR="004651E4">
        <w:rPr>
          <w:color w:val="000000" w:themeColor="text1"/>
        </w:rPr>
        <w:t>We aimed</w:t>
      </w:r>
      <w:r w:rsidR="00260FD2" w:rsidRPr="0021032C">
        <w:rPr>
          <w:color w:val="000000" w:themeColor="text1"/>
        </w:rPr>
        <w:t xml:space="preserve"> to quantify the effects of acute hospitalisation on sarcopenia outcomes in older adults.</w:t>
      </w:r>
    </w:p>
    <w:p w14:paraId="1CB6B546" w14:textId="44C8D61D" w:rsidR="00482388" w:rsidRPr="0021032C" w:rsidRDefault="00482388" w:rsidP="00260FD2">
      <w:pPr>
        <w:spacing w:line="360" w:lineRule="auto"/>
        <w:jc w:val="both"/>
        <w:rPr>
          <w:color w:val="000000" w:themeColor="text1"/>
        </w:rPr>
      </w:pPr>
      <w:r w:rsidRPr="00E20CC7">
        <w:rPr>
          <w:b/>
          <w:bCs/>
          <w:color w:val="000000" w:themeColor="text1"/>
        </w:rPr>
        <w:t>Methods:</w:t>
      </w:r>
      <w:r w:rsidRPr="00E20CC7">
        <w:rPr>
          <w:color w:val="000000" w:themeColor="text1"/>
        </w:rPr>
        <w:t xml:space="preserve"> </w:t>
      </w:r>
      <w:r w:rsidR="009A2759">
        <w:rPr>
          <w:color w:val="000000" w:themeColor="text1"/>
        </w:rPr>
        <w:t>MEDLINE</w:t>
      </w:r>
      <w:r w:rsidRPr="00E20CC7">
        <w:rPr>
          <w:color w:val="000000" w:themeColor="text1"/>
        </w:rPr>
        <w:t xml:space="preserve">, </w:t>
      </w:r>
      <w:r w:rsidR="009A2759">
        <w:rPr>
          <w:color w:val="000000" w:themeColor="text1"/>
        </w:rPr>
        <w:t>EMBASE</w:t>
      </w:r>
      <w:r w:rsidRPr="00E20CC7">
        <w:rPr>
          <w:color w:val="000000" w:themeColor="text1"/>
        </w:rPr>
        <w:t>, CINAHL, and Web of Science</w:t>
      </w:r>
      <w:r w:rsidR="005F45F6">
        <w:rPr>
          <w:color w:val="000000" w:themeColor="text1"/>
        </w:rPr>
        <w:t xml:space="preserve"> were searched</w:t>
      </w:r>
      <w:r w:rsidRPr="00E20CC7">
        <w:rPr>
          <w:color w:val="000000" w:themeColor="text1"/>
        </w:rPr>
        <w:t xml:space="preserve"> from inception until January 2025. Studies that included acutely admitted patients aged 65 years or older and reported changes in at least one measure of sarcopenia during hospitalisation were included. Barthel Index was also included. A random-effects meta-analysis </w:t>
      </w:r>
      <w:r w:rsidR="00EA013D">
        <w:rPr>
          <w:color w:val="000000" w:themeColor="text1"/>
        </w:rPr>
        <w:t>was u</w:t>
      </w:r>
      <w:r w:rsidR="00386671">
        <w:rPr>
          <w:color w:val="000000" w:themeColor="text1"/>
        </w:rPr>
        <w:t>ndertaken</w:t>
      </w:r>
      <w:r w:rsidR="00EA013D">
        <w:rPr>
          <w:color w:val="000000" w:themeColor="text1"/>
        </w:rPr>
        <w:t>.</w:t>
      </w:r>
    </w:p>
    <w:p w14:paraId="4F411126" w14:textId="7C13BD0D" w:rsidR="006E5C14" w:rsidRPr="00B56F00" w:rsidRDefault="006E5C14" w:rsidP="00260FD2">
      <w:pPr>
        <w:spacing w:line="360" w:lineRule="auto"/>
        <w:jc w:val="both"/>
        <w:rPr>
          <w:color w:val="000000" w:themeColor="text1"/>
        </w:rPr>
      </w:pPr>
      <w:r w:rsidRPr="00E20CC7">
        <w:rPr>
          <w:b/>
          <w:bCs/>
          <w:color w:val="000000" w:themeColor="text1"/>
        </w:rPr>
        <w:t>Results:</w:t>
      </w:r>
      <w:r w:rsidRPr="00E20CC7">
        <w:rPr>
          <w:color w:val="000000" w:themeColor="text1"/>
        </w:rPr>
        <w:t xml:space="preserve"> </w:t>
      </w:r>
      <w:r w:rsidR="00234BE5">
        <w:rPr>
          <w:color w:val="000000" w:themeColor="text1"/>
        </w:rPr>
        <w:t>Fifty five</w:t>
      </w:r>
      <w:r w:rsidRPr="00E20CC7">
        <w:rPr>
          <w:color w:val="000000" w:themeColor="text1"/>
        </w:rPr>
        <w:t xml:space="preserve"> </w:t>
      </w:r>
      <w:r w:rsidR="00154A45">
        <w:rPr>
          <w:color w:val="000000" w:themeColor="text1"/>
        </w:rPr>
        <w:t>eligible studies were included</w:t>
      </w:r>
      <w:r w:rsidR="00D7733F">
        <w:rPr>
          <w:color w:val="000000" w:themeColor="text1"/>
        </w:rPr>
        <w:t xml:space="preserve">, with a participant mean </w:t>
      </w:r>
      <w:r w:rsidR="00360403">
        <w:rPr>
          <w:color w:val="000000" w:themeColor="text1"/>
        </w:rPr>
        <w:t xml:space="preserve">age </w:t>
      </w:r>
      <w:r w:rsidR="001A4D52">
        <w:rPr>
          <w:color w:val="000000" w:themeColor="text1"/>
        </w:rPr>
        <w:t>of 82.2 years</w:t>
      </w:r>
      <w:r w:rsidRPr="00E20CC7">
        <w:rPr>
          <w:color w:val="000000" w:themeColor="text1"/>
        </w:rPr>
        <w:t xml:space="preserve"> (n</w:t>
      </w:r>
      <w:r w:rsidR="00B44AE3">
        <w:rPr>
          <w:color w:val="000000" w:themeColor="text1"/>
        </w:rPr>
        <w:t xml:space="preserve"> </w:t>
      </w:r>
      <w:r w:rsidRPr="00E20CC7">
        <w:rPr>
          <w:color w:val="000000" w:themeColor="text1"/>
        </w:rPr>
        <w:t>=</w:t>
      </w:r>
      <w:r w:rsidR="00B44AE3">
        <w:rPr>
          <w:color w:val="000000" w:themeColor="text1"/>
        </w:rPr>
        <w:t xml:space="preserve"> </w:t>
      </w:r>
      <w:r w:rsidRPr="00E20CC7">
        <w:rPr>
          <w:color w:val="000000" w:themeColor="text1"/>
        </w:rPr>
        <w:t xml:space="preserve">14,919 participants). </w:t>
      </w:r>
      <w:r w:rsidR="00E8289B">
        <w:rPr>
          <w:color w:val="000000" w:themeColor="text1"/>
        </w:rPr>
        <w:t>Our meta-analysis showed g</w:t>
      </w:r>
      <w:r w:rsidRPr="00E20CC7">
        <w:rPr>
          <w:color w:val="000000" w:themeColor="text1"/>
        </w:rPr>
        <w:t xml:space="preserve">rip strength </w:t>
      </w:r>
      <w:r w:rsidR="00224C8F">
        <w:rPr>
          <w:color w:val="000000" w:themeColor="text1"/>
        </w:rPr>
        <w:t>and chair</w:t>
      </w:r>
      <w:r w:rsidR="00DB784C">
        <w:rPr>
          <w:color w:val="000000" w:themeColor="text1"/>
        </w:rPr>
        <w:t xml:space="preserve">-to-stand performance </w:t>
      </w:r>
      <w:r w:rsidR="00E8289B">
        <w:rPr>
          <w:color w:val="000000" w:themeColor="text1"/>
        </w:rPr>
        <w:t xml:space="preserve">to </w:t>
      </w:r>
      <w:r w:rsidRPr="00E20CC7">
        <w:rPr>
          <w:color w:val="000000" w:themeColor="text1"/>
        </w:rPr>
        <w:t>significant</w:t>
      </w:r>
      <w:r w:rsidR="009933DD">
        <w:rPr>
          <w:color w:val="000000" w:themeColor="text1"/>
        </w:rPr>
        <w:t>ly</w:t>
      </w:r>
      <w:r w:rsidRPr="00E20CC7">
        <w:rPr>
          <w:color w:val="000000" w:themeColor="text1"/>
        </w:rPr>
        <w:t xml:space="preserve"> increase during hospitalisation (</w:t>
      </w:r>
      <w:r w:rsidR="008948C2">
        <w:rPr>
          <w:color w:val="000000" w:themeColor="text1"/>
        </w:rPr>
        <w:t>sta</w:t>
      </w:r>
      <w:r w:rsidR="00D52D11">
        <w:rPr>
          <w:color w:val="000000" w:themeColor="text1"/>
        </w:rPr>
        <w:t xml:space="preserve">ndard mean difference </w:t>
      </w:r>
      <w:r w:rsidR="00D562BD">
        <w:rPr>
          <w:color w:val="000000" w:themeColor="text1"/>
        </w:rPr>
        <w:t xml:space="preserve">[SMD] </w:t>
      </w:r>
      <w:r w:rsidRPr="00E20CC7">
        <w:rPr>
          <w:color w:val="000000" w:themeColor="text1"/>
        </w:rPr>
        <w:t>=</w:t>
      </w:r>
      <w:r w:rsidR="00D562BD">
        <w:rPr>
          <w:color w:val="000000" w:themeColor="text1"/>
        </w:rPr>
        <w:t xml:space="preserve"> </w:t>
      </w:r>
      <w:r w:rsidRPr="00E20CC7">
        <w:rPr>
          <w:color w:val="000000" w:themeColor="text1"/>
        </w:rPr>
        <w:t>0.</w:t>
      </w:r>
      <w:r w:rsidR="0044351F">
        <w:rPr>
          <w:color w:val="000000" w:themeColor="text1"/>
        </w:rPr>
        <w:t>06</w:t>
      </w:r>
      <w:r w:rsidR="00574F5D">
        <w:rPr>
          <w:color w:val="000000" w:themeColor="text1"/>
        </w:rPr>
        <w:t>,</w:t>
      </w:r>
      <w:r w:rsidRPr="00E20CC7">
        <w:rPr>
          <w:color w:val="000000" w:themeColor="text1"/>
        </w:rPr>
        <w:t xml:space="preserve"> 95% </w:t>
      </w:r>
      <w:r w:rsidR="00D562BD">
        <w:rPr>
          <w:color w:val="000000" w:themeColor="text1"/>
        </w:rPr>
        <w:t>confidence interval [</w:t>
      </w:r>
      <w:r w:rsidRPr="00E20CC7">
        <w:rPr>
          <w:color w:val="000000" w:themeColor="text1"/>
        </w:rPr>
        <w:t>CI</w:t>
      </w:r>
      <w:r w:rsidR="00D562BD">
        <w:rPr>
          <w:color w:val="000000" w:themeColor="text1"/>
        </w:rPr>
        <w:t>]</w:t>
      </w:r>
      <w:r w:rsidRPr="00E20CC7">
        <w:rPr>
          <w:color w:val="000000" w:themeColor="text1"/>
        </w:rPr>
        <w:t>: 0.</w:t>
      </w:r>
      <w:r w:rsidR="0044351F">
        <w:rPr>
          <w:color w:val="000000" w:themeColor="text1"/>
        </w:rPr>
        <w:t>00</w:t>
      </w:r>
      <w:r w:rsidRPr="00E20CC7">
        <w:rPr>
          <w:color w:val="000000" w:themeColor="text1"/>
        </w:rPr>
        <w:t>; 0.</w:t>
      </w:r>
      <w:r w:rsidR="0044351F">
        <w:rPr>
          <w:color w:val="000000" w:themeColor="text1"/>
        </w:rPr>
        <w:t>1</w:t>
      </w:r>
      <w:r w:rsidRPr="00E20CC7">
        <w:rPr>
          <w:color w:val="000000" w:themeColor="text1"/>
        </w:rPr>
        <w:t>3</w:t>
      </w:r>
      <w:r w:rsidR="00D8537F">
        <w:rPr>
          <w:color w:val="000000" w:themeColor="text1"/>
        </w:rPr>
        <w:t>,</w:t>
      </w:r>
      <w:r w:rsidR="00070595">
        <w:rPr>
          <w:color w:val="000000" w:themeColor="text1"/>
        </w:rPr>
        <w:t xml:space="preserve"> </w:t>
      </w:r>
      <w:r w:rsidR="00070595" w:rsidRPr="00663E05">
        <w:rPr>
          <w:color w:val="000000" w:themeColor="text1"/>
        </w:rPr>
        <w:t>I</w:t>
      </w:r>
      <w:r w:rsidR="00070595" w:rsidRPr="00663E05">
        <w:rPr>
          <w:color w:val="000000" w:themeColor="text1"/>
          <w:vertAlign w:val="superscript"/>
        </w:rPr>
        <w:t>2</w:t>
      </w:r>
      <w:r w:rsidR="00070595">
        <w:rPr>
          <w:color w:val="000000" w:themeColor="text1"/>
          <w:vertAlign w:val="superscript"/>
        </w:rPr>
        <w:t xml:space="preserve"> </w:t>
      </w:r>
      <w:r w:rsidR="00070595" w:rsidRPr="00663E05">
        <w:rPr>
          <w:color w:val="000000" w:themeColor="text1"/>
        </w:rPr>
        <w:t>=</w:t>
      </w:r>
      <w:r w:rsidR="00070595">
        <w:rPr>
          <w:color w:val="000000" w:themeColor="text1"/>
        </w:rPr>
        <w:t xml:space="preserve"> 3</w:t>
      </w:r>
      <w:r w:rsidR="00070595" w:rsidRPr="00663E05">
        <w:rPr>
          <w:color w:val="000000" w:themeColor="text1"/>
        </w:rPr>
        <w:t>%</w:t>
      </w:r>
      <w:r w:rsidR="00070595">
        <w:rPr>
          <w:color w:val="000000" w:themeColor="text1"/>
        </w:rPr>
        <w:t>,</w:t>
      </w:r>
      <w:r w:rsidR="00070595" w:rsidRPr="00663E05">
        <w:rPr>
          <w:color w:val="000000" w:themeColor="text1"/>
        </w:rPr>
        <w:t xml:space="preserve"> </w:t>
      </w:r>
      <w:r w:rsidR="009E4882">
        <w:rPr>
          <w:color w:val="000000" w:themeColor="text1"/>
        </w:rPr>
        <w:t>p =</w:t>
      </w:r>
      <w:r w:rsidR="00CA2546">
        <w:rPr>
          <w:color w:val="000000" w:themeColor="text1"/>
        </w:rPr>
        <w:t xml:space="preserve"> </w:t>
      </w:r>
      <w:r w:rsidR="009E4882">
        <w:rPr>
          <w:color w:val="000000" w:themeColor="text1"/>
        </w:rPr>
        <w:t>0.05</w:t>
      </w:r>
      <w:r w:rsidR="00FA5179">
        <w:rPr>
          <w:color w:val="000000" w:themeColor="text1"/>
        </w:rPr>
        <w:t xml:space="preserve"> and</w:t>
      </w:r>
      <w:r w:rsidR="00EF758C">
        <w:rPr>
          <w:color w:val="000000" w:themeColor="text1"/>
        </w:rPr>
        <w:t xml:space="preserve"> </w:t>
      </w:r>
      <w:r w:rsidR="00EF758C" w:rsidRPr="00D00B11">
        <w:t>SM</w:t>
      </w:r>
      <w:r w:rsidR="005A30C7" w:rsidRPr="00D00B11">
        <w:t>D</w:t>
      </w:r>
      <w:r w:rsidR="00EF758C" w:rsidRPr="00D00B11">
        <w:t xml:space="preserve"> = 0.2</w:t>
      </w:r>
      <w:r w:rsidR="00EF758C">
        <w:rPr>
          <w:color w:val="000000" w:themeColor="text1"/>
        </w:rPr>
        <w:t xml:space="preserve">3, 95% CI: </w:t>
      </w:r>
      <w:r w:rsidR="00EF758C" w:rsidRPr="00E20CC7">
        <w:rPr>
          <w:color w:val="000000" w:themeColor="text1"/>
        </w:rPr>
        <w:t>0.13; 0.33</w:t>
      </w:r>
      <w:r w:rsidR="00707EA9">
        <w:rPr>
          <w:color w:val="000000" w:themeColor="text1"/>
        </w:rPr>
        <w:t xml:space="preserve">, </w:t>
      </w:r>
      <w:r w:rsidR="00070595" w:rsidRPr="00663E05">
        <w:rPr>
          <w:color w:val="000000" w:themeColor="text1"/>
        </w:rPr>
        <w:t>I</w:t>
      </w:r>
      <w:r w:rsidR="00070595" w:rsidRPr="00663E05">
        <w:rPr>
          <w:color w:val="000000" w:themeColor="text1"/>
          <w:vertAlign w:val="superscript"/>
        </w:rPr>
        <w:t>2</w:t>
      </w:r>
      <w:r w:rsidR="00070595">
        <w:rPr>
          <w:color w:val="000000" w:themeColor="text1"/>
          <w:vertAlign w:val="superscript"/>
        </w:rPr>
        <w:t xml:space="preserve"> </w:t>
      </w:r>
      <w:r w:rsidR="00070595" w:rsidRPr="00663E05">
        <w:rPr>
          <w:color w:val="000000" w:themeColor="text1"/>
        </w:rPr>
        <w:t>=</w:t>
      </w:r>
      <w:r w:rsidR="00070595">
        <w:rPr>
          <w:color w:val="000000" w:themeColor="text1"/>
        </w:rPr>
        <w:t xml:space="preserve"> 0</w:t>
      </w:r>
      <w:r w:rsidR="00070595" w:rsidRPr="00663E05">
        <w:rPr>
          <w:color w:val="000000" w:themeColor="text1"/>
        </w:rPr>
        <w:t>%</w:t>
      </w:r>
      <w:r w:rsidR="00070595">
        <w:rPr>
          <w:color w:val="000000" w:themeColor="text1"/>
        </w:rPr>
        <w:t xml:space="preserve">, </w:t>
      </w:r>
      <w:r w:rsidR="00707EA9">
        <w:rPr>
          <w:color w:val="000000" w:themeColor="text1"/>
        </w:rPr>
        <w:t>p &lt;0.01</w:t>
      </w:r>
      <w:r w:rsidR="00E45540">
        <w:rPr>
          <w:color w:val="000000" w:themeColor="text1"/>
        </w:rPr>
        <w:t>, respectively</w:t>
      </w:r>
      <w:r w:rsidRPr="00E20CC7">
        <w:rPr>
          <w:color w:val="000000" w:themeColor="text1"/>
        </w:rPr>
        <w:t>). No physical performance measure showed a significant change</w:t>
      </w:r>
      <w:r w:rsidR="009B5DE3">
        <w:rPr>
          <w:color w:val="000000" w:themeColor="text1"/>
        </w:rPr>
        <w:t xml:space="preserve">. Muscle mass </w:t>
      </w:r>
      <w:r w:rsidR="00FE4F0A">
        <w:rPr>
          <w:color w:val="000000" w:themeColor="text1"/>
        </w:rPr>
        <w:t xml:space="preserve">showed no change when measured by bioelectrical impedance analysis </w:t>
      </w:r>
      <w:r w:rsidR="004B1568">
        <w:rPr>
          <w:color w:val="000000" w:themeColor="text1"/>
        </w:rPr>
        <w:t xml:space="preserve">(SMD = </w:t>
      </w:r>
      <w:r w:rsidR="0011150F">
        <w:rPr>
          <w:color w:val="000000" w:themeColor="text1"/>
        </w:rPr>
        <w:t xml:space="preserve">0.01, 95% CI: </w:t>
      </w:r>
      <w:r w:rsidR="00501AEC">
        <w:rPr>
          <w:color w:val="000000" w:themeColor="text1"/>
        </w:rPr>
        <w:t>-0.09</w:t>
      </w:r>
      <w:r w:rsidR="00CA2546">
        <w:rPr>
          <w:color w:val="000000" w:themeColor="text1"/>
        </w:rPr>
        <w:t>;</w:t>
      </w:r>
      <w:r w:rsidR="00501AEC">
        <w:rPr>
          <w:color w:val="000000" w:themeColor="text1"/>
        </w:rPr>
        <w:t xml:space="preserve"> 0.08</w:t>
      </w:r>
      <w:r w:rsidR="00AA39E4">
        <w:rPr>
          <w:color w:val="000000" w:themeColor="text1"/>
        </w:rPr>
        <w:t>,</w:t>
      </w:r>
      <w:r w:rsidR="0010486F">
        <w:rPr>
          <w:color w:val="000000" w:themeColor="text1"/>
        </w:rPr>
        <w:t xml:space="preserve"> I</w:t>
      </w:r>
      <w:r w:rsidR="007F274D" w:rsidRPr="007F274D">
        <w:rPr>
          <w:color w:val="000000" w:themeColor="text1"/>
          <w:vertAlign w:val="superscript"/>
        </w:rPr>
        <w:t>2</w:t>
      </w:r>
      <w:r w:rsidR="007F274D">
        <w:rPr>
          <w:color w:val="000000" w:themeColor="text1"/>
        </w:rPr>
        <w:t xml:space="preserve"> = 0%,</w:t>
      </w:r>
      <w:r w:rsidR="00AA39E4">
        <w:rPr>
          <w:color w:val="000000" w:themeColor="text1"/>
        </w:rPr>
        <w:t xml:space="preserve"> p = 0.86). </w:t>
      </w:r>
      <w:r w:rsidR="00B05A68">
        <w:rPr>
          <w:color w:val="000000" w:themeColor="text1"/>
        </w:rPr>
        <w:t xml:space="preserve">There were insufficient studies using MRI </w:t>
      </w:r>
      <w:r w:rsidR="00E91D73">
        <w:rPr>
          <w:color w:val="000000" w:themeColor="text1"/>
        </w:rPr>
        <w:t xml:space="preserve">(n = 2) </w:t>
      </w:r>
      <w:r w:rsidR="00B05A68">
        <w:rPr>
          <w:color w:val="000000" w:themeColor="text1"/>
        </w:rPr>
        <w:t>or DEXA</w:t>
      </w:r>
      <w:r w:rsidR="00E91D73">
        <w:rPr>
          <w:color w:val="000000" w:themeColor="text1"/>
        </w:rPr>
        <w:t xml:space="preserve"> (n = 1)</w:t>
      </w:r>
      <w:r w:rsidR="00B05A68">
        <w:rPr>
          <w:color w:val="000000" w:themeColor="text1"/>
        </w:rPr>
        <w:t xml:space="preserve"> </w:t>
      </w:r>
      <w:r w:rsidR="005248F4">
        <w:rPr>
          <w:color w:val="000000" w:themeColor="text1"/>
        </w:rPr>
        <w:t xml:space="preserve">to perform </w:t>
      </w:r>
      <w:r w:rsidR="000B5950">
        <w:rPr>
          <w:color w:val="000000" w:themeColor="text1"/>
        </w:rPr>
        <w:t xml:space="preserve">a </w:t>
      </w:r>
      <w:r w:rsidR="005248F4">
        <w:rPr>
          <w:color w:val="000000" w:themeColor="text1"/>
        </w:rPr>
        <w:t>meta-analysis</w:t>
      </w:r>
      <w:r w:rsidR="00A70160">
        <w:rPr>
          <w:color w:val="000000" w:themeColor="text1"/>
        </w:rPr>
        <w:t xml:space="preserve">. </w:t>
      </w:r>
      <w:r w:rsidR="00353B3D">
        <w:rPr>
          <w:color w:val="000000" w:themeColor="text1"/>
        </w:rPr>
        <w:t>I</w:t>
      </w:r>
      <w:r w:rsidR="005248F4">
        <w:rPr>
          <w:color w:val="000000" w:themeColor="text1"/>
        </w:rPr>
        <w:t>ndividual studies showed</w:t>
      </w:r>
      <w:r w:rsidR="00555B6E">
        <w:rPr>
          <w:color w:val="000000" w:themeColor="text1"/>
        </w:rPr>
        <w:t xml:space="preserve"> </w:t>
      </w:r>
      <w:r w:rsidR="002D19DF">
        <w:rPr>
          <w:color w:val="000000" w:themeColor="text1"/>
        </w:rPr>
        <w:t xml:space="preserve">a </w:t>
      </w:r>
      <w:r w:rsidR="00386411">
        <w:rPr>
          <w:color w:val="000000" w:themeColor="text1"/>
        </w:rPr>
        <w:t xml:space="preserve">significant </w:t>
      </w:r>
      <w:r w:rsidR="002D19DF">
        <w:rPr>
          <w:color w:val="000000" w:themeColor="text1"/>
        </w:rPr>
        <w:t>decrease in</w:t>
      </w:r>
      <w:r w:rsidR="00032C14">
        <w:rPr>
          <w:color w:val="000000" w:themeColor="text1"/>
        </w:rPr>
        <w:t xml:space="preserve"> mid-thigh muscle area</w:t>
      </w:r>
      <w:r w:rsidR="005A659F">
        <w:rPr>
          <w:color w:val="000000" w:themeColor="text1"/>
        </w:rPr>
        <w:t xml:space="preserve"> </w:t>
      </w:r>
      <w:r w:rsidR="005A659F" w:rsidRPr="00311E57">
        <w:rPr>
          <w:color w:val="000000" w:themeColor="text1"/>
        </w:rPr>
        <w:t>(cm</w:t>
      </w:r>
      <w:r w:rsidR="005A659F" w:rsidRPr="00311E57">
        <w:rPr>
          <w:color w:val="000000" w:themeColor="text1"/>
          <w:vertAlign w:val="superscript"/>
        </w:rPr>
        <w:t>2</w:t>
      </w:r>
      <w:r w:rsidR="005A659F" w:rsidRPr="00311E57">
        <w:rPr>
          <w:color w:val="000000" w:themeColor="text1"/>
        </w:rPr>
        <w:t>)</w:t>
      </w:r>
      <w:r w:rsidR="00032C14">
        <w:rPr>
          <w:color w:val="000000" w:themeColor="text1"/>
        </w:rPr>
        <w:t xml:space="preserve"> by MRI (</w:t>
      </w:r>
      <w:r w:rsidR="001F5BD1">
        <w:rPr>
          <w:color w:val="000000" w:themeColor="text1"/>
        </w:rPr>
        <w:t xml:space="preserve">mean difference [MD] = </w:t>
      </w:r>
      <w:r w:rsidR="001E7177">
        <w:rPr>
          <w:color w:val="000000" w:themeColor="text1"/>
        </w:rPr>
        <w:t>-3.9</w:t>
      </w:r>
      <w:r w:rsidR="003920FC" w:rsidRPr="00311E57">
        <w:rPr>
          <w:color w:val="000000" w:themeColor="text1"/>
        </w:rPr>
        <w:t>, p</w:t>
      </w:r>
      <w:r w:rsidR="00CA2546">
        <w:rPr>
          <w:color w:val="000000" w:themeColor="text1"/>
        </w:rPr>
        <w:t xml:space="preserve"> </w:t>
      </w:r>
      <w:r w:rsidR="003920FC" w:rsidRPr="00311E57">
        <w:rPr>
          <w:color w:val="000000" w:themeColor="text1"/>
        </w:rPr>
        <w:t>&lt;0.01</w:t>
      </w:r>
      <w:r w:rsidR="003920FC">
        <w:rPr>
          <w:color w:val="000000" w:themeColor="text1"/>
        </w:rPr>
        <w:t xml:space="preserve">) and </w:t>
      </w:r>
      <w:r w:rsidR="00D109FE">
        <w:rPr>
          <w:color w:val="000000" w:themeColor="text1"/>
        </w:rPr>
        <w:t xml:space="preserve">a </w:t>
      </w:r>
      <w:r w:rsidR="00386411">
        <w:rPr>
          <w:color w:val="000000" w:themeColor="text1"/>
        </w:rPr>
        <w:t xml:space="preserve">significant </w:t>
      </w:r>
      <w:r w:rsidR="00D109FE">
        <w:rPr>
          <w:color w:val="000000" w:themeColor="text1"/>
        </w:rPr>
        <w:t>decrease in leg lean mass</w:t>
      </w:r>
      <w:r w:rsidR="005A659F">
        <w:rPr>
          <w:color w:val="000000" w:themeColor="text1"/>
        </w:rPr>
        <w:t xml:space="preserve"> (kg)</w:t>
      </w:r>
      <w:r w:rsidR="00D109FE">
        <w:rPr>
          <w:color w:val="000000" w:themeColor="text1"/>
        </w:rPr>
        <w:t xml:space="preserve"> by DEXA (</w:t>
      </w:r>
      <w:r w:rsidR="0016293C">
        <w:rPr>
          <w:color w:val="000000" w:themeColor="text1"/>
        </w:rPr>
        <w:t>MD = -0.16, p</w:t>
      </w:r>
      <w:r w:rsidR="00CA2546">
        <w:rPr>
          <w:color w:val="000000" w:themeColor="text1"/>
        </w:rPr>
        <w:t xml:space="preserve"> </w:t>
      </w:r>
      <w:r w:rsidR="0016293C">
        <w:rPr>
          <w:color w:val="000000" w:themeColor="text1"/>
        </w:rPr>
        <w:t>&lt;0.05)</w:t>
      </w:r>
      <w:r w:rsidR="00B56F00">
        <w:rPr>
          <w:color w:val="000000" w:themeColor="text1"/>
        </w:rPr>
        <w:t xml:space="preserve">. </w:t>
      </w:r>
      <w:r w:rsidR="000C582B">
        <w:rPr>
          <w:color w:val="000000" w:themeColor="text1"/>
        </w:rPr>
        <w:t>B</w:t>
      </w:r>
      <w:r w:rsidR="006F4944">
        <w:rPr>
          <w:color w:val="000000" w:themeColor="text1"/>
        </w:rPr>
        <w:t xml:space="preserve">arthel Index </w:t>
      </w:r>
      <w:r w:rsidR="00356F0A">
        <w:rPr>
          <w:color w:val="000000" w:themeColor="text1"/>
        </w:rPr>
        <w:t xml:space="preserve">score </w:t>
      </w:r>
      <w:r w:rsidR="006F4944">
        <w:rPr>
          <w:color w:val="000000" w:themeColor="text1"/>
        </w:rPr>
        <w:t xml:space="preserve">significantly </w:t>
      </w:r>
      <w:r w:rsidR="009C26A3">
        <w:rPr>
          <w:color w:val="000000" w:themeColor="text1"/>
        </w:rPr>
        <w:t xml:space="preserve">increased from admission to discharge </w:t>
      </w:r>
      <w:r w:rsidR="007E2CBD">
        <w:rPr>
          <w:color w:val="000000" w:themeColor="text1"/>
        </w:rPr>
        <w:t>(</w:t>
      </w:r>
      <w:r w:rsidR="007E2CBD" w:rsidRPr="0079228F">
        <w:t>SMD</w:t>
      </w:r>
      <w:r w:rsidR="007E2CBD">
        <w:t xml:space="preserve"> </w:t>
      </w:r>
      <w:r w:rsidR="007E2CBD" w:rsidRPr="0079228F">
        <w:t>=</w:t>
      </w:r>
      <w:r w:rsidR="007E2CBD">
        <w:t xml:space="preserve"> </w:t>
      </w:r>
      <w:r w:rsidR="007E2CBD" w:rsidRPr="0079228F">
        <w:t xml:space="preserve">0.26, 95% CI: 0.06; 0.46, </w:t>
      </w:r>
      <w:r w:rsidR="007E2CBD">
        <w:t>I</w:t>
      </w:r>
      <w:r w:rsidR="007E2CBD" w:rsidRPr="007E2CBD">
        <w:rPr>
          <w:vertAlign w:val="superscript"/>
        </w:rPr>
        <w:t>2</w:t>
      </w:r>
      <w:r w:rsidR="007E2CBD">
        <w:t xml:space="preserve"> = 98.0%</w:t>
      </w:r>
      <w:r w:rsidR="00301724">
        <w:t xml:space="preserve">, </w:t>
      </w:r>
      <w:r w:rsidR="007E2CBD" w:rsidRPr="0079228F">
        <w:t>p</w:t>
      </w:r>
      <w:r w:rsidR="007E2CBD">
        <w:t xml:space="preserve"> </w:t>
      </w:r>
      <w:r w:rsidR="007E2CBD" w:rsidRPr="0079228F">
        <w:t>=</w:t>
      </w:r>
      <w:r w:rsidR="007E2CBD">
        <w:t xml:space="preserve"> </w:t>
      </w:r>
      <w:r w:rsidR="007E2CBD" w:rsidRPr="0079228F">
        <w:t>0.01</w:t>
      </w:r>
      <w:r w:rsidR="00986E40">
        <w:t>) but</w:t>
      </w:r>
      <w:r w:rsidR="009C0072">
        <w:t xml:space="preserve"> significantly decreased from pre-admission to discharge </w:t>
      </w:r>
      <w:r w:rsidR="009C0072" w:rsidRPr="00E20CC7">
        <w:rPr>
          <w:color w:val="000000" w:themeColor="text1"/>
        </w:rPr>
        <w:t>(SMD</w:t>
      </w:r>
      <w:r w:rsidR="009C0072">
        <w:rPr>
          <w:color w:val="000000" w:themeColor="text1"/>
        </w:rPr>
        <w:t xml:space="preserve"> </w:t>
      </w:r>
      <w:r w:rsidR="009C0072" w:rsidRPr="00E20CC7">
        <w:rPr>
          <w:color w:val="000000" w:themeColor="text1"/>
        </w:rPr>
        <w:t>=</w:t>
      </w:r>
      <w:r w:rsidR="009C0072">
        <w:rPr>
          <w:color w:val="000000" w:themeColor="text1"/>
        </w:rPr>
        <w:t xml:space="preserve"> </w:t>
      </w:r>
      <w:r w:rsidR="009C0072" w:rsidRPr="00E20CC7">
        <w:rPr>
          <w:color w:val="000000" w:themeColor="text1"/>
        </w:rPr>
        <w:t>-0.66</w:t>
      </w:r>
      <w:r w:rsidR="009C0072">
        <w:rPr>
          <w:color w:val="000000" w:themeColor="text1"/>
        </w:rPr>
        <w:t>,</w:t>
      </w:r>
      <w:r w:rsidR="009C0072" w:rsidRPr="00E20CC7">
        <w:rPr>
          <w:color w:val="000000" w:themeColor="text1"/>
        </w:rPr>
        <w:t xml:space="preserve"> 95% CI: -0.92; -0.39</w:t>
      </w:r>
      <w:r w:rsidR="009C0072">
        <w:rPr>
          <w:color w:val="000000" w:themeColor="text1"/>
        </w:rPr>
        <w:t xml:space="preserve">, </w:t>
      </w:r>
      <w:r w:rsidR="009C0072">
        <w:t>I</w:t>
      </w:r>
      <w:r w:rsidR="009C0072" w:rsidRPr="007E2CBD">
        <w:rPr>
          <w:vertAlign w:val="superscript"/>
        </w:rPr>
        <w:t>2</w:t>
      </w:r>
      <w:r w:rsidR="009C0072">
        <w:t xml:space="preserve"> = 97.5%, </w:t>
      </w:r>
      <w:r w:rsidR="009C0072">
        <w:rPr>
          <w:color w:val="000000" w:themeColor="text1"/>
        </w:rPr>
        <w:t>p &lt;0.001</w:t>
      </w:r>
      <w:r w:rsidR="009C0072" w:rsidRPr="00E20CC7">
        <w:rPr>
          <w:color w:val="000000" w:themeColor="text1"/>
        </w:rPr>
        <w:t>).</w:t>
      </w:r>
      <w:r w:rsidR="009C0072">
        <w:t xml:space="preserve"> </w:t>
      </w:r>
      <w:r w:rsidRPr="00E20CC7">
        <w:rPr>
          <w:color w:val="000000" w:themeColor="text1"/>
        </w:rPr>
        <w:t>Both age and hospital length of stay had no effect on</w:t>
      </w:r>
      <w:r w:rsidR="0056573B">
        <w:rPr>
          <w:color w:val="000000" w:themeColor="text1"/>
        </w:rPr>
        <w:t xml:space="preserve"> grip strength </w:t>
      </w:r>
      <w:r w:rsidR="00B234A1">
        <w:t>(p</w:t>
      </w:r>
      <w:r w:rsidR="00C048ED">
        <w:t xml:space="preserve"> </w:t>
      </w:r>
      <w:r w:rsidR="00B234A1">
        <w:t>=</w:t>
      </w:r>
      <w:r w:rsidR="00C048ED">
        <w:t xml:space="preserve"> </w:t>
      </w:r>
      <w:r w:rsidR="00B234A1">
        <w:t>0.615 and p</w:t>
      </w:r>
      <w:r w:rsidR="00C048ED">
        <w:t xml:space="preserve"> </w:t>
      </w:r>
      <w:r w:rsidR="00B234A1">
        <w:t>=</w:t>
      </w:r>
      <w:r w:rsidR="00C048ED">
        <w:t xml:space="preserve"> </w:t>
      </w:r>
      <w:r w:rsidR="00B234A1">
        <w:t xml:space="preserve">0.096) </w:t>
      </w:r>
      <w:r w:rsidRPr="00E20CC7">
        <w:rPr>
          <w:color w:val="000000" w:themeColor="text1"/>
        </w:rPr>
        <w:t>or Barthel Index</w:t>
      </w:r>
      <w:r w:rsidR="008948C2">
        <w:rPr>
          <w:color w:val="000000" w:themeColor="text1"/>
        </w:rPr>
        <w:t xml:space="preserve"> </w:t>
      </w:r>
      <w:r w:rsidR="008948C2">
        <w:t>(p</w:t>
      </w:r>
      <w:r w:rsidR="00C048ED">
        <w:t xml:space="preserve"> </w:t>
      </w:r>
      <w:r w:rsidR="008948C2">
        <w:t>=</w:t>
      </w:r>
      <w:r w:rsidR="00C048ED">
        <w:t xml:space="preserve"> </w:t>
      </w:r>
      <w:r w:rsidR="008948C2">
        <w:t>0.835 and p</w:t>
      </w:r>
      <w:r w:rsidR="00C048ED">
        <w:t xml:space="preserve"> </w:t>
      </w:r>
      <w:r w:rsidR="008948C2">
        <w:t>=</w:t>
      </w:r>
      <w:r w:rsidR="00C048ED">
        <w:t xml:space="preserve"> </w:t>
      </w:r>
      <w:r w:rsidR="008948C2">
        <w:t>0.279)</w:t>
      </w:r>
      <w:r w:rsidR="0056573B">
        <w:rPr>
          <w:color w:val="000000" w:themeColor="text1"/>
        </w:rPr>
        <w:t>.</w:t>
      </w:r>
      <w:r w:rsidR="008948C2">
        <w:rPr>
          <w:color w:val="000000" w:themeColor="text1"/>
        </w:rPr>
        <w:t xml:space="preserve"> </w:t>
      </w:r>
    </w:p>
    <w:p w14:paraId="0EFE3E5A" w14:textId="5C1DD573" w:rsidR="00B3164B" w:rsidRDefault="00357ABE" w:rsidP="00427D1F">
      <w:pPr>
        <w:spacing w:line="360" w:lineRule="auto"/>
        <w:jc w:val="both"/>
        <w:rPr>
          <w:color w:val="000000" w:themeColor="text1"/>
        </w:rPr>
      </w:pPr>
      <w:r w:rsidRPr="00E20CC7">
        <w:rPr>
          <w:b/>
          <w:bCs/>
          <w:color w:val="000000" w:themeColor="text1"/>
        </w:rPr>
        <w:t>Conclusions:</w:t>
      </w:r>
      <w:r w:rsidRPr="00E20CC7">
        <w:rPr>
          <w:color w:val="000000" w:themeColor="text1"/>
        </w:rPr>
        <w:t xml:space="preserve"> </w:t>
      </w:r>
      <w:r w:rsidR="00B7543B">
        <w:rPr>
          <w:color w:val="000000" w:themeColor="text1"/>
        </w:rPr>
        <w:t>Th</w:t>
      </w:r>
      <w:r w:rsidR="00D3590E">
        <w:rPr>
          <w:color w:val="000000" w:themeColor="text1"/>
        </w:rPr>
        <w:t>is</w:t>
      </w:r>
      <w:r w:rsidR="00B7543B">
        <w:rPr>
          <w:color w:val="000000" w:themeColor="text1"/>
        </w:rPr>
        <w:t xml:space="preserve"> review has shown that grip strength improves during </w:t>
      </w:r>
      <w:r w:rsidR="003C2F57">
        <w:rPr>
          <w:color w:val="000000" w:themeColor="text1"/>
        </w:rPr>
        <w:t>hospitalisation and decrease</w:t>
      </w:r>
      <w:r w:rsidR="00D3590E">
        <w:rPr>
          <w:color w:val="000000" w:themeColor="text1"/>
        </w:rPr>
        <w:t>s</w:t>
      </w:r>
      <w:r w:rsidR="003C2F57">
        <w:rPr>
          <w:color w:val="000000" w:themeColor="text1"/>
        </w:rPr>
        <w:t xml:space="preserve"> in muscle mass </w:t>
      </w:r>
      <w:r w:rsidR="00D3590E">
        <w:rPr>
          <w:color w:val="000000" w:themeColor="text1"/>
        </w:rPr>
        <w:t>are</w:t>
      </w:r>
      <w:r w:rsidR="003C2F57">
        <w:rPr>
          <w:color w:val="000000" w:themeColor="text1"/>
        </w:rPr>
        <w:t xml:space="preserve"> observed when measured using MRI or DEXA</w:t>
      </w:r>
      <w:r w:rsidR="00B32AF5">
        <w:rPr>
          <w:color w:val="000000" w:themeColor="text1"/>
        </w:rPr>
        <w:t xml:space="preserve">. </w:t>
      </w:r>
      <w:r w:rsidR="000C79FB">
        <w:rPr>
          <w:color w:val="000000" w:themeColor="text1"/>
        </w:rPr>
        <w:t>M</w:t>
      </w:r>
      <w:r w:rsidR="000C79FB" w:rsidRPr="00E20CC7">
        <w:rPr>
          <w:color w:val="000000" w:themeColor="text1"/>
        </w:rPr>
        <w:t>uscle strength and physical performance</w:t>
      </w:r>
      <w:r w:rsidR="000C79FB">
        <w:rPr>
          <w:color w:val="000000" w:themeColor="text1"/>
        </w:rPr>
        <w:t xml:space="preserve"> assessed on admission are poor indicators of baseline status</w:t>
      </w:r>
      <w:r w:rsidR="000C79FB" w:rsidRPr="00E20CC7">
        <w:rPr>
          <w:color w:val="000000" w:themeColor="text1"/>
        </w:rPr>
        <w:t xml:space="preserve">, as they </w:t>
      </w:r>
      <w:r w:rsidR="000C79FB">
        <w:rPr>
          <w:color w:val="000000" w:themeColor="text1"/>
        </w:rPr>
        <w:t>are often</w:t>
      </w:r>
      <w:r w:rsidR="000C79FB" w:rsidRPr="00E20CC7">
        <w:rPr>
          <w:color w:val="000000" w:themeColor="text1"/>
        </w:rPr>
        <w:t xml:space="preserve"> </w:t>
      </w:r>
      <w:r w:rsidR="000C79FB">
        <w:rPr>
          <w:color w:val="000000" w:themeColor="text1"/>
        </w:rPr>
        <w:t>adversely</w:t>
      </w:r>
      <w:r w:rsidR="000C79FB" w:rsidRPr="00E20CC7">
        <w:rPr>
          <w:color w:val="000000" w:themeColor="text1"/>
        </w:rPr>
        <w:t xml:space="preserve"> affected </w:t>
      </w:r>
      <w:r w:rsidR="000C79FB">
        <w:rPr>
          <w:color w:val="000000" w:themeColor="text1"/>
        </w:rPr>
        <w:t xml:space="preserve">during </w:t>
      </w:r>
      <w:r w:rsidR="000C79FB" w:rsidRPr="00E20CC7">
        <w:rPr>
          <w:color w:val="000000" w:themeColor="text1"/>
        </w:rPr>
        <w:t>acute illness</w:t>
      </w:r>
      <w:r w:rsidR="000C79FB">
        <w:rPr>
          <w:color w:val="000000" w:themeColor="text1"/>
        </w:rPr>
        <w:t xml:space="preserve">, making them </w:t>
      </w:r>
      <w:r w:rsidR="000C79FB" w:rsidRPr="001F2217">
        <w:rPr>
          <w:color w:val="000000" w:themeColor="text1"/>
        </w:rPr>
        <w:t>unrepresentative of true baseline capacity</w:t>
      </w:r>
      <w:r w:rsidR="008B72F8">
        <w:rPr>
          <w:color w:val="000000" w:themeColor="text1"/>
        </w:rPr>
        <w:t>.</w:t>
      </w:r>
      <w:r w:rsidR="00CF33E7">
        <w:rPr>
          <w:color w:val="000000" w:themeColor="text1"/>
        </w:rPr>
        <w:t xml:space="preserve"> T</w:t>
      </w:r>
      <w:r w:rsidRPr="00E20CC7">
        <w:rPr>
          <w:color w:val="000000" w:themeColor="text1"/>
        </w:rPr>
        <w:t xml:space="preserve">he </w:t>
      </w:r>
      <w:r w:rsidR="00EB208E">
        <w:rPr>
          <w:color w:val="000000" w:themeColor="text1"/>
        </w:rPr>
        <w:t xml:space="preserve">lack of improvement in </w:t>
      </w:r>
      <w:r w:rsidRPr="00E20CC7">
        <w:rPr>
          <w:color w:val="000000" w:themeColor="text1"/>
        </w:rPr>
        <w:t>physical performance outcomes</w:t>
      </w:r>
      <w:r w:rsidR="00EB208E">
        <w:rPr>
          <w:color w:val="000000" w:themeColor="text1"/>
        </w:rPr>
        <w:t xml:space="preserve"> is an</w:t>
      </w:r>
      <w:r w:rsidR="00CF33E7">
        <w:rPr>
          <w:color w:val="000000" w:themeColor="text1"/>
        </w:rPr>
        <w:t xml:space="preserve"> </w:t>
      </w:r>
      <w:r w:rsidRPr="00E20CC7">
        <w:rPr>
          <w:color w:val="000000" w:themeColor="text1"/>
        </w:rPr>
        <w:t>important</w:t>
      </w:r>
      <w:r w:rsidR="00425511">
        <w:rPr>
          <w:color w:val="000000" w:themeColor="text1"/>
        </w:rPr>
        <w:t xml:space="preserve"> finding</w:t>
      </w:r>
      <w:r w:rsidRPr="00E20CC7">
        <w:rPr>
          <w:color w:val="000000" w:themeColor="text1"/>
        </w:rPr>
        <w:t xml:space="preserve"> as it represents failure to return to pre-hospital baseline abilities</w:t>
      </w:r>
      <w:r w:rsidR="00B41121">
        <w:rPr>
          <w:color w:val="000000" w:themeColor="text1"/>
        </w:rPr>
        <w:t>.</w:t>
      </w:r>
    </w:p>
    <w:p w14:paraId="237598B4" w14:textId="0B67FC20" w:rsidR="0012797A" w:rsidRPr="0021032C" w:rsidRDefault="0012797A" w:rsidP="00427D1F">
      <w:pPr>
        <w:spacing w:line="360" w:lineRule="auto"/>
        <w:jc w:val="both"/>
        <w:rPr>
          <w:color w:val="000000" w:themeColor="text1"/>
        </w:rPr>
      </w:pPr>
      <w:r w:rsidRPr="0021032C">
        <w:rPr>
          <w:b/>
          <w:bCs/>
          <w:color w:val="000000" w:themeColor="text1"/>
        </w:rPr>
        <w:t>Keywords:</w:t>
      </w:r>
      <w:r w:rsidRPr="0021032C">
        <w:rPr>
          <w:color w:val="000000" w:themeColor="text1"/>
        </w:rPr>
        <w:t xml:space="preserve"> </w:t>
      </w:r>
      <w:r w:rsidR="000469C5">
        <w:rPr>
          <w:color w:val="000000" w:themeColor="text1"/>
        </w:rPr>
        <w:t xml:space="preserve">acute </w:t>
      </w:r>
      <w:r w:rsidRPr="0021032C">
        <w:rPr>
          <w:color w:val="000000" w:themeColor="text1"/>
        </w:rPr>
        <w:t>hospitalisation</w:t>
      </w:r>
      <w:r w:rsidR="00847223">
        <w:rPr>
          <w:color w:val="000000" w:themeColor="text1"/>
        </w:rPr>
        <w:t>;</w:t>
      </w:r>
      <w:r w:rsidRPr="0021032C">
        <w:rPr>
          <w:color w:val="000000" w:themeColor="text1"/>
        </w:rPr>
        <w:t xml:space="preserve"> </w:t>
      </w:r>
      <w:r w:rsidR="008E4245">
        <w:rPr>
          <w:color w:val="000000" w:themeColor="text1"/>
        </w:rPr>
        <w:t>deconditioning</w:t>
      </w:r>
      <w:r w:rsidR="00847223">
        <w:rPr>
          <w:color w:val="000000" w:themeColor="text1"/>
        </w:rPr>
        <w:t>;</w:t>
      </w:r>
      <w:r w:rsidR="008E4245">
        <w:rPr>
          <w:color w:val="000000" w:themeColor="text1"/>
        </w:rPr>
        <w:t xml:space="preserve"> </w:t>
      </w:r>
      <w:r w:rsidRPr="0021032C">
        <w:rPr>
          <w:color w:val="000000" w:themeColor="text1"/>
        </w:rPr>
        <w:t>muscle strength</w:t>
      </w:r>
      <w:r w:rsidR="00847223">
        <w:rPr>
          <w:color w:val="000000" w:themeColor="text1"/>
        </w:rPr>
        <w:t>;</w:t>
      </w:r>
      <w:r w:rsidRPr="0021032C">
        <w:rPr>
          <w:color w:val="000000" w:themeColor="text1"/>
        </w:rPr>
        <w:t xml:space="preserve"> </w:t>
      </w:r>
      <w:r w:rsidRPr="002D5A5D">
        <w:t>muscle mass</w:t>
      </w:r>
      <w:r w:rsidR="00847223">
        <w:rPr>
          <w:color w:val="000000" w:themeColor="text1"/>
        </w:rPr>
        <w:t>;</w:t>
      </w:r>
      <w:r w:rsidRPr="0021032C">
        <w:rPr>
          <w:color w:val="000000" w:themeColor="text1"/>
        </w:rPr>
        <w:t xml:space="preserve"> physical performance</w:t>
      </w:r>
    </w:p>
    <w:p w14:paraId="2131C596" w14:textId="56065456" w:rsidR="00C567F3" w:rsidRPr="007E2EA3" w:rsidRDefault="007E2EA3" w:rsidP="000E21C6">
      <w:pPr>
        <w:pStyle w:val="Heading1"/>
        <w:rPr>
          <w:b w:val="0"/>
        </w:rPr>
      </w:pPr>
      <w:bookmarkStart w:id="1" w:name="_Toc191389630"/>
      <w:r w:rsidRPr="007E2EA3">
        <w:rPr>
          <w:rStyle w:val="Heading1Char"/>
          <w:b/>
        </w:rPr>
        <w:lastRenderedPageBreak/>
        <w:t xml:space="preserve">1 </w:t>
      </w:r>
      <w:r w:rsidR="00C567F3" w:rsidRPr="007E2EA3">
        <w:rPr>
          <w:rStyle w:val="Heading1Char"/>
          <w:b/>
        </w:rPr>
        <w:t>Introduction</w:t>
      </w:r>
      <w:bookmarkEnd w:id="1"/>
      <w:r w:rsidR="00C567F3" w:rsidRPr="007E2EA3">
        <w:rPr>
          <w:b w:val="0"/>
        </w:rPr>
        <w:t xml:space="preserve"> </w:t>
      </w:r>
    </w:p>
    <w:p w14:paraId="0D75CE2F" w14:textId="09E01625" w:rsidR="00C567F3" w:rsidRPr="00AA6BB9" w:rsidRDefault="00C567F3" w:rsidP="00C567F3">
      <w:pPr>
        <w:spacing w:line="360" w:lineRule="auto"/>
        <w:jc w:val="both"/>
      </w:pPr>
      <w:r w:rsidRPr="0021032C">
        <w:rPr>
          <w:color w:val="000000" w:themeColor="text1"/>
        </w:rPr>
        <w:t xml:space="preserve">In the UK, two thirds of all hospital admissions involve older adults above the age of 65 </w:t>
      </w:r>
      <w:r w:rsidRPr="0021032C">
        <w:rPr>
          <w:color w:val="000000" w:themeColor="text1"/>
        </w:rPr>
        <w:fldChar w:fldCharType="begin"/>
      </w:r>
      <w:r w:rsidR="00CB1141">
        <w:rPr>
          <w:color w:val="000000" w:themeColor="text1"/>
        </w:rPr>
        <w:instrText xml:space="preserve"> ADDIN EN.CITE &lt;EndNote&gt;&lt;Cite&gt;&lt;Author&gt;PopulationHealth&lt;/Author&gt;&lt;Year&gt;2021,&lt;/Year&gt;&lt;RecNum&gt;6&lt;/RecNum&gt;&lt;DisplayText&gt;(1)&lt;/DisplayText&gt;&lt;record&gt;&lt;rec-number&gt;6&lt;/rec-number&gt;&lt;foreign-keys&gt;&lt;key app="EN" db-id="wxx5et0r3dat26e02eppeww0vd0rsxzprfsx" timestamp="1700676002"&gt;6&lt;/key&gt;&lt;/foreign-keys&gt;&lt;ref-type name="Web Page"&gt;12&lt;/ref-type&gt;&lt;contributors&gt;&lt;authors&gt;&lt;author&gt;NuffieldDepartmentof PopulationHealth &lt;/author&gt;&lt;/authors&gt;&lt;/contributors&gt;&lt;titles&gt;&lt;title&gt;Hospital or ‘hospital at home’ – what’s best for older people &lt;/title&gt;&lt;/titles&gt;&lt;number&gt;[05 January 2025&lt;/number&gt;&lt;dates&gt;&lt;year&gt;2021,&lt;/year&gt;&lt;/dates&gt;&lt;publisher&gt;Oxford Population Health&lt;/publisher&gt;&lt;urls&gt;&lt;related-urls&gt;&lt;url&gt;https://www.ndph.ox.ac.uk/longer-reads/hospital-or-2018hospital-at-home2019-2013-what2019s-best-for-older-people&lt;/url&gt;&lt;/related-urls&gt;&lt;/urls&gt;&lt;access-date&gt;[November 22 2023&lt;/access-date&gt;&lt;/record&gt;&lt;/Cite&gt;&lt;/EndNote&gt;</w:instrText>
      </w:r>
      <w:r w:rsidRPr="0021032C">
        <w:rPr>
          <w:color w:val="000000" w:themeColor="text1"/>
        </w:rPr>
        <w:fldChar w:fldCharType="separate"/>
      </w:r>
      <w:r w:rsidR="00CB1141">
        <w:rPr>
          <w:noProof/>
          <w:color w:val="000000" w:themeColor="text1"/>
        </w:rPr>
        <w:t>(1)</w:t>
      </w:r>
      <w:r w:rsidRPr="0021032C">
        <w:rPr>
          <w:color w:val="000000" w:themeColor="text1"/>
        </w:rPr>
        <w:fldChar w:fldCharType="end"/>
      </w:r>
      <w:r w:rsidRPr="0021032C">
        <w:rPr>
          <w:color w:val="000000" w:themeColor="text1"/>
        </w:rPr>
        <w:t>. Within this cohort</w:t>
      </w:r>
      <w:r w:rsidR="00D5013D" w:rsidRPr="0021032C">
        <w:rPr>
          <w:color w:val="000000" w:themeColor="text1"/>
        </w:rPr>
        <w:t>,</w:t>
      </w:r>
      <w:r w:rsidRPr="0021032C">
        <w:rPr>
          <w:color w:val="000000" w:themeColor="text1"/>
        </w:rPr>
        <w:t xml:space="preserve"> it is estimated that one third of patients have a decline in the ability to </w:t>
      </w:r>
      <w:r w:rsidRPr="00AA6BB9">
        <w:t xml:space="preserve">perform activities of daily living (ADL) </w:t>
      </w:r>
      <w:r w:rsidR="006B640B" w:rsidRPr="00AA6BB9">
        <w:t>as a result of</w:t>
      </w:r>
      <w:r w:rsidRPr="00AA6BB9">
        <w:t xml:space="preserve"> their hospital stay </w:t>
      </w:r>
      <w:r w:rsidRPr="00AA6BB9">
        <w:fldChar w:fldCharType="begin">
          <w:fldData xml:space="preserve">PEVuZE5vdGU+PENpdGU+PEF1dGhvcj5Mb3lkPC9BdXRob3I+PFllYXI+MjAyMDwvWWVhcj48UmVj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==
</w:fldData>
        </w:fldChar>
      </w:r>
      <w:r w:rsidR="00CB1141">
        <w:instrText xml:space="preserve"> ADDIN EN.CITE </w:instrText>
      </w:r>
      <w:r w:rsidR="00CB1141">
        <w:fldChar w:fldCharType="begin">
          <w:fldData xml:space="preserve">PEVuZE5vdGU+PENpdGU+PEF1dGhvcj5Mb3lkPC9BdXRob3I+PFllYXI+MjAyMDwvWWVhcj48UmVj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==
</w:fldData>
        </w:fldChar>
      </w:r>
      <w:r w:rsidR="00CB1141">
        <w:instrText xml:space="preserve"> ADDIN EN.CITE.DATA </w:instrText>
      </w:r>
      <w:r w:rsidR="00CB1141">
        <w:fldChar w:fldCharType="end"/>
      </w:r>
      <w:r w:rsidRPr="00AA6BB9">
        <w:fldChar w:fldCharType="separate"/>
      </w:r>
      <w:r w:rsidR="00CB1141">
        <w:rPr>
          <w:noProof/>
        </w:rPr>
        <w:t>(2)</w:t>
      </w:r>
      <w:r w:rsidRPr="00AA6BB9">
        <w:fldChar w:fldCharType="end"/>
      </w:r>
      <w:r w:rsidRPr="00AA6BB9">
        <w:t xml:space="preserve">. To define this loss of functional ability, the term hospital-associated deconditioning (HAD) is frequently used </w:t>
      </w:r>
      <w:r w:rsidRPr="00AA6BB9">
        <w:fldChar w:fldCharType="begin">
          <w:fldData xml:space="preserve">PEVuZE5vdGU+PENpdGU+PEF1dGhvcj5DaGVuPC9BdXRob3I+PFllYXI+MjAyMjwvWWVhcj48UmVj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</w:fldData>
        </w:fldChar>
      </w:r>
      <w:r w:rsidR="004661E1">
        <w:instrText xml:space="preserve"> ADDIN EN.CITE </w:instrText>
      </w:r>
      <w:r w:rsidR="004661E1">
        <w:fldChar w:fldCharType="begin">
          <w:fldData xml:space="preserve">PEVuZE5vdGU+PENpdGU+PEF1dGhvcj5DaGVuPC9BdXRob3I+PFllYXI+MjAyMjwvWWVhcj48UmVj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</w:fldData>
        </w:fldChar>
      </w:r>
      <w:r w:rsidR="004661E1">
        <w:instrText xml:space="preserve"> ADDIN EN.CITE.DATA </w:instrText>
      </w:r>
      <w:r w:rsidR="004661E1">
        <w:fldChar w:fldCharType="end"/>
      </w:r>
      <w:r w:rsidRPr="00AA6BB9">
        <w:fldChar w:fldCharType="separate"/>
      </w:r>
      <w:r w:rsidR="00CB1141">
        <w:rPr>
          <w:noProof/>
        </w:rPr>
        <w:t>(3)</w:t>
      </w:r>
      <w:r w:rsidRPr="00AA6BB9">
        <w:fldChar w:fldCharType="end"/>
      </w:r>
      <w:r w:rsidRPr="00AA6BB9">
        <w:t xml:space="preserve">. </w:t>
      </w:r>
    </w:p>
    <w:p w14:paraId="7B738782" w14:textId="5B95A8A1" w:rsidR="00C567F3" w:rsidRPr="00AA6BB9" w:rsidRDefault="00486D0D" w:rsidP="00C567F3">
      <w:pPr>
        <w:spacing w:line="360" w:lineRule="auto"/>
        <w:jc w:val="both"/>
      </w:pPr>
      <w:r w:rsidRPr="00AA6BB9">
        <w:t>A</w:t>
      </w:r>
      <w:r w:rsidR="00C567F3" w:rsidRPr="00AA6BB9">
        <w:t xml:space="preserve"> common cause of HAD is rapid muscle loss, lead</w:t>
      </w:r>
      <w:r w:rsidR="003555E5" w:rsidRPr="00AA6BB9">
        <w:t>ing</w:t>
      </w:r>
      <w:r w:rsidR="00C567F3" w:rsidRPr="00AA6BB9">
        <w:t xml:space="preserve"> to a skeletal muscle disorder described as ‘acute sarcopenia’ </w:t>
      </w:r>
      <w:r w:rsidR="00C567F3" w:rsidRPr="00AA6BB9">
        <w:fldChar w:fldCharType="begin">
          <w:fldData xml:space="preserve">PEVuZE5vdGU+PENpdGU+PEF1dGhvcj5GaXNjaGVyPC9BdXRob3I+PFllYXI+MjAxNjwvWWVhcj48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</w:fldData>
        </w:fldChar>
      </w:r>
      <w:r w:rsidR="00FE08C4">
        <w:instrText xml:space="preserve"> ADDIN EN.CITE </w:instrText>
      </w:r>
      <w:r w:rsidR="00FE08C4">
        <w:fldChar w:fldCharType="begin">
          <w:fldData xml:space="preserve">PEVuZE5vdGU+PENpdGU+PEF1dGhvcj5GaXNjaGVyPC9BdXRob3I+PFllYXI+MjAxNjwvWWVhcj48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</w:fldData>
        </w:fldChar>
      </w:r>
      <w:r w:rsidR="00FE08C4">
        <w:instrText xml:space="preserve"> ADDIN EN.CITE.DATA </w:instrText>
      </w:r>
      <w:r w:rsidR="00FE08C4">
        <w:fldChar w:fldCharType="end"/>
      </w:r>
      <w:r w:rsidR="00C567F3" w:rsidRPr="00AA6BB9">
        <w:fldChar w:fldCharType="separate"/>
      </w:r>
      <w:r w:rsidR="00CB1141">
        <w:rPr>
          <w:noProof/>
        </w:rPr>
        <w:t>(4)</w:t>
      </w:r>
      <w:r w:rsidR="00C567F3" w:rsidRPr="00AA6BB9">
        <w:fldChar w:fldCharType="end"/>
      </w:r>
      <w:r w:rsidR="00C567F3" w:rsidRPr="00AA6BB9">
        <w:t xml:space="preserve">. The </w:t>
      </w:r>
      <w:r w:rsidR="00C567F3" w:rsidRPr="00AA6BB9">
        <w:rPr>
          <w:bCs/>
        </w:rPr>
        <w:t xml:space="preserve">European Working Group on Sarcopenia in Older People 2 (EWGSOP2) defines acute sarcopenia </w:t>
      </w:r>
      <w:r w:rsidR="00745825" w:rsidRPr="00AA6BB9">
        <w:rPr>
          <w:bCs/>
        </w:rPr>
        <w:t xml:space="preserve">as </w:t>
      </w:r>
      <w:r w:rsidR="00C567F3" w:rsidRPr="00AA6BB9">
        <w:t>low muscle strength and low muscle quantity and</w:t>
      </w:r>
      <w:r w:rsidR="000D4C14" w:rsidRPr="00AA6BB9">
        <w:t>/or</w:t>
      </w:r>
      <w:r w:rsidR="00C567F3" w:rsidRPr="00AA6BB9">
        <w:t xml:space="preserve"> quality</w:t>
      </w:r>
      <w:r w:rsidR="00BC761E" w:rsidRPr="00AA6BB9">
        <w:t xml:space="preserve"> (mass)</w:t>
      </w:r>
      <w:r w:rsidR="00C567F3" w:rsidRPr="00AA6BB9">
        <w:t xml:space="preserve"> lasting less than 6 months, with physical performance determining the severity </w:t>
      </w:r>
      <w:r w:rsidR="00C567F3" w:rsidRPr="00AA6BB9">
        <w:fldChar w:fldCharType="begin">
          <w:fldData xml:space="preserve">PEVuZE5vdGU+PENpdGU+PEF1dGhvcj5DcnV6LUplbnRvZnQ8L0F1dGhvcj48WWVhcj4yMDE5PC9Z
ZWFyPjxSZWNOdW0+MTwvUmVjTnVtPjxEaXNwbGF5VGV4dD4oNSk8L0Rpc3BsYXlUZXh0PjxyZWNv
cmQ+PHJlYy1udW1iZXI+MTwvcmVjLW51bWJlcj48Zm9yZWlnbi1rZXlzPjxrZXkgYXBwPSJFTiIg
ZGItaWQ9Ind4eDVldDByM2RhdDI2ZTAyZXBwZXd3MHZkMHJzeHpwcmZzeCIgdGltZXN0YW1wPSIx
NzAwMjI5MzU1Ij4x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WVyZSwgTy48L2F1dGhvcj48YXV0aG9yPkNlZGVyaG9sbSwgVC48L2F1dGhvcj48YXV0aG9yPkNv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</w:fldData>
        </w:fldChar>
      </w:r>
      <w:r w:rsidR="00CB1141">
        <w:instrText xml:space="preserve"> ADDIN EN.CITE </w:instrText>
      </w:r>
      <w:r w:rsidR="00CB1141">
        <w:fldChar w:fldCharType="begin">
          <w:fldData xml:space="preserve">PEVuZE5vdGU+PENpdGU+PEF1dGhvcj5DcnV6LUplbnRvZnQ8L0F1dGhvcj48WWVhcj4yMDE5PC9Z
ZWFyPjxSZWNOdW0+MTwvUmVjTnVtPjxEaXNwbGF5VGV4dD4oNSk8L0Rpc3BsYXlUZXh0PjxyZWNv
cmQ+PHJlYy1udW1iZXI+MTwvcmVjLW51bWJlcj48Zm9yZWlnbi1rZXlzPjxrZXkgYXBwPSJFTiIg
ZGItaWQ9Ind4eDVldDByM2RhdDI2ZTAyZXBwZXd3MHZkMHJzeHpwcmZzeCIgdGltZXN0YW1wPSIx
NzAwMjI5MzU1Ij4x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WVyZSwgTy48L2F1dGhvcj48YXV0aG9yPkNlZGVyaG9sbSwgVC48L2F1dGhvcj48YXV0aG9yPkNv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</w:fldData>
        </w:fldChar>
      </w:r>
      <w:r w:rsidR="00CB1141">
        <w:instrText xml:space="preserve"> ADDIN EN.CITE.DATA </w:instrText>
      </w:r>
      <w:r w:rsidR="00CB1141">
        <w:fldChar w:fldCharType="end"/>
      </w:r>
      <w:r w:rsidR="00C567F3" w:rsidRPr="00AA6BB9">
        <w:fldChar w:fldCharType="separate"/>
      </w:r>
      <w:r w:rsidR="00CB1141">
        <w:rPr>
          <w:noProof/>
        </w:rPr>
        <w:t>(5)</w:t>
      </w:r>
      <w:r w:rsidR="00C567F3" w:rsidRPr="00AA6BB9">
        <w:fldChar w:fldCharType="end"/>
      </w:r>
      <w:r w:rsidR="00C567F3" w:rsidRPr="00AA6BB9">
        <w:t xml:space="preserve">. </w:t>
      </w:r>
      <w:r w:rsidR="00CE4619" w:rsidRPr="00AA6BB9">
        <w:t xml:space="preserve">More recent development in the definition of sarcopenia led by the Global Leadership Initiative in Sarcopenia (GLIS) </w:t>
      </w:r>
      <w:r w:rsidR="001E48D3" w:rsidRPr="00AA6BB9">
        <w:t xml:space="preserve">includes muscles mass and strength as </w:t>
      </w:r>
      <w:r w:rsidR="008C416D" w:rsidRPr="00AA6BB9">
        <w:t>core components</w:t>
      </w:r>
      <w:r w:rsidR="001E48D3" w:rsidRPr="00AA6BB9">
        <w:t xml:space="preserve"> of its conceptual definition</w:t>
      </w:r>
      <w:r w:rsidR="00D3590E" w:rsidRPr="00AA6BB9">
        <w:t>,</w:t>
      </w:r>
      <w:r w:rsidR="001E48D3" w:rsidRPr="00AA6BB9">
        <w:t xml:space="preserve"> whilst physical performance</w:t>
      </w:r>
      <w:r w:rsidR="008C416D" w:rsidRPr="00AA6BB9">
        <w:t xml:space="preserve"> </w:t>
      </w:r>
      <w:r w:rsidR="00347621" w:rsidRPr="00AA6BB9">
        <w:t xml:space="preserve">was </w:t>
      </w:r>
      <w:r w:rsidR="002D2C58" w:rsidRPr="00AA6BB9">
        <w:t>deemed to be an outcome of sarcopenia</w:t>
      </w:r>
      <w:r w:rsidR="00651FC7" w:rsidRPr="00AA6BB9">
        <w:t xml:space="preserve"> </w:t>
      </w:r>
      <w:r w:rsidR="0040256C" w:rsidRPr="00AA6BB9">
        <w:fldChar w:fldCharType="begin">
          <w:fldData xml:space="preserve">PEVuZE5vdGU+PENpdGU+PEF1dGhvcj5LaXJrPC9BdXRob3I+PFllYXI+MjAyNDwvWWVhcj48UmVj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</w:fldData>
        </w:fldChar>
      </w:r>
      <w:r w:rsidR="00A84EF3">
        <w:instrText xml:space="preserve"> ADDIN EN.CITE </w:instrText>
      </w:r>
      <w:r w:rsidR="00A84EF3">
        <w:fldChar w:fldCharType="begin">
          <w:fldData xml:space="preserve">PEVuZE5vdGU+PENpdGU+PEF1dGhvcj5LaXJrPC9BdXRob3I+PFllYXI+MjAyNDwvWWVhcj48UmVj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</w:fldData>
        </w:fldChar>
      </w:r>
      <w:r w:rsidR="00A84EF3">
        <w:instrText xml:space="preserve"> ADDIN EN.CITE.DATA </w:instrText>
      </w:r>
      <w:r w:rsidR="00A84EF3">
        <w:fldChar w:fldCharType="end"/>
      </w:r>
      <w:r w:rsidR="0040256C" w:rsidRPr="00AA6BB9">
        <w:fldChar w:fldCharType="separate"/>
      </w:r>
      <w:r w:rsidR="00CB1141">
        <w:rPr>
          <w:noProof/>
        </w:rPr>
        <w:t>(6)</w:t>
      </w:r>
      <w:r w:rsidR="0040256C" w:rsidRPr="00AA6BB9">
        <w:fldChar w:fldCharType="end"/>
      </w:r>
      <w:r w:rsidR="002D2C58" w:rsidRPr="00AA6BB9">
        <w:t xml:space="preserve">. </w:t>
      </w:r>
      <w:r w:rsidR="00C567F3" w:rsidRPr="00AA6BB9">
        <w:t>The mechanisms of acute sarcopenia during hospitalisation are complex</w:t>
      </w:r>
      <w:r w:rsidR="00B24D96" w:rsidRPr="00AA6BB9">
        <w:t xml:space="preserve">; </w:t>
      </w:r>
      <w:r w:rsidR="00C567F3" w:rsidRPr="00AA6BB9">
        <w:t xml:space="preserve">prolonged sedentary behaviour due to bed rest </w:t>
      </w:r>
      <w:r w:rsidR="00C567F3" w:rsidRPr="00AA6BB9">
        <w:fldChar w:fldCharType="begin">
          <w:fldData xml:space="preserve">PEVuZE5vdGU+PENpdGU+PEF1dGhvcj5SZWlkeTwvQXV0aG9yPjxZZWFyPjIwMTc8L1llYXI+PFJl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</w:fldData>
        </w:fldChar>
      </w:r>
      <w:r w:rsidR="00350533">
        <w:instrText xml:space="preserve"> ADDIN EN.CITE </w:instrText>
      </w:r>
      <w:r w:rsidR="00350533">
        <w:fldChar w:fldCharType="begin">
          <w:fldData xml:space="preserve">PEVuZE5vdGU+PENpdGU+PEF1dGhvcj5SZWlkeTwvQXV0aG9yPjxZZWFyPjIwMTc8L1llYXI+PFJl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</w:fldData>
        </w:fldChar>
      </w:r>
      <w:r w:rsidR="00350533">
        <w:instrText xml:space="preserve"> ADDIN EN.CITE.DATA </w:instrText>
      </w:r>
      <w:r w:rsidR="00350533">
        <w:fldChar w:fldCharType="end"/>
      </w:r>
      <w:r w:rsidR="00C567F3" w:rsidRPr="00AA6BB9">
        <w:fldChar w:fldCharType="separate"/>
      </w:r>
      <w:r w:rsidR="00CB1141">
        <w:rPr>
          <w:noProof/>
        </w:rPr>
        <w:t>(7, 8)</w:t>
      </w:r>
      <w:r w:rsidR="00C567F3" w:rsidRPr="00AA6BB9">
        <w:fldChar w:fldCharType="end"/>
      </w:r>
      <w:r w:rsidR="00C567F3" w:rsidRPr="00AA6BB9">
        <w:t>, poor nutritio</w:t>
      </w:r>
      <w:r w:rsidR="0000277C" w:rsidRPr="00AA6BB9">
        <w:t xml:space="preserve">n leading to </w:t>
      </w:r>
      <w:r w:rsidR="00C567F3" w:rsidRPr="00AA6BB9">
        <w:t xml:space="preserve">malnutrition </w:t>
      </w:r>
      <w:r w:rsidR="00C567F3" w:rsidRPr="00AA6BB9">
        <w:fldChar w:fldCharType="begin"/>
      </w:r>
      <w:r w:rsidR="003B7D0D">
        <w:instrText xml:space="preserve"> ADDIN EN.CITE &lt;EndNote&gt;&lt;Cite&gt;&lt;Author&gt;Dijxhoorn&lt;/Author&gt;&lt;Year&gt;2021&lt;/Year&gt;&lt;RecNum&gt;133611&lt;/RecNum&gt;&lt;DisplayText&gt;(9)&lt;/DisplayText&gt;&lt;record&gt;&lt;rec-number&gt;133611&lt;/rec-number&gt;&lt;foreign-keys&gt;&lt;key app="EN" db-id="wxx5et0r3dat26e02eppeww0vd0rsxzprfsx" timestamp="1716459113"&gt;133611&lt;/key&gt;&lt;/foreign-keys&gt;&lt;ref-type name="Journal Article"&gt;17&lt;/ref-type&gt;&lt;contributors&gt;&lt;authors&gt;&lt;author&gt;Dijxhoorn, D.N,. IJmker-Hemink, V.E,. Kievit, W,. Wanten, G.J.A, and van den Berg MGA.&lt;/author&gt;&lt;/authors&gt;&lt;/contributors&gt;&lt;titles&gt;&lt;title&gt;Protein Intake at the First Day of Full-Oral Intake During Hospitalization Is Associated With Complications and Hospital Length of Stay&lt;/title&gt;&lt;secondary-title&gt;JPEN J Parenter Enteral Nutr&lt;/secondary-title&gt;&lt;/titles&gt;&lt;periodical&gt;&lt;full-title&gt;JPEN J Parenter Enteral Nutr&lt;/full-title&gt;&lt;/periodical&gt;&lt;pages&gt;1498-1503&lt;/pages&gt;&lt;volume&gt;45&lt;/volume&gt;&lt;number&gt;7&lt;/number&gt;&lt;dates&gt;&lt;year&gt;2021&lt;/year&gt;&lt;/dates&gt;&lt;urls&gt;&lt;/urls&gt;&lt;/record&gt;&lt;/Cite&gt;&lt;/EndNote&gt;</w:instrText>
      </w:r>
      <w:r w:rsidR="00C567F3" w:rsidRPr="00AA6BB9">
        <w:fldChar w:fldCharType="separate"/>
      </w:r>
      <w:r w:rsidR="00CB1141">
        <w:rPr>
          <w:noProof/>
        </w:rPr>
        <w:t>(9)</w:t>
      </w:r>
      <w:r w:rsidR="00C567F3" w:rsidRPr="00AA6BB9">
        <w:fldChar w:fldCharType="end"/>
      </w:r>
      <w:r w:rsidR="00C567F3" w:rsidRPr="00AA6BB9">
        <w:t xml:space="preserve"> and increased inflammation </w:t>
      </w:r>
      <w:r w:rsidR="00580AFD" w:rsidRPr="00AA6BB9">
        <w:t xml:space="preserve">from acute illness </w:t>
      </w:r>
      <w:r w:rsidR="00C567F3" w:rsidRPr="00AA6BB9">
        <w:fldChar w:fldCharType="begin"/>
      </w:r>
      <w:r w:rsidR="00203738">
        <w:instrText xml:space="preserve"> ADDIN EN.CITE &lt;EndNote&gt;&lt;Cite&gt;&lt;Author&gt;Karlsen&lt;/Author&gt;&lt;Year&gt;2020&lt;/Year&gt;&lt;RecNum&gt;133719&lt;/RecNum&gt;&lt;DisplayText&gt;(10)&lt;/DisplayText&gt;&lt;record&gt;&lt;rec-number&gt;133719&lt;/rec-number&gt;&lt;foreign-keys&gt;&lt;key app="EN" db-id="wxx5et0r3dat26e02eppeww0vd0rsxzprfsx" timestamp="1736426418"&gt;133719&lt;/key&gt;&lt;/foreign-keys&gt;&lt;ref-type name="Journal Article"&gt;17&lt;/ref-type&gt;&lt;contributors&gt;&lt;authors&gt;&lt;author&gt;Karlsen, A.&lt;/author&gt;&lt;author&gt;Mackey, A. L.&lt;/author&gt;&lt;author&gt;Suetta, C.&lt;/author&gt;&lt;author&gt;Kjaer, M.&lt;/author&gt;&lt;/authors&gt;&lt;/contributors&gt;&lt;titles&gt;&lt;title&gt;What is the impact of acute inflammation on muscle performance in geriatric patients?&lt;/title&gt;&lt;secondary-title&gt;Exp Gerontol&lt;/secondary-title&gt;&lt;/titles&gt;&lt;periodical&gt;&lt;full-title&gt;Exp Gerontol&lt;/full-title&gt;&lt;/periodical&gt;&lt;pages&gt;111008&lt;/pages&gt;&lt;volume&gt;138&lt;/volume&gt;&lt;dates&gt;&lt;year&gt;2020&lt;/year&gt;&lt;/dates&gt;&lt;urls&gt;&lt;/urls&gt;&lt;/record&gt;&lt;/Cite&gt;&lt;/EndNote&gt;</w:instrText>
      </w:r>
      <w:r w:rsidR="00C567F3" w:rsidRPr="00AA6BB9">
        <w:fldChar w:fldCharType="separate"/>
      </w:r>
      <w:r w:rsidR="00CB1141">
        <w:rPr>
          <w:noProof/>
        </w:rPr>
        <w:t>(10)</w:t>
      </w:r>
      <w:r w:rsidR="00C567F3" w:rsidRPr="00AA6BB9">
        <w:fldChar w:fldCharType="end"/>
      </w:r>
      <w:r w:rsidR="0000277C" w:rsidRPr="00AA6BB9">
        <w:t xml:space="preserve"> </w:t>
      </w:r>
      <w:r w:rsidR="00C567F3" w:rsidRPr="00AA6BB9">
        <w:t>all contribute to muscle wasting and/or loss of muscle strength</w:t>
      </w:r>
      <w:r w:rsidR="00960553" w:rsidRPr="00AA6BB9">
        <w:t>.</w:t>
      </w:r>
      <w:r w:rsidR="00A43E1A" w:rsidRPr="00AA6BB9">
        <w:t xml:space="preserve"> </w:t>
      </w:r>
    </w:p>
    <w:p w14:paraId="3A974F9B" w14:textId="2FDF93F4" w:rsidR="00C567F3" w:rsidRPr="00AA6BB9" w:rsidRDefault="00167C0E" w:rsidP="00C567F3">
      <w:pPr>
        <w:spacing w:line="360" w:lineRule="auto"/>
        <w:jc w:val="both"/>
      </w:pPr>
      <w:r w:rsidRPr="00AA6BB9">
        <w:t xml:space="preserve">Previous systematic reviews </w:t>
      </w:r>
      <w:r w:rsidR="00F602EB" w:rsidRPr="00AA6BB9">
        <w:t xml:space="preserve">have </w:t>
      </w:r>
      <w:r w:rsidRPr="00AA6BB9">
        <w:t xml:space="preserve">found differing effects of acute hospitalisation on muscle strength and mass. Hartley et al. </w:t>
      </w:r>
      <w:r w:rsidRPr="00AA6BB9">
        <w:fldChar w:fldCharType="begin"/>
      </w:r>
      <w:r w:rsidR="00070EC6">
        <w:instrText xml:space="preserve"> ADDIN EN.CITE &lt;EndNote&gt;&lt;Cite&gt;&lt;Author&gt;Hartley&lt;/Author&gt;&lt;Year&gt;2019&lt;/Year&gt;&lt;RecNum&gt;31908&lt;/RecNum&gt;&lt;DisplayText&gt;(11)&lt;/DisplayText&gt;&lt;record&gt;&lt;rec-number&gt;31908&lt;/rec-number&gt;&lt;foreign-keys&gt;&lt;key app="EN" db-id="wxx5et0r3dat26e02eppeww0vd0rsxzprfsx" timestamp="1706625230"&gt;31908&lt;/key&gt;&lt;/foreign-keys&gt;&lt;ref-type name="Journal Article"&gt;17&lt;/ref-type&gt;&lt;contributors&gt;&lt;authors&gt;&lt;author&gt;Hartley, P.&lt;/author&gt;&lt;author&gt;Costello, P.&lt;/author&gt;&lt;author&gt;Fenner, R.&lt;/author&gt;&lt;author&gt;Gibbins, N.&lt;/author&gt;&lt;author&gt;Quinn, É&lt;/author&gt;&lt;author&gt;Kuhn, I.&lt;/author&gt;&lt;author&gt;Keevil, V. L.&lt;/author&gt;&lt;author&gt;Romero-Ortuno, R.&lt;/author&gt;&lt;/authors&gt;&lt;/contributors&gt;&lt;titles&gt;&lt;title&gt;Change in skeletal muscle associated with unplanned hospital admissions in adult patients: A systematic review and meta-analysis&lt;/title&gt;&lt;secondary-title&gt;PLoS One&lt;/secondary-title&gt;&lt;/titles&gt;&lt;periodical&gt;&lt;full-title&gt;PLoS One&lt;/full-title&gt;&lt;/periodical&gt;&lt;pages&gt;e0210186&lt;/pages&gt;&lt;volume&gt;14&lt;/volume&gt;&lt;number&gt;1&lt;/number&gt;&lt;dates&gt;&lt;year&gt;2019&lt;/year&gt;&lt;pub-dates&gt;&lt;date&gt;JAN 4&lt;/date&gt;&lt;/pub-dates&gt;&lt;/dates&gt;&lt;isbn&gt;1932-6203&lt;/isbn&gt;&lt;accession-num&gt;WOS:000454952800052&lt;/accession-num&gt;&lt;urls&gt;&lt;/urls&gt;&lt;custom7&gt;e0210186&lt;/custom7&gt;&lt;electronic-resource-num&gt;10.1371/journal.pone.0210186&lt;/electronic-resource-num&gt;&lt;/record&gt;&lt;/Cite&gt;&lt;/EndNote&gt;</w:instrText>
      </w:r>
      <w:r w:rsidRPr="00AA6BB9">
        <w:fldChar w:fldCharType="separate"/>
      </w:r>
      <w:r w:rsidR="00CB1141">
        <w:rPr>
          <w:noProof/>
        </w:rPr>
        <w:t>(11)</w:t>
      </w:r>
      <w:r w:rsidRPr="00AA6BB9">
        <w:fldChar w:fldCharType="end"/>
      </w:r>
      <w:r w:rsidRPr="00AA6BB9">
        <w:t xml:space="preserve"> found </w:t>
      </w:r>
      <w:r w:rsidR="00820DD6" w:rsidRPr="00AA6BB9">
        <w:t xml:space="preserve">an average increase in </w:t>
      </w:r>
      <w:r w:rsidRPr="00AA6BB9">
        <w:t>hand grip strength (HGS) during acute hospitalisation (standardised mean difference (SMD)</w:t>
      </w:r>
      <w:r w:rsidR="00857F51" w:rsidRPr="00AA6BB9">
        <w:t xml:space="preserve"> </w:t>
      </w:r>
      <w:r w:rsidRPr="00AA6BB9">
        <w:t>=</w:t>
      </w:r>
      <w:r w:rsidR="00B64997" w:rsidRPr="00AA6BB9">
        <w:t xml:space="preserve"> </w:t>
      </w:r>
      <w:r w:rsidRPr="00AA6BB9">
        <w:t xml:space="preserve">0.10, 95% CI: 0.03; 0.16), </w:t>
      </w:r>
      <w:r w:rsidR="008C0BCA" w:rsidRPr="00AA6BB9">
        <w:t xml:space="preserve">but a decrease in muscle mass </w:t>
      </w:r>
      <w:r w:rsidRPr="00AA6BB9">
        <w:t>(mid-arm muscle circumference) (SM</w:t>
      </w:r>
      <w:r w:rsidR="00B64997" w:rsidRPr="00AA6BB9">
        <w:t xml:space="preserve">D </w:t>
      </w:r>
      <w:r w:rsidR="00E53BA4" w:rsidRPr="00AA6BB9">
        <w:t xml:space="preserve">= </w:t>
      </w:r>
      <w:r w:rsidRPr="00AA6BB9">
        <w:t>-0.17</w:t>
      </w:r>
      <w:r w:rsidR="00B64997" w:rsidRPr="00AA6BB9">
        <w:t>,</w:t>
      </w:r>
      <w:r w:rsidRPr="00AA6BB9">
        <w:t xml:space="preserve"> (95% CI: -0.22; -0.11). However, Van </w:t>
      </w:r>
      <w:proofErr w:type="spellStart"/>
      <w:r w:rsidRPr="00AA6BB9">
        <w:t>Ancum</w:t>
      </w:r>
      <w:proofErr w:type="spellEnd"/>
      <w:r w:rsidRPr="00AA6BB9">
        <w:t xml:space="preserve"> et al. </w:t>
      </w:r>
      <w:r w:rsidRPr="00AA6BB9">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 </w:instrText>
      </w:r>
      <w:r w:rsidR="009B34AE">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DATA </w:instrText>
      </w:r>
      <w:r w:rsidR="009B34AE">
        <w:fldChar w:fldCharType="end"/>
      </w:r>
      <w:r w:rsidRPr="00AA6BB9">
        <w:fldChar w:fldCharType="separate"/>
      </w:r>
      <w:r w:rsidR="00CB1141">
        <w:rPr>
          <w:noProof/>
        </w:rPr>
        <w:t>(12)</w:t>
      </w:r>
      <w:r w:rsidRPr="00AA6BB9">
        <w:fldChar w:fldCharType="end"/>
      </w:r>
      <w:r w:rsidRPr="00AA6BB9">
        <w:t xml:space="preserve"> observed no change </w:t>
      </w:r>
      <w:r w:rsidR="00194888" w:rsidRPr="00AA6BB9">
        <w:t>in</w:t>
      </w:r>
      <w:r w:rsidRPr="00AA6BB9">
        <w:t xml:space="preserve"> HGS (SMD</w:t>
      </w:r>
      <w:r w:rsidR="00B64997" w:rsidRPr="00AA6BB9">
        <w:t xml:space="preserve"> </w:t>
      </w:r>
      <w:r w:rsidRPr="00AA6BB9">
        <w:t>=</w:t>
      </w:r>
      <w:r w:rsidR="00B64997" w:rsidRPr="00AA6BB9">
        <w:t xml:space="preserve"> </w:t>
      </w:r>
      <w:r w:rsidRPr="00AA6BB9">
        <w:t xml:space="preserve">-0.25, 95% -0.58, 0.09) </w:t>
      </w:r>
      <w:r w:rsidR="00194888" w:rsidRPr="00AA6BB9">
        <w:t xml:space="preserve">or </w:t>
      </w:r>
      <w:r w:rsidRPr="00AA6BB9">
        <w:t>muscle mass (bioelectrical impedance analysis) (SMD</w:t>
      </w:r>
      <w:r w:rsidR="00E53BA4" w:rsidRPr="00AA6BB9">
        <w:t xml:space="preserve"> </w:t>
      </w:r>
      <w:r w:rsidRPr="00AA6BB9">
        <w:t>=</w:t>
      </w:r>
      <w:r w:rsidR="00E53BA4" w:rsidRPr="00AA6BB9">
        <w:t xml:space="preserve"> </w:t>
      </w:r>
      <w:r w:rsidRPr="00AA6BB9">
        <w:t xml:space="preserve">0.18, 95% CI: -0.02; 0.37). The difference may be due to </w:t>
      </w:r>
      <w:r w:rsidR="00D70CE3" w:rsidRPr="00AA6BB9">
        <w:t>varying</w:t>
      </w:r>
      <w:r w:rsidRPr="00AA6BB9">
        <w:t xml:space="preserve"> methodologies, </w:t>
      </w:r>
      <w:r w:rsidR="00D70CE3" w:rsidRPr="00AA6BB9">
        <w:t>such as</w:t>
      </w:r>
      <w:r w:rsidRPr="00AA6BB9">
        <w:t xml:space="preserve"> study population ages (≥18 years </w:t>
      </w:r>
      <w:r w:rsidRPr="00AA6BB9">
        <w:fldChar w:fldCharType="begin"/>
      </w:r>
      <w:r w:rsidR="00070EC6">
        <w:instrText xml:space="preserve"> ADDIN EN.CITE &lt;EndNote&gt;&lt;Cite&gt;&lt;Author&gt;Hartley&lt;/Author&gt;&lt;Year&gt;2019&lt;/Year&gt;&lt;RecNum&gt;31908&lt;/RecNum&gt;&lt;DisplayText&gt;(11)&lt;/DisplayText&gt;&lt;record&gt;&lt;rec-number&gt;31908&lt;/rec-number&gt;&lt;foreign-keys&gt;&lt;key app="EN" db-id="wxx5et0r3dat26e02eppeww0vd0rsxzprfsx" timestamp="1706625230"&gt;31908&lt;/key&gt;&lt;/foreign-keys&gt;&lt;ref-type name="Journal Article"&gt;17&lt;/ref-type&gt;&lt;contributors&gt;&lt;authors&gt;&lt;author&gt;Hartley, P.&lt;/author&gt;&lt;author&gt;Costello, P.&lt;/author&gt;&lt;author&gt;Fenner, R.&lt;/author&gt;&lt;author&gt;Gibbins, N.&lt;/author&gt;&lt;author&gt;Quinn, É&lt;/author&gt;&lt;author&gt;Kuhn, I.&lt;/author&gt;&lt;author&gt;Keevil, V. L.&lt;/author&gt;&lt;author&gt;Romero-Ortuno, R.&lt;/author&gt;&lt;/authors&gt;&lt;/contributors&gt;&lt;titles&gt;&lt;title&gt;Change in skeletal muscle associated with unplanned hospital admissions in adult patients: A systematic review and meta-analysis&lt;/title&gt;&lt;secondary-title&gt;PLoS One&lt;/secondary-title&gt;&lt;/titles&gt;&lt;periodical&gt;&lt;full-title&gt;PLoS One&lt;/full-title&gt;&lt;/periodical&gt;&lt;pages&gt;e0210186&lt;/pages&gt;&lt;volume&gt;14&lt;/volume&gt;&lt;number&gt;1&lt;/number&gt;&lt;dates&gt;&lt;year&gt;2019&lt;/year&gt;&lt;pub-dates&gt;&lt;date&gt;JAN 4&lt;/date&gt;&lt;/pub-dates&gt;&lt;/dates&gt;&lt;isbn&gt;1932-6203&lt;/isbn&gt;&lt;accession-num&gt;WOS:000454952800052&lt;/accession-num&gt;&lt;urls&gt;&lt;/urls&gt;&lt;custom7&gt;e0210186&lt;/custom7&gt;&lt;electronic-resource-num&gt;10.1371/journal.pone.0210186&lt;/electronic-resource-num&gt;&lt;/record&gt;&lt;/Cite&gt;&lt;/EndNote&gt;</w:instrText>
      </w:r>
      <w:r w:rsidRPr="00AA6BB9">
        <w:fldChar w:fldCharType="separate"/>
      </w:r>
      <w:r w:rsidR="00CB1141">
        <w:rPr>
          <w:noProof/>
        </w:rPr>
        <w:t>(11)</w:t>
      </w:r>
      <w:r w:rsidRPr="00AA6BB9">
        <w:fldChar w:fldCharType="end"/>
      </w:r>
      <w:r w:rsidRPr="00AA6BB9">
        <w:t xml:space="preserve"> vs ≥65 years </w:t>
      </w:r>
      <w:r w:rsidRPr="00AA6BB9">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 </w:instrText>
      </w:r>
      <w:r w:rsidR="009B34AE">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DATA </w:instrText>
      </w:r>
      <w:r w:rsidR="009B34AE">
        <w:fldChar w:fldCharType="end"/>
      </w:r>
      <w:r w:rsidRPr="00AA6BB9">
        <w:fldChar w:fldCharType="separate"/>
      </w:r>
      <w:r w:rsidR="00CB1141">
        <w:rPr>
          <w:noProof/>
        </w:rPr>
        <w:t>(12)</w:t>
      </w:r>
      <w:r w:rsidRPr="00AA6BB9">
        <w:fldChar w:fldCharType="end"/>
      </w:r>
      <w:r w:rsidRPr="00AA6BB9">
        <w:t xml:space="preserve">). </w:t>
      </w:r>
      <w:r w:rsidR="00757FB9" w:rsidRPr="00AA6BB9">
        <w:t>Additionally, no review has yet collated r</w:t>
      </w:r>
      <w:r w:rsidR="00B614EB" w:rsidRPr="00AA6BB9">
        <w:t>ec</w:t>
      </w:r>
      <w:r w:rsidR="00D3590E" w:rsidRPr="00AA6BB9">
        <w:t>e</w:t>
      </w:r>
      <w:r w:rsidR="00B614EB" w:rsidRPr="00AA6BB9">
        <w:t xml:space="preserve">nt evidence on </w:t>
      </w:r>
      <w:r w:rsidR="00011E88" w:rsidRPr="00AA6BB9">
        <w:t>the effects of acute</w:t>
      </w:r>
      <w:r w:rsidR="00C567F3" w:rsidRPr="00AA6BB9">
        <w:t xml:space="preserve"> hospitalisation on physical performance</w:t>
      </w:r>
      <w:r w:rsidR="00B6491B" w:rsidRPr="00AA6BB9">
        <w:t xml:space="preserve">, </w:t>
      </w:r>
      <w:r w:rsidR="00B36C10" w:rsidRPr="00AA6BB9">
        <w:t>a key</w:t>
      </w:r>
      <w:r w:rsidR="00CB76F8" w:rsidRPr="00AA6BB9">
        <w:t xml:space="preserve"> outcome for </w:t>
      </w:r>
      <w:r w:rsidR="00D84623" w:rsidRPr="00AA6BB9">
        <w:t>sarcopenia</w:t>
      </w:r>
      <w:r w:rsidR="006A5B0D" w:rsidRPr="00AA6BB9">
        <w:t xml:space="preserve"> </w:t>
      </w:r>
      <w:r w:rsidR="006A5B0D" w:rsidRPr="00AA6BB9">
        <w:fldChar w:fldCharType="begin">
          <w:fldData xml:space="preserve">PEVuZE5vdGU+PENpdGU+PEF1dGhvcj5LaXJrPC9BdXRob3I+PFllYXI+MjAyNDwvWWVhcj48UmVj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</w:fldData>
        </w:fldChar>
      </w:r>
      <w:r w:rsidR="00A84EF3">
        <w:instrText xml:space="preserve"> ADDIN EN.CITE </w:instrText>
      </w:r>
      <w:r w:rsidR="00A84EF3">
        <w:fldChar w:fldCharType="begin">
          <w:fldData xml:space="preserve">PEVuZE5vdGU+PENpdGU+PEF1dGhvcj5LaXJrPC9BdXRob3I+PFllYXI+MjAyNDwvWWVhcj48UmVj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</w:fldData>
        </w:fldChar>
      </w:r>
      <w:r w:rsidR="00A84EF3">
        <w:instrText xml:space="preserve"> ADDIN EN.CITE.DATA </w:instrText>
      </w:r>
      <w:r w:rsidR="00A84EF3">
        <w:fldChar w:fldCharType="end"/>
      </w:r>
      <w:r w:rsidR="006A5B0D" w:rsidRPr="00AA6BB9">
        <w:fldChar w:fldCharType="separate"/>
      </w:r>
      <w:r w:rsidR="00CB1141">
        <w:rPr>
          <w:noProof/>
        </w:rPr>
        <w:t>(6)</w:t>
      </w:r>
      <w:r w:rsidR="006A5B0D" w:rsidRPr="00AA6BB9">
        <w:fldChar w:fldCharType="end"/>
      </w:r>
      <w:r w:rsidR="007520B5" w:rsidRPr="00AA6BB9">
        <w:t xml:space="preserve">. </w:t>
      </w:r>
    </w:p>
    <w:p w14:paraId="7942EE9A" w14:textId="3576FB6A" w:rsidR="00C567F3" w:rsidRPr="00D00B11" w:rsidRDefault="002D1978" w:rsidP="00AD5D2C">
      <w:pPr>
        <w:spacing w:line="360" w:lineRule="auto"/>
        <w:jc w:val="both"/>
      </w:pPr>
      <w:r w:rsidRPr="00AA6BB9">
        <w:t>T</w:t>
      </w:r>
      <w:r w:rsidR="00D5013D" w:rsidRPr="00AA6BB9">
        <w:t>he aim of this</w:t>
      </w:r>
      <w:r w:rsidR="00C567F3" w:rsidRPr="00AA6BB9">
        <w:t xml:space="preserve"> </w:t>
      </w:r>
      <w:r w:rsidR="00113042" w:rsidRPr="00AA6BB9">
        <w:t>review</w:t>
      </w:r>
      <w:r w:rsidR="00C567F3" w:rsidRPr="00AA6BB9">
        <w:t xml:space="preserve"> </w:t>
      </w:r>
      <w:r w:rsidR="00D5013D" w:rsidRPr="00AA6BB9">
        <w:t>is</w:t>
      </w:r>
      <w:r w:rsidR="00C567F3" w:rsidRPr="00AA6BB9">
        <w:t xml:space="preserve"> to quantify the effect</w:t>
      </w:r>
      <w:r w:rsidR="005C6F3F" w:rsidRPr="00AA6BB9">
        <w:t>s</w:t>
      </w:r>
      <w:r w:rsidR="00C567F3" w:rsidRPr="00AA6BB9">
        <w:t xml:space="preserve"> of an acute </w:t>
      </w:r>
      <w:r w:rsidR="005C6F3F" w:rsidRPr="00AA6BB9">
        <w:t>hospitalisation</w:t>
      </w:r>
      <w:r w:rsidR="00C567F3" w:rsidRPr="00AA6BB9">
        <w:t xml:space="preserve"> on acute sarcopenia in </w:t>
      </w:r>
      <w:r w:rsidR="00C567F3" w:rsidRPr="00D00B11">
        <w:t xml:space="preserve">older adults aged ≥65 years. The specific research objectives </w:t>
      </w:r>
      <w:r w:rsidR="00D5013D" w:rsidRPr="00D00B11">
        <w:t xml:space="preserve">are </w:t>
      </w:r>
      <w:r w:rsidR="00AD5D2C" w:rsidRPr="00D00B11">
        <w:t>to d</w:t>
      </w:r>
      <w:r w:rsidR="00F84857" w:rsidRPr="00D00B11">
        <w:t>etermine</w:t>
      </w:r>
      <w:r w:rsidR="00C567F3" w:rsidRPr="00D00B11">
        <w:t xml:space="preserve"> the effect of acute hospitalisation on muscle strength</w:t>
      </w:r>
      <w:r w:rsidR="00AD5D2C" w:rsidRPr="00D00B11">
        <w:t>, muscle mass and physical performance</w:t>
      </w:r>
      <w:r w:rsidR="00C567F3" w:rsidRPr="00D00B11">
        <w:t xml:space="preserve"> in older adults</w:t>
      </w:r>
      <w:r w:rsidR="00AD5D2C" w:rsidRPr="00D00B11">
        <w:t>.</w:t>
      </w:r>
    </w:p>
    <w:p w14:paraId="5E95D8C6" w14:textId="77777777" w:rsidR="00A31FAF" w:rsidRPr="00D00B11" w:rsidRDefault="00A31FAF" w:rsidP="0096712C">
      <w:pPr>
        <w:spacing w:line="360" w:lineRule="auto"/>
        <w:ind w:left="360"/>
        <w:jc w:val="both"/>
      </w:pPr>
    </w:p>
    <w:p w14:paraId="4BE026CE" w14:textId="77777777" w:rsidR="0096712C" w:rsidRPr="00AA6BB9" w:rsidRDefault="0096712C" w:rsidP="0096712C">
      <w:pPr>
        <w:spacing w:line="360" w:lineRule="auto"/>
        <w:ind w:left="360"/>
        <w:jc w:val="both"/>
        <w:sectPr w:rsidR="0096712C" w:rsidRPr="00AA6BB9" w:rsidSect="00594F77">
          <w:footerReference w:type="default" r:id="rId9"/>
          <w:pgSz w:w="11906" w:h="16838"/>
          <w:pgMar w:top="1440" w:right="1440" w:bottom="1440" w:left="1440" w:header="708" w:footer="708" w:gutter="0"/>
          <w:pgNumType w:start="1"/>
          <w:cols w:space="708"/>
          <w:docGrid w:linePitch="360"/>
        </w:sectPr>
      </w:pPr>
    </w:p>
    <w:p w14:paraId="2DF6D21D" w14:textId="2B1715E9" w:rsidR="00D236A0" w:rsidRPr="00AA6BB9" w:rsidRDefault="007E2EA3" w:rsidP="00A31FAF">
      <w:pPr>
        <w:pStyle w:val="Heading1"/>
        <w:rPr>
          <w:color w:val="auto"/>
        </w:rPr>
      </w:pPr>
      <w:bookmarkStart w:id="2" w:name="_Toc191389631"/>
      <w:r w:rsidRPr="00AA6BB9">
        <w:rPr>
          <w:color w:val="auto"/>
        </w:rPr>
        <w:lastRenderedPageBreak/>
        <w:t xml:space="preserve">2 </w:t>
      </w:r>
      <w:r w:rsidR="00D236A0" w:rsidRPr="00AA6BB9">
        <w:rPr>
          <w:color w:val="auto"/>
        </w:rPr>
        <w:t>Methods</w:t>
      </w:r>
      <w:bookmarkEnd w:id="2"/>
      <w:r w:rsidR="00D236A0" w:rsidRPr="00AA6BB9">
        <w:rPr>
          <w:color w:val="auto"/>
        </w:rPr>
        <w:t xml:space="preserve"> </w:t>
      </w:r>
    </w:p>
    <w:p w14:paraId="7925BCDE" w14:textId="6525D043" w:rsidR="00D236A0" w:rsidRPr="00AA6BB9" w:rsidRDefault="00D236A0" w:rsidP="00D236A0">
      <w:pPr>
        <w:spacing w:line="360" w:lineRule="auto"/>
        <w:jc w:val="both"/>
        <w:rPr>
          <w:i/>
          <w:iCs/>
        </w:rPr>
      </w:pPr>
      <w:r w:rsidRPr="00AA6BB9">
        <w:t>Th</w:t>
      </w:r>
      <w:r w:rsidR="00D5013D" w:rsidRPr="00AA6BB9">
        <w:t>is</w:t>
      </w:r>
      <w:r w:rsidRPr="00AA6BB9">
        <w:t xml:space="preserve"> </w:t>
      </w:r>
      <w:r w:rsidR="008A7FE9">
        <w:t xml:space="preserve">review </w:t>
      </w:r>
      <w:r w:rsidR="007E27B6" w:rsidRPr="00AA6BB9">
        <w:t>adhered</w:t>
      </w:r>
      <w:r w:rsidRPr="00AA6BB9">
        <w:t xml:space="preserve"> to the 2020 Preferred Reporting Items for Systematic Reviews and Meta Analyses (</w:t>
      </w:r>
      <w:r w:rsidR="00F861DB" w:rsidRPr="00AA6BB9">
        <w:t>PRISMA</w:t>
      </w:r>
      <w:r w:rsidRPr="00AA6BB9">
        <w:t xml:space="preserve">) checklist </w:t>
      </w:r>
      <w:r w:rsidRPr="00AA6BB9">
        <w:fldChar w:fldCharType="begin">
          <w:fldData xml:space="preserve">PEVuZE5vdGU+PENpdGU+PEF1dGhvcj5QYWdlPC9BdXRob3I+PFllYXI+MjAyMTwvWWVhcj48UmVj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RlIGRlIFBhcmlzLCBD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</w:fldData>
        </w:fldChar>
      </w:r>
      <w:r w:rsidR="007A1F47">
        <w:instrText xml:space="preserve"> ADDIN EN.CITE </w:instrText>
      </w:r>
      <w:r w:rsidR="007A1F47">
        <w:fldChar w:fldCharType="begin">
          <w:fldData xml:space="preserve">PEVuZE5vdGU+PENpdGU+PEF1dGhvcj5QYWdlPC9BdXRob3I+PFllYXI+MjAyMTwvWWVhcj48UmVj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RlIGRlIFBhcmlzLCBD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</w:fldData>
        </w:fldChar>
      </w:r>
      <w:r w:rsidR="007A1F47">
        <w:instrText xml:space="preserve"> ADDIN EN.CITE.DATA </w:instrText>
      </w:r>
      <w:r w:rsidR="007A1F47">
        <w:fldChar w:fldCharType="end"/>
      </w:r>
      <w:r w:rsidRPr="00AA6BB9">
        <w:fldChar w:fldCharType="separate"/>
      </w:r>
      <w:r w:rsidR="00CB1141">
        <w:rPr>
          <w:noProof/>
        </w:rPr>
        <w:t>(13)</w:t>
      </w:r>
      <w:r w:rsidRPr="00AA6BB9">
        <w:fldChar w:fldCharType="end"/>
      </w:r>
      <w:r w:rsidRPr="00AA6BB9">
        <w:t xml:space="preserve"> </w:t>
      </w:r>
      <w:r w:rsidR="00A8042C">
        <w:t xml:space="preserve">(Table S1) </w:t>
      </w:r>
      <w:r w:rsidRPr="00AA6BB9">
        <w:t>and was registered on PROSPERO</w:t>
      </w:r>
      <w:r w:rsidR="005B2F10" w:rsidRPr="00AA6BB9">
        <w:t xml:space="preserve"> (</w:t>
      </w:r>
      <w:r w:rsidRPr="00AA6BB9">
        <w:t>CRD42023485349</w:t>
      </w:r>
      <w:r w:rsidR="005B2F10" w:rsidRPr="00AA6BB9">
        <w:t>)</w:t>
      </w:r>
      <w:r w:rsidRPr="00AA6BB9">
        <w:t xml:space="preserve">. </w:t>
      </w:r>
    </w:p>
    <w:p w14:paraId="37CB7E45" w14:textId="590F0C75" w:rsidR="00D236A0" w:rsidRPr="00AA6BB9" w:rsidRDefault="007E2EA3" w:rsidP="00897D92">
      <w:pPr>
        <w:pStyle w:val="Heading2"/>
        <w:rPr>
          <w:b w:val="0"/>
          <w:color w:val="auto"/>
        </w:rPr>
      </w:pPr>
      <w:bookmarkStart w:id="3" w:name="_Toc191389633"/>
      <w:r w:rsidRPr="00AA6BB9">
        <w:rPr>
          <w:color w:val="auto"/>
        </w:rPr>
        <w:t xml:space="preserve">2.1 </w:t>
      </w:r>
      <w:r w:rsidR="007A0CAC" w:rsidRPr="00AA6BB9">
        <w:rPr>
          <w:color w:val="auto"/>
        </w:rPr>
        <w:t>S</w:t>
      </w:r>
      <w:r w:rsidR="00D236A0" w:rsidRPr="00AA6BB9">
        <w:rPr>
          <w:color w:val="auto"/>
        </w:rPr>
        <w:t>earch strategy</w:t>
      </w:r>
      <w:bookmarkEnd w:id="3"/>
      <w:r w:rsidR="00D236A0" w:rsidRPr="00AA6BB9">
        <w:rPr>
          <w:color w:val="auto"/>
        </w:rPr>
        <w:t xml:space="preserve"> </w:t>
      </w:r>
    </w:p>
    <w:p w14:paraId="1BB24BEE" w14:textId="6C72334A" w:rsidR="009B5D73" w:rsidRPr="00D00B11" w:rsidRDefault="00D236A0" w:rsidP="00D236A0">
      <w:pPr>
        <w:spacing w:line="360" w:lineRule="auto"/>
        <w:jc w:val="both"/>
        <w:rPr>
          <w:rFonts w:ascii="Aptos" w:hAnsi="Aptos"/>
        </w:rPr>
      </w:pPr>
      <w:r w:rsidRPr="00AA6BB9">
        <w:rPr>
          <w:rFonts w:ascii="Aptos" w:hAnsi="Aptos"/>
        </w:rPr>
        <w:t xml:space="preserve">A search for eligible studies was conducted </w:t>
      </w:r>
      <w:r w:rsidR="00D55828" w:rsidRPr="00AA6BB9">
        <w:rPr>
          <w:rFonts w:ascii="Aptos" w:hAnsi="Aptos"/>
        </w:rPr>
        <w:t>on</w:t>
      </w:r>
      <w:r w:rsidRPr="00AA6BB9">
        <w:rPr>
          <w:rFonts w:ascii="Aptos" w:hAnsi="Aptos"/>
        </w:rPr>
        <w:t xml:space="preserve"> </w:t>
      </w:r>
      <w:r w:rsidR="00FE45A2">
        <w:rPr>
          <w:rFonts w:ascii="Aptos" w:hAnsi="Aptos"/>
        </w:rPr>
        <w:t>MEDLINE</w:t>
      </w:r>
      <w:r w:rsidRPr="00AA6BB9">
        <w:rPr>
          <w:rFonts w:ascii="Aptos" w:hAnsi="Aptos"/>
        </w:rPr>
        <w:t xml:space="preserve">, </w:t>
      </w:r>
      <w:r w:rsidR="00FE45A2">
        <w:rPr>
          <w:rFonts w:ascii="Aptos" w:hAnsi="Aptos"/>
        </w:rPr>
        <w:t>EMBASE</w:t>
      </w:r>
      <w:r w:rsidRPr="00AA6BB9">
        <w:rPr>
          <w:rFonts w:ascii="Aptos" w:hAnsi="Aptos"/>
        </w:rPr>
        <w:t xml:space="preserve">, CINAHL, and Web of Science. </w:t>
      </w:r>
      <w:r w:rsidR="00521928" w:rsidRPr="00AA6BB9">
        <w:rPr>
          <w:rFonts w:ascii="Aptos" w:hAnsi="Aptos"/>
        </w:rPr>
        <w:t>Papers published up to</w:t>
      </w:r>
      <w:r w:rsidR="00D5013D" w:rsidRPr="00AA6BB9">
        <w:rPr>
          <w:rFonts w:ascii="Aptos" w:hAnsi="Aptos"/>
        </w:rPr>
        <w:t xml:space="preserve"> 20</w:t>
      </w:r>
      <w:r w:rsidR="00D5013D" w:rsidRPr="00AA6BB9">
        <w:rPr>
          <w:rFonts w:ascii="Aptos" w:hAnsi="Aptos"/>
          <w:vertAlign w:val="superscript"/>
        </w:rPr>
        <w:t>th</w:t>
      </w:r>
      <w:r w:rsidR="00D5013D" w:rsidRPr="00AA6BB9">
        <w:rPr>
          <w:rFonts w:ascii="Aptos" w:hAnsi="Aptos"/>
        </w:rPr>
        <w:t xml:space="preserve"> </w:t>
      </w:r>
      <w:r w:rsidR="00D5013D" w:rsidRPr="00D00B11">
        <w:rPr>
          <w:rFonts w:ascii="Aptos" w:hAnsi="Aptos"/>
        </w:rPr>
        <w:t xml:space="preserve">January 2025 </w:t>
      </w:r>
      <w:r w:rsidR="00521928" w:rsidRPr="00D00B11">
        <w:rPr>
          <w:rFonts w:ascii="Aptos" w:hAnsi="Aptos"/>
        </w:rPr>
        <w:t>were included</w:t>
      </w:r>
      <w:r w:rsidR="008D2BFB" w:rsidRPr="00D00B11">
        <w:rPr>
          <w:rFonts w:ascii="Segoe UI" w:hAnsi="Segoe UI" w:cs="Segoe UI"/>
          <w:sz w:val="18"/>
          <w:szCs w:val="18"/>
        </w:rPr>
        <w:t xml:space="preserve"> </w:t>
      </w:r>
      <w:r w:rsidR="008D2BFB" w:rsidRPr="00D00B11">
        <w:rPr>
          <w:rFonts w:ascii="Aptos" w:hAnsi="Aptos"/>
        </w:rPr>
        <w:t xml:space="preserve">with no restrictions on publication period. </w:t>
      </w:r>
      <w:r w:rsidRPr="00D00B11">
        <w:rPr>
          <w:rFonts w:ascii="Aptos" w:hAnsi="Aptos"/>
        </w:rPr>
        <w:t xml:space="preserve">The search strategy used a combination of </w:t>
      </w:r>
      <w:r w:rsidR="00D85E92" w:rsidRPr="00D00B11">
        <w:rPr>
          <w:rFonts w:ascii="Aptos" w:hAnsi="Aptos"/>
        </w:rPr>
        <w:t>Medical Subject Headings (</w:t>
      </w:r>
      <w:proofErr w:type="spellStart"/>
      <w:r w:rsidRPr="00D00B11">
        <w:rPr>
          <w:rFonts w:ascii="Aptos" w:hAnsi="Aptos"/>
        </w:rPr>
        <w:t>MeSH</w:t>
      </w:r>
      <w:proofErr w:type="spellEnd"/>
      <w:r w:rsidR="00D85E92" w:rsidRPr="00D00B11">
        <w:rPr>
          <w:rFonts w:ascii="Aptos" w:hAnsi="Aptos"/>
        </w:rPr>
        <w:t>)</w:t>
      </w:r>
      <w:r w:rsidRPr="00D00B11">
        <w:rPr>
          <w:rFonts w:ascii="Aptos" w:hAnsi="Aptos"/>
        </w:rPr>
        <w:t xml:space="preserve"> and keyword terms relating to hospitalisation, muscle characteristics and aging</w:t>
      </w:r>
      <w:r w:rsidR="005903D4" w:rsidRPr="00D00B11">
        <w:rPr>
          <w:rFonts w:ascii="Aptos" w:hAnsi="Aptos"/>
        </w:rPr>
        <w:t>.</w:t>
      </w:r>
      <w:r w:rsidR="000E67DA" w:rsidRPr="00D00B11">
        <w:rPr>
          <w:rFonts w:ascii="Aptos" w:hAnsi="Aptos"/>
        </w:rPr>
        <w:t xml:space="preserve"> </w:t>
      </w:r>
      <w:r w:rsidR="0019696A" w:rsidRPr="00D00B11">
        <w:rPr>
          <w:rFonts w:ascii="Aptos" w:hAnsi="Aptos"/>
        </w:rPr>
        <w:t>Examples of terms used includ</w:t>
      </w:r>
      <w:r w:rsidR="000967F8" w:rsidRPr="00D00B11">
        <w:rPr>
          <w:rFonts w:ascii="Aptos" w:hAnsi="Aptos"/>
        </w:rPr>
        <w:t>e</w:t>
      </w:r>
      <w:r w:rsidR="0019696A" w:rsidRPr="00D00B11">
        <w:rPr>
          <w:rFonts w:ascii="Aptos" w:hAnsi="Aptos"/>
        </w:rPr>
        <w:t xml:space="preserve">: </w:t>
      </w:r>
      <w:r w:rsidR="00772AB5" w:rsidRPr="00D00B11">
        <w:rPr>
          <w:rFonts w:ascii="Aptos" w:hAnsi="Aptos"/>
        </w:rPr>
        <w:t>‘inpatient’, ‘hospital care’,</w:t>
      </w:r>
      <w:r w:rsidR="000967F8" w:rsidRPr="00D00B11">
        <w:rPr>
          <w:rFonts w:ascii="Aptos" w:hAnsi="Aptos"/>
        </w:rPr>
        <w:t xml:space="preserve"> </w:t>
      </w:r>
      <w:r w:rsidR="006C7E42" w:rsidRPr="00D00B11">
        <w:rPr>
          <w:rFonts w:ascii="Aptos" w:hAnsi="Aptos"/>
        </w:rPr>
        <w:t xml:space="preserve">‘hospitalised’, </w:t>
      </w:r>
      <w:r w:rsidR="000967F8" w:rsidRPr="00D00B11">
        <w:rPr>
          <w:rFonts w:ascii="Aptos" w:hAnsi="Aptos"/>
        </w:rPr>
        <w:t xml:space="preserve">‘functional decline’, </w:t>
      </w:r>
      <w:r w:rsidR="006C7E42" w:rsidRPr="00D00B11">
        <w:rPr>
          <w:rFonts w:ascii="Aptos" w:hAnsi="Aptos"/>
        </w:rPr>
        <w:t>‘sarcopenia’,</w:t>
      </w:r>
      <w:r w:rsidR="00E15E55" w:rsidRPr="00D00B11">
        <w:rPr>
          <w:rFonts w:ascii="Aptos" w:hAnsi="Aptos"/>
        </w:rPr>
        <w:t xml:space="preserve"> ‘muscle’, ‘ageing’ and ‘geriatric’. </w:t>
      </w:r>
      <w:r w:rsidR="006113FA" w:rsidRPr="00D00B11">
        <w:rPr>
          <w:rFonts w:ascii="Aptos" w:hAnsi="Aptos"/>
        </w:rPr>
        <w:t xml:space="preserve">Terms relating to the same topic were combined </w:t>
      </w:r>
      <w:r w:rsidR="00CE44C5" w:rsidRPr="00D00B11">
        <w:rPr>
          <w:rFonts w:ascii="Aptos" w:hAnsi="Aptos"/>
        </w:rPr>
        <w:t xml:space="preserve">using ‘OR’ </w:t>
      </w:r>
      <w:r w:rsidR="006268A3" w:rsidRPr="00D00B11">
        <w:rPr>
          <w:rFonts w:ascii="Aptos" w:hAnsi="Aptos"/>
        </w:rPr>
        <w:t>(e.g., ‘</w:t>
      </w:r>
      <w:r w:rsidR="00E15E55" w:rsidRPr="00D00B11">
        <w:rPr>
          <w:rFonts w:ascii="Aptos" w:hAnsi="Aptos"/>
        </w:rPr>
        <w:t xml:space="preserve">inpatient’ </w:t>
      </w:r>
      <w:r w:rsidR="006268A3" w:rsidRPr="00D00B11">
        <w:rPr>
          <w:rFonts w:ascii="Aptos" w:hAnsi="Aptos"/>
        </w:rPr>
        <w:t>OR ‘inpatient care’</w:t>
      </w:r>
      <w:r w:rsidR="007E7AE3" w:rsidRPr="00D00B11">
        <w:rPr>
          <w:rFonts w:ascii="Aptos" w:hAnsi="Aptos"/>
        </w:rPr>
        <w:t xml:space="preserve">) and all </w:t>
      </w:r>
      <w:r w:rsidR="00263371" w:rsidRPr="00D00B11">
        <w:rPr>
          <w:rFonts w:ascii="Aptos" w:hAnsi="Aptos"/>
        </w:rPr>
        <w:t xml:space="preserve">three topics were combined </w:t>
      </w:r>
      <w:r w:rsidR="00200E41" w:rsidRPr="00D00B11">
        <w:rPr>
          <w:rFonts w:ascii="Aptos" w:hAnsi="Aptos"/>
        </w:rPr>
        <w:t xml:space="preserve">using ‘AND’. </w:t>
      </w:r>
      <w:r w:rsidR="00A136D3" w:rsidRPr="00D00B11">
        <w:rPr>
          <w:rFonts w:ascii="Aptos" w:hAnsi="Aptos"/>
        </w:rPr>
        <w:t xml:space="preserve">The </w:t>
      </w:r>
      <w:r w:rsidR="008F5580" w:rsidRPr="00D00B11">
        <w:rPr>
          <w:rFonts w:ascii="Aptos" w:hAnsi="Aptos"/>
        </w:rPr>
        <w:t>full search strategy for each database is available in Data S</w:t>
      </w:r>
      <w:r w:rsidR="00753D76" w:rsidRPr="00D00B11">
        <w:rPr>
          <w:rFonts w:ascii="Aptos" w:hAnsi="Aptos"/>
        </w:rPr>
        <w:t>1</w:t>
      </w:r>
      <w:r w:rsidR="008F5580" w:rsidRPr="00D00B11">
        <w:rPr>
          <w:rFonts w:ascii="Aptos" w:hAnsi="Aptos"/>
        </w:rPr>
        <w:t>.</w:t>
      </w:r>
    </w:p>
    <w:p w14:paraId="6F0C8506" w14:textId="30BE4B21" w:rsidR="00D236A0" w:rsidRDefault="00F76F18" w:rsidP="00897D92">
      <w:pPr>
        <w:pStyle w:val="Heading2"/>
        <w:rPr>
          <w:color w:val="auto"/>
        </w:rPr>
      </w:pPr>
      <w:bookmarkStart w:id="4" w:name="_Toc191389634"/>
      <w:r w:rsidRPr="00AA6BB9">
        <w:rPr>
          <w:color w:val="auto"/>
        </w:rPr>
        <w:t xml:space="preserve">2.2 </w:t>
      </w:r>
      <w:r w:rsidR="00D236A0" w:rsidRPr="00AA6BB9">
        <w:rPr>
          <w:color w:val="auto"/>
        </w:rPr>
        <w:t>Selection criteria</w:t>
      </w:r>
      <w:bookmarkEnd w:id="4"/>
    </w:p>
    <w:p w14:paraId="2D602D5E" w14:textId="3A5760BD" w:rsidR="001B6178" w:rsidRPr="00D00B11" w:rsidRDefault="00F67C13" w:rsidP="001B6178">
      <w:pPr>
        <w:spacing w:line="360" w:lineRule="auto"/>
        <w:jc w:val="both"/>
        <w:rPr>
          <w:rFonts w:ascii="Aptos" w:hAnsi="Aptos"/>
        </w:rPr>
      </w:pPr>
      <w:r w:rsidRPr="00D00B11">
        <w:rPr>
          <w:rFonts w:ascii="Aptos" w:hAnsi="Aptos"/>
        </w:rPr>
        <w:t>The population of interest comprised of older adult patients aged 65 years or older who had been admitted to hospital for an acute medical condition.</w:t>
      </w:r>
      <w:r w:rsidR="00841E14" w:rsidRPr="00D00B11">
        <w:rPr>
          <w:rFonts w:ascii="Aptos" w:hAnsi="Aptos"/>
        </w:rPr>
        <w:t xml:space="preserve"> </w:t>
      </w:r>
      <w:r w:rsidR="009F2C20" w:rsidRPr="00D00B11">
        <w:rPr>
          <w:rFonts w:ascii="Aptos" w:hAnsi="Aptos"/>
        </w:rPr>
        <w:t xml:space="preserve">The </w:t>
      </w:r>
      <w:r w:rsidR="00841E14" w:rsidRPr="00D00B11">
        <w:rPr>
          <w:rFonts w:ascii="Aptos" w:hAnsi="Aptos"/>
        </w:rPr>
        <w:t xml:space="preserve">study </w:t>
      </w:r>
      <w:r w:rsidR="009F2C20" w:rsidRPr="00D00B11">
        <w:rPr>
          <w:rFonts w:ascii="Aptos" w:hAnsi="Aptos"/>
        </w:rPr>
        <w:t xml:space="preserve">setting was limited to acute hospital wards, and </w:t>
      </w:r>
      <w:r w:rsidR="00841E14" w:rsidRPr="00D00B11">
        <w:rPr>
          <w:rFonts w:ascii="Aptos" w:hAnsi="Aptos"/>
        </w:rPr>
        <w:t xml:space="preserve">so </w:t>
      </w:r>
      <w:r w:rsidR="009F2C20" w:rsidRPr="00D00B11">
        <w:rPr>
          <w:rFonts w:ascii="Aptos" w:hAnsi="Aptos"/>
        </w:rPr>
        <w:t>studies conducted in non-acute wards, such as rehabilitation settings, or in critical care units were excluded.</w:t>
      </w:r>
      <w:r w:rsidR="004A0C32" w:rsidRPr="00D00B11">
        <w:rPr>
          <w:rFonts w:ascii="Aptos" w:hAnsi="Aptos"/>
        </w:rPr>
        <w:t xml:space="preserve"> Eligible outcomes included any measure of muscle strength, muscle mass, or physical performance, in line with the measurement recommendations from the EWGSOP2 </w:t>
      </w:r>
      <w:r w:rsidR="00990294" w:rsidRPr="00D00B11">
        <w:rPr>
          <w:rFonts w:ascii="Aptos" w:hAnsi="Aptos"/>
        </w:rPr>
        <w:fldChar w:fldCharType="begin">
          <w:fldData xml:space="preserve">PEVuZE5vdGU+PENpdGU+PEF1dGhvcj5DcnV6LUplbnRvZnQ8L0F1dGhvcj48WWVhcj4yMDE5PC9Z
ZWFyPjxSZWNOdW0+MTwvUmVjTnVtPjxEaXNwbGF5VGV4dD4oNSk8L0Rpc3BsYXlUZXh0PjxyZWNv
cmQ+PHJlYy1udW1iZXI+MTwvcmVjLW51bWJlcj48Zm9yZWlnbi1rZXlzPjxrZXkgYXBwPSJFTiIg
ZGItaWQ9Ind4eDVldDByM2RhdDI2ZTAyZXBwZXd3MHZkMHJzeHpwcmZzeCIgdGltZXN0YW1wPSIx
NzAwMjI5MzU1Ij4x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WVyZSwgTy48L2F1dGhvcj48YXV0aG9yPkNlZGVyaG9sbSwgVC48L2F1dGhvcj48YXV0aG9yPkNv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</w:fldData>
        </w:fldChar>
      </w:r>
      <w:r w:rsidR="00990294" w:rsidRPr="00D00B11">
        <w:rPr>
          <w:rFonts w:ascii="Aptos" w:hAnsi="Aptos"/>
        </w:rPr>
        <w:instrText xml:space="preserve"> ADDIN EN.CITE </w:instrText>
      </w:r>
      <w:r w:rsidR="00990294" w:rsidRPr="00D00B11">
        <w:rPr>
          <w:rFonts w:ascii="Aptos" w:hAnsi="Aptos"/>
        </w:rPr>
        <w:fldChar w:fldCharType="begin">
          <w:fldData xml:space="preserve">PEVuZE5vdGU+PENpdGU+PEF1dGhvcj5DcnV6LUplbnRvZnQ8L0F1dGhvcj48WWVhcj4yMDE5PC9Z
ZWFyPjxSZWNOdW0+MTwvUmVjTnVtPjxEaXNwbGF5VGV4dD4oNSk8L0Rpc3BsYXlUZXh0PjxyZWNv
cmQ+PHJlYy1udW1iZXI+MTwvcmVjLW51bWJlcj48Zm9yZWlnbi1rZXlzPjxrZXkgYXBwPSJFTiIg
ZGItaWQ9Ind4eDVldDByM2RhdDI2ZTAyZXBwZXd3MHZkMHJzeHpwcmZzeCIgdGltZXN0YW1wPSIx
NzAwMjI5MzU1Ij4x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WVyZSwgTy48L2F1dGhvcj48YXV0aG9yPkNlZGVyaG9sbSwgVC48L2F1dGhvcj48YXV0aG9yPkNv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</w:fldData>
        </w:fldChar>
      </w:r>
      <w:r w:rsidR="00990294" w:rsidRPr="00D00B11">
        <w:rPr>
          <w:rFonts w:ascii="Aptos" w:hAnsi="Aptos"/>
        </w:rPr>
        <w:instrText xml:space="preserve"> ADDIN EN.CITE.DATA </w:instrText>
      </w:r>
      <w:r w:rsidR="00990294" w:rsidRPr="00D00B11">
        <w:rPr>
          <w:rFonts w:ascii="Aptos" w:hAnsi="Aptos"/>
        </w:rPr>
      </w:r>
      <w:r w:rsidR="00990294" w:rsidRPr="00D00B11">
        <w:rPr>
          <w:rFonts w:ascii="Aptos" w:hAnsi="Aptos"/>
        </w:rPr>
        <w:fldChar w:fldCharType="end"/>
      </w:r>
      <w:r w:rsidR="00990294" w:rsidRPr="00D00B11">
        <w:rPr>
          <w:rFonts w:ascii="Aptos" w:hAnsi="Aptos"/>
        </w:rPr>
      </w:r>
      <w:r w:rsidR="00990294" w:rsidRPr="00D00B11">
        <w:rPr>
          <w:rFonts w:ascii="Aptos" w:hAnsi="Aptos"/>
        </w:rPr>
        <w:fldChar w:fldCharType="separate"/>
      </w:r>
      <w:r w:rsidR="00990294" w:rsidRPr="00D00B11">
        <w:rPr>
          <w:rFonts w:ascii="Aptos" w:hAnsi="Aptos"/>
        </w:rPr>
        <w:t>(5)</w:t>
      </w:r>
      <w:r w:rsidR="00990294" w:rsidRPr="00D00B11">
        <w:rPr>
          <w:rFonts w:ascii="Aptos" w:hAnsi="Aptos"/>
        </w:rPr>
        <w:fldChar w:fldCharType="end"/>
      </w:r>
      <w:r w:rsidR="003B56B5" w:rsidRPr="00D00B11">
        <w:rPr>
          <w:rFonts w:ascii="Aptos" w:hAnsi="Aptos"/>
        </w:rPr>
        <w:t xml:space="preserve">. </w:t>
      </w:r>
      <w:r w:rsidR="005E0B1A" w:rsidRPr="00D00B11">
        <w:rPr>
          <w:rFonts w:ascii="Aptos" w:hAnsi="Aptos"/>
        </w:rPr>
        <w:t>A further included outcome was the Barthel Index (BI) score, as this is a widely used tool in health care research to assess functional independence in activities of daily living</w:t>
      </w:r>
      <w:r w:rsidR="00227159" w:rsidRPr="00D00B11">
        <w:rPr>
          <w:rFonts w:ascii="Aptos" w:hAnsi="Aptos"/>
        </w:rPr>
        <w:t>. Prior research</w:t>
      </w:r>
      <w:r w:rsidR="0015607D" w:rsidRPr="00D00B11">
        <w:rPr>
          <w:rFonts w:ascii="Aptos" w:hAnsi="Aptos"/>
        </w:rPr>
        <w:t xml:space="preserve"> has </w:t>
      </w:r>
      <w:r w:rsidR="000971E1" w:rsidRPr="00D00B11">
        <w:rPr>
          <w:rFonts w:ascii="Aptos" w:hAnsi="Aptos"/>
        </w:rPr>
        <w:t xml:space="preserve">also found the BI </w:t>
      </w:r>
      <w:r w:rsidR="0015607D" w:rsidRPr="00D00B11">
        <w:rPr>
          <w:rFonts w:ascii="Aptos" w:hAnsi="Aptos"/>
        </w:rPr>
        <w:t xml:space="preserve">to </w:t>
      </w:r>
      <w:r w:rsidR="009822BC" w:rsidRPr="00D00B11">
        <w:rPr>
          <w:rFonts w:ascii="Aptos" w:hAnsi="Aptos"/>
        </w:rPr>
        <w:t xml:space="preserve">be </w:t>
      </w:r>
      <w:r w:rsidR="005953C1" w:rsidRPr="00D00B11">
        <w:rPr>
          <w:rFonts w:ascii="Aptos" w:hAnsi="Aptos"/>
        </w:rPr>
        <w:t>strongly correlated with physical performance measures such as strength</w:t>
      </w:r>
      <w:r w:rsidR="0041482F" w:rsidRPr="00D00B11">
        <w:t xml:space="preserve"> </w:t>
      </w:r>
      <w:r w:rsidR="0041482F" w:rsidRPr="00D00B11">
        <w:rPr>
          <w:rFonts w:ascii="Aptos" w:hAnsi="Aptos"/>
        </w:rPr>
        <w:fldChar w:fldCharType="begin">
          <w:fldData xml:space="preserve">PEVuZE5vdGU+PENpdGU+PEF1dGhvcj5DdWVzdGEtVmFyZ2FzPC9BdXRob3I+PFllYXI+MjAxNDwv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==
</w:fldData>
        </w:fldChar>
      </w:r>
      <w:r w:rsidR="0072002B" w:rsidRPr="00D00B11">
        <w:rPr>
          <w:rFonts w:ascii="Aptos" w:hAnsi="Aptos"/>
        </w:rPr>
        <w:instrText xml:space="preserve"> ADDIN EN.CITE </w:instrText>
      </w:r>
      <w:r w:rsidR="0072002B" w:rsidRPr="00D00B11">
        <w:rPr>
          <w:rFonts w:ascii="Aptos" w:hAnsi="Aptos"/>
        </w:rPr>
        <w:fldChar w:fldCharType="begin">
          <w:fldData xml:space="preserve">PEVuZE5vdGU+PENpdGU+PEF1dGhvcj5DdWVzdGEtVmFyZ2FzPC9BdXRob3I+PFllYXI+MjAxNDwv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==
</w:fldData>
        </w:fldChar>
      </w:r>
      <w:r w:rsidR="0072002B" w:rsidRPr="00D00B11">
        <w:rPr>
          <w:rFonts w:ascii="Aptos" w:hAnsi="Aptos"/>
        </w:rPr>
        <w:instrText xml:space="preserve"> ADDIN EN.CITE.DATA </w:instrText>
      </w:r>
      <w:r w:rsidR="0072002B" w:rsidRPr="00D00B11">
        <w:rPr>
          <w:rFonts w:ascii="Aptos" w:hAnsi="Aptos"/>
        </w:rPr>
      </w:r>
      <w:r w:rsidR="0072002B" w:rsidRPr="00D00B11">
        <w:rPr>
          <w:rFonts w:ascii="Aptos" w:hAnsi="Aptos"/>
        </w:rPr>
        <w:fldChar w:fldCharType="end"/>
      </w:r>
      <w:r w:rsidR="0041482F" w:rsidRPr="00D00B11">
        <w:rPr>
          <w:rFonts w:ascii="Aptos" w:hAnsi="Aptos"/>
        </w:rPr>
      </w:r>
      <w:r w:rsidR="0041482F" w:rsidRPr="00D00B11">
        <w:rPr>
          <w:rFonts w:ascii="Aptos" w:hAnsi="Aptos"/>
        </w:rPr>
        <w:fldChar w:fldCharType="separate"/>
      </w:r>
      <w:r w:rsidR="0072002B" w:rsidRPr="00D00B11">
        <w:rPr>
          <w:rFonts w:ascii="Aptos" w:hAnsi="Aptos"/>
          <w:noProof/>
        </w:rPr>
        <w:t>(14, 15)</w:t>
      </w:r>
      <w:r w:rsidR="0041482F" w:rsidRPr="00D00B11">
        <w:rPr>
          <w:rFonts w:ascii="Aptos" w:hAnsi="Aptos"/>
        </w:rPr>
        <w:fldChar w:fldCharType="end"/>
      </w:r>
      <w:r w:rsidR="005953C1" w:rsidRPr="00D00B11">
        <w:rPr>
          <w:rFonts w:ascii="Aptos" w:hAnsi="Aptos"/>
        </w:rPr>
        <w:t xml:space="preserve"> </w:t>
      </w:r>
      <w:r w:rsidR="00877C8D" w:rsidRPr="00D00B11">
        <w:rPr>
          <w:rFonts w:ascii="Aptos" w:hAnsi="Aptos"/>
        </w:rPr>
        <w:t>.</w:t>
      </w:r>
      <w:r w:rsidR="005E0B1A" w:rsidRPr="00D00B11">
        <w:rPr>
          <w:rFonts w:ascii="Aptos" w:hAnsi="Aptos"/>
        </w:rPr>
        <w:t xml:space="preserve"> </w:t>
      </w:r>
      <w:r w:rsidR="0072044D" w:rsidRPr="00D00B11">
        <w:rPr>
          <w:rFonts w:ascii="Aptos" w:hAnsi="Aptos"/>
        </w:rPr>
        <w:t>To be included, a study had to measure at least one of the desired outcomes at a minimum of two time points during the patient’s hospital stay.</w:t>
      </w:r>
      <w:r w:rsidR="00874B95" w:rsidRPr="00D00B11">
        <w:rPr>
          <w:rFonts w:ascii="Aptos" w:hAnsi="Aptos"/>
        </w:rPr>
        <w:t xml:space="preserve"> </w:t>
      </w:r>
      <w:r w:rsidR="008D7A55" w:rsidRPr="00D00B11">
        <w:rPr>
          <w:rFonts w:ascii="Aptos" w:hAnsi="Aptos"/>
        </w:rPr>
        <w:t xml:space="preserve">The review included observational </w:t>
      </w:r>
      <w:r w:rsidR="00CB0CB5" w:rsidRPr="00D00B11">
        <w:rPr>
          <w:rFonts w:ascii="Aptos" w:hAnsi="Aptos"/>
        </w:rPr>
        <w:t xml:space="preserve">cohort </w:t>
      </w:r>
      <w:r w:rsidR="008D7A55" w:rsidRPr="00D00B11">
        <w:rPr>
          <w:rFonts w:ascii="Aptos" w:hAnsi="Aptos"/>
        </w:rPr>
        <w:t>studies that examined patients under ‘usual care’ conditions</w:t>
      </w:r>
      <w:r w:rsidR="00AC67EA" w:rsidRPr="00D00B11">
        <w:rPr>
          <w:rFonts w:ascii="Aptos" w:hAnsi="Aptos"/>
        </w:rPr>
        <w:t xml:space="preserve">. </w:t>
      </w:r>
      <w:r w:rsidR="005C5EBE" w:rsidRPr="00D00B11">
        <w:rPr>
          <w:rFonts w:ascii="Aptos" w:hAnsi="Aptos"/>
        </w:rPr>
        <w:t>Control group data</w:t>
      </w:r>
      <w:r w:rsidR="002D6305" w:rsidRPr="00D00B11">
        <w:rPr>
          <w:rFonts w:ascii="Aptos" w:hAnsi="Aptos"/>
        </w:rPr>
        <w:t xml:space="preserve"> from i</w:t>
      </w:r>
      <w:r w:rsidR="00AC67EA" w:rsidRPr="00D00B11">
        <w:rPr>
          <w:rFonts w:ascii="Aptos" w:hAnsi="Aptos"/>
        </w:rPr>
        <w:t>ntervention studies</w:t>
      </w:r>
      <w:r w:rsidR="00CB0CB5" w:rsidRPr="00D00B11">
        <w:rPr>
          <w:rFonts w:ascii="Aptos" w:hAnsi="Aptos"/>
        </w:rPr>
        <w:t>, such as randomised control</w:t>
      </w:r>
      <w:r w:rsidR="00E135D2" w:rsidRPr="00D00B11">
        <w:rPr>
          <w:rFonts w:ascii="Aptos" w:hAnsi="Aptos"/>
        </w:rPr>
        <w:t>led</w:t>
      </w:r>
      <w:r w:rsidR="00CB0CB5" w:rsidRPr="00D00B11">
        <w:rPr>
          <w:rFonts w:ascii="Aptos" w:hAnsi="Aptos"/>
        </w:rPr>
        <w:t xml:space="preserve"> trials (RCTs), </w:t>
      </w:r>
      <w:r w:rsidR="002D6305" w:rsidRPr="00D00B11">
        <w:rPr>
          <w:rFonts w:ascii="Aptos" w:hAnsi="Aptos"/>
        </w:rPr>
        <w:t>w</w:t>
      </w:r>
      <w:r w:rsidR="0070616E" w:rsidRPr="00D00B11">
        <w:rPr>
          <w:rFonts w:ascii="Aptos" w:hAnsi="Aptos"/>
        </w:rPr>
        <w:t>ere</w:t>
      </w:r>
      <w:r w:rsidR="00AC67EA" w:rsidRPr="00D00B11">
        <w:rPr>
          <w:rFonts w:ascii="Aptos" w:hAnsi="Aptos"/>
        </w:rPr>
        <w:t xml:space="preserve"> included if the control </w:t>
      </w:r>
      <w:r w:rsidR="000544EA" w:rsidRPr="00D00B11">
        <w:rPr>
          <w:rFonts w:ascii="Aptos" w:hAnsi="Aptos"/>
        </w:rPr>
        <w:t>arm</w:t>
      </w:r>
      <w:r w:rsidR="00AC67EA" w:rsidRPr="00D00B11">
        <w:rPr>
          <w:rFonts w:ascii="Aptos" w:hAnsi="Aptos"/>
        </w:rPr>
        <w:t xml:space="preserve"> reflected ‘usual care’</w:t>
      </w:r>
      <w:r w:rsidR="000544EA" w:rsidRPr="00D00B11">
        <w:rPr>
          <w:rFonts w:ascii="Aptos" w:hAnsi="Aptos"/>
        </w:rPr>
        <w:t xml:space="preserve"> conditions</w:t>
      </w:r>
      <w:r w:rsidR="00AC67EA" w:rsidRPr="00D00B11">
        <w:rPr>
          <w:rFonts w:ascii="Aptos" w:hAnsi="Aptos"/>
        </w:rPr>
        <w:t xml:space="preserve"> and met all other inclusion criteria.</w:t>
      </w:r>
      <w:r w:rsidR="000544EA" w:rsidRPr="00D00B11">
        <w:rPr>
          <w:rFonts w:ascii="Aptos" w:hAnsi="Aptos"/>
        </w:rPr>
        <w:t xml:space="preserve"> </w:t>
      </w:r>
      <w:r w:rsidR="001B6178" w:rsidRPr="00D00B11">
        <w:rPr>
          <w:rFonts w:ascii="Aptos" w:hAnsi="Aptos"/>
        </w:rPr>
        <w:t>Qualitative studies, case reports, commentaries, conference abstracts, animal studies, and reviews were excluded.</w:t>
      </w:r>
    </w:p>
    <w:p w14:paraId="7839D406" w14:textId="66881400" w:rsidR="00D236A0" w:rsidRPr="0021032C" w:rsidRDefault="00F76F18" w:rsidP="00897D92">
      <w:pPr>
        <w:pStyle w:val="Heading2"/>
        <w:rPr>
          <w:b w:val="0"/>
        </w:rPr>
      </w:pPr>
      <w:bookmarkStart w:id="5" w:name="_Toc191389635"/>
      <w:r>
        <w:t xml:space="preserve">2.3 </w:t>
      </w:r>
      <w:r w:rsidR="00D236A0" w:rsidRPr="0021032C">
        <w:t xml:space="preserve">Study selection </w:t>
      </w:r>
      <w:bookmarkEnd w:id="5"/>
    </w:p>
    <w:p w14:paraId="5D87E0B7" w14:textId="06915AD4" w:rsidR="00D236A0" w:rsidRPr="0021032C" w:rsidRDefault="002F2484" w:rsidP="00D236A0">
      <w:pPr>
        <w:spacing w:line="360" w:lineRule="auto"/>
        <w:jc w:val="both"/>
        <w:rPr>
          <w:rFonts w:ascii="Aptos" w:hAnsi="Aptos"/>
          <w:color w:val="000000" w:themeColor="text1"/>
        </w:rPr>
      </w:pPr>
      <w:r>
        <w:rPr>
          <w:rFonts w:ascii="Aptos" w:hAnsi="Aptos"/>
          <w:color w:val="000000" w:themeColor="text1"/>
        </w:rPr>
        <w:t xml:space="preserve">Two independent reviewers (TC and LJ) screened for related studies and </w:t>
      </w:r>
      <w:r w:rsidR="00D84FDC">
        <w:rPr>
          <w:rFonts w:ascii="Aptos" w:hAnsi="Aptos"/>
          <w:color w:val="000000" w:themeColor="text1"/>
        </w:rPr>
        <w:t xml:space="preserve">a third independent reviewer (SL) </w:t>
      </w:r>
      <w:r w:rsidR="00E047F6">
        <w:rPr>
          <w:rFonts w:ascii="Aptos" w:hAnsi="Aptos"/>
          <w:color w:val="000000" w:themeColor="text1"/>
        </w:rPr>
        <w:t>helped resolve any dis</w:t>
      </w:r>
      <w:r w:rsidR="00DB617C">
        <w:rPr>
          <w:rFonts w:ascii="Aptos" w:hAnsi="Aptos"/>
          <w:color w:val="000000" w:themeColor="text1"/>
        </w:rPr>
        <w:t xml:space="preserve">agreements. </w:t>
      </w:r>
      <w:r w:rsidR="00CD3E5A" w:rsidRPr="0021032C">
        <w:rPr>
          <w:rFonts w:ascii="Aptos" w:hAnsi="Aptos"/>
          <w:color w:val="000000" w:themeColor="text1"/>
        </w:rPr>
        <w:t xml:space="preserve">A high level </w:t>
      </w:r>
      <w:r w:rsidR="003D0343" w:rsidRPr="0021032C">
        <w:rPr>
          <w:rFonts w:ascii="Aptos" w:hAnsi="Aptos"/>
          <w:color w:val="000000" w:themeColor="text1"/>
        </w:rPr>
        <w:t>of agreement was found</w:t>
      </w:r>
      <w:r w:rsidR="00456F48" w:rsidRPr="0021032C">
        <w:rPr>
          <w:rFonts w:ascii="Aptos" w:hAnsi="Aptos"/>
          <w:color w:val="000000" w:themeColor="text1"/>
        </w:rPr>
        <w:t xml:space="preserve"> </w:t>
      </w:r>
      <w:r w:rsidR="00432DA7" w:rsidRPr="0021032C">
        <w:rPr>
          <w:rFonts w:ascii="Aptos" w:hAnsi="Aptos"/>
          <w:color w:val="000000" w:themeColor="text1"/>
        </w:rPr>
        <w:t>(98%)</w:t>
      </w:r>
      <w:r w:rsidR="00E83404">
        <w:rPr>
          <w:rFonts w:ascii="Aptos" w:hAnsi="Aptos"/>
          <w:color w:val="000000" w:themeColor="text1"/>
        </w:rPr>
        <w:t xml:space="preserve">. </w:t>
      </w:r>
      <w:r w:rsidR="00432DA7" w:rsidRPr="0021032C">
        <w:rPr>
          <w:rFonts w:ascii="Aptos" w:hAnsi="Aptos"/>
          <w:color w:val="000000" w:themeColor="text1"/>
        </w:rPr>
        <w:t xml:space="preserve"> </w:t>
      </w:r>
    </w:p>
    <w:p w14:paraId="40C4B41B" w14:textId="3AD54C15" w:rsidR="00D236A0" w:rsidRPr="0021032C" w:rsidRDefault="00F76F18" w:rsidP="00897D92">
      <w:pPr>
        <w:pStyle w:val="Heading2"/>
        <w:rPr>
          <w:b w:val="0"/>
        </w:rPr>
      </w:pPr>
      <w:bookmarkStart w:id="6" w:name="_Toc191389636"/>
      <w:r>
        <w:lastRenderedPageBreak/>
        <w:t xml:space="preserve">2.4 </w:t>
      </w:r>
      <w:r w:rsidR="00D236A0" w:rsidRPr="0021032C">
        <w:t>Data extraction</w:t>
      </w:r>
      <w:bookmarkEnd w:id="6"/>
    </w:p>
    <w:p w14:paraId="553E51AA" w14:textId="0FA2C5FE" w:rsidR="00D236A0" w:rsidRPr="0021032C" w:rsidRDefault="00D236A0" w:rsidP="00D236A0">
      <w:pPr>
        <w:spacing w:line="360" w:lineRule="auto"/>
        <w:jc w:val="both"/>
        <w:rPr>
          <w:rFonts w:ascii="Aptos" w:hAnsi="Aptos"/>
          <w:color w:val="000000" w:themeColor="text1"/>
        </w:rPr>
      </w:pPr>
      <w:r w:rsidRPr="0021032C">
        <w:rPr>
          <w:rFonts w:ascii="Aptos" w:hAnsi="Aptos"/>
          <w:color w:val="000000" w:themeColor="text1"/>
        </w:rPr>
        <w:t xml:space="preserve">For included studies, data was extracted using a pre-designed table. Key data variables included: study design, participant characteristics, sample size, outcome(s) measured, measurement tool(s) and length of hospital stay or time between measures. </w:t>
      </w:r>
    </w:p>
    <w:p w14:paraId="52CFC923" w14:textId="0A00838D" w:rsidR="00D236A0" w:rsidRPr="0021032C" w:rsidRDefault="00F76F18" w:rsidP="00897D92">
      <w:pPr>
        <w:pStyle w:val="Heading2"/>
        <w:rPr>
          <w:b w:val="0"/>
        </w:rPr>
      </w:pPr>
      <w:bookmarkStart w:id="7" w:name="_Toc191389637"/>
      <w:r>
        <w:t xml:space="preserve">2.5 </w:t>
      </w:r>
      <w:r w:rsidR="00D236A0" w:rsidRPr="0021032C">
        <w:t>Outcome assessment/measures</w:t>
      </w:r>
      <w:bookmarkEnd w:id="7"/>
    </w:p>
    <w:p w14:paraId="08643084" w14:textId="264213E6" w:rsidR="00D236A0" w:rsidRPr="0021032C" w:rsidRDefault="00D236A0" w:rsidP="00D236A0">
      <w:pPr>
        <w:spacing w:line="360" w:lineRule="auto"/>
        <w:jc w:val="both"/>
        <w:rPr>
          <w:rFonts w:ascii="Aptos" w:hAnsi="Aptos"/>
          <w:color w:val="000000" w:themeColor="text1"/>
        </w:rPr>
      </w:pPr>
      <w:r w:rsidRPr="0021032C">
        <w:rPr>
          <w:rFonts w:ascii="Aptos" w:hAnsi="Aptos"/>
          <w:color w:val="000000" w:themeColor="text1"/>
        </w:rPr>
        <w:t xml:space="preserve">The primary outcome of this review </w:t>
      </w:r>
      <w:r w:rsidR="0088345A" w:rsidRPr="0021032C">
        <w:rPr>
          <w:rFonts w:ascii="Aptos" w:hAnsi="Aptos"/>
          <w:color w:val="000000" w:themeColor="text1"/>
        </w:rPr>
        <w:t>was</w:t>
      </w:r>
      <w:r w:rsidRPr="0021032C">
        <w:rPr>
          <w:rFonts w:ascii="Aptos" w:hAnsi="Aptos"/>
          <w:color w:val="000000" w:themeColor="text1"/>
        </w:rPr>
        <w:t xml:space="preserve"> the change in muscle strength, muscle</w:t>
      </w:r>
      <w:r w:rsidRPr="00C37B6D">
        <w:rPr>
          <w:rFonts w:ascii="Aptos" w:hAnsi="Aptos"/>
        </w:rPr>
        <w:t xml:space="preserve"> </w:t>
      </w:r>
      <w:r w:rsidR="00C37B6D" w:rsidRPr="00C37B6D">
        <w:rPr>
          <w:rFonts w:ascii="Aptos" w:hAnsi="Aptos"/>
        </w:rPr>
        <w:t>mass</w:t>
      </w:r>
      <w:r w:rsidRPr="0021032C">
        <w:rPr>
          <w:rFonts w:ascii="Aptos" w:hAnsi="Aptos"/>
          <w:color w:val="000000" w:themeColor="text1"/>
        </w:rPr>
        <w:t xml:space="preserve"> and physical performance</w:t>
      </w:r>
      <w:r w:rsidRPr="0021032C">
        <w:rPr>
          <w:rFonts w:ascii="Aptos" w:hAnsi="Aptos"/>
          <w:i/>
          <w:iCs/>
          <w:color w:val="000000" w:themeColor="text1"/>
        </w:rPr>
        <w:t xml:space="preserve"> </w:t>
      </w:r>
      <w:r w:rsidRPr="0021032C">
        <w:rPr>
          <w:rFonts w:ascii="Aptos" w:hAnsi="Aptos"/>
          <w:color w:val="000000" w:themeColor="text1"/>
        </w:rPr>
        <w:t xml:space="preserve">during an acute hospital admission. As the relationship between the </w:t>
      </w:r>
      <w:r w:rsidR="003158B1">
        <w:rPr>
          <w:rFonts w:ascii="Aptos" w:hAnsi="Aptos"/>
          <w:color w:val="000000" w:themeColor="text1"/>
        </w:rPr>
        <w:t>three</w:t>
      </w:r>
      <w:r w:rsidRPr="0021032C">
        <w:rPr>
          <w:rFonts w:ascii="Aptos" w:hAnsi="Aptos"/>
          <w:color w:val="000000" w:themeColor="text1"/>
        </w:rPr>
        <w:t xml:space="preserve"> outcomes is not linear (i.e., a decrease in muscle</w:t>
      </w:r>
      <w:r w:rsidR="00C37B6D">
        <w:rPr>
          <w:rFonts w:ascii="Aptos" w:hAnsi="Aptos"/>
          <w:color w:val="000000" w:themeColor="text1"/>
        </w:rPr>
        <w:t xml:space="preserve"> mass</w:t>
      </w:r>
      <w:r w:rsidRPr="0063517A">
        <w:rPr>
          <w:rFonts w:ascii="Aptos" w:hAnsi="Aptos"/>
          <w:color w:val="FF0000"/>
        </w:rPr>
        <w:t xml:space="preserve"> </w:t>
      </w:r>
      <w:r w:rsidRPr="0021032C">
        <w:rPr>
          <w:rFonts w:ascii="Aptos" w:hAnsi="Aptos"/>
          <w:color w:val="000000" w:themeColor="text1"/>
        </w:rPr>
        <w:t>may not necessarily indicate a direct loss of muscle strength</w:t>
      </w:r>
      <w:r w:rsidR="00043170">
        <w:rPr>
          <w:rFonts w:ascii="Aptos" w:hAnsi="Aptos"/>
          <w:color w:val="000000" w:themeColor="text1"/>
        </w:rPr>
        <w:t xml:space="preserve"> </w:t>
      </w:r>
      <w:r w:rsidRPr="0021032C">
        <w:rPr>
          <w:rFonts w:ascii="Aptos" w:hAnsi="Aptos"/>
          <w:color w:val="000000" w:themeColor="text1"/>
        </w:rPr>
        <w:fldChar w:fldCharType="begin"/>
      </w:r>
      <w:r w:rsidR="0072002B">
        <w:rPr>
          <w:rFonts w:ascii="Aptos" w:hAnsi="Aptos"/>
          <w:color w:val="000000" w:themeColor="text1"/>
        </w:rPr>
        <w:instrText xml:space="preserve"> ADDIN EN.CITE &lt;EndNote&gt;&lt;Cite&gt;&lt;Author&gt;Kortebein&lt;/Author&gt;&lt;Year&gt;2007&lt;/Year&gt;&lt;RecNum&gt;7&lt;/RecNum&gt;&lt;DisplayText&gt;(16)&lt;/DisplayText&gt;&lt;record&gt;&lt;rec-number&gt;7&lt;/rec-number&gt;&lt;foreign-keys&gt;&lt;key app="EN" db-id="wxx5et0r3dat26e02eppeww0vd0rsxzprfsx" timestamp="1700676176"&gt;7&lt;/key&gt;&lt;/foreign-keys&gt;&lt;ref-type name="Journal Article"&gt;17&lt;/ref-type&gt;&lt;contributors&gt;&lt;authors&gt;&lt;author&gt;Kortebein, P.&lt;/author&gt;&lt;author&gt;Ferrando, A.&lt;/author&gt;&lt;author&gt;Lombeida, J.&lt;/author&gt;&lt;author&gt;Wolfe, R.&lt;/author&gt;&lt;author&gt;Evans, W. J.&lt;/author&gt;&lt;/authors&gt;&lt;/contributors&gt;&lt;titles&gt;&lt;title&gt;Effect of 10 days of bed rest on skeletal muscle in healthy older adults&lt;/title&gt;&lt;secondary-title&gt;JAMA&lt;/secondary-title&gt;&lt;/titles&gt;&lt;periodical&gt;&lt;full-title&gt;JAMA&lt;/full-title&gt;&lt;/periodical&gt;&lt;pages&gt;1772-1774&lt;/pages&gt;&lt;volume&gt;297&lt;/volume&gt;&lt;number&gt;16&lt;/number&gt;&lt;keywords&gt;&lt;keyword&gt;Aged&lt;/keyword&gt;&lt;keyword&gt;*Bed Rest&lt;/keyword&gt;&lt;keyword&gt;Body Composition&lt;/keyword&gt;&lt;keyword&gt;Female&lt;/keyword&gt;&lt;keyword&gt;Humans&lt;/keyword&gt;&lt;keyword&gt;Male&lt;/keyword&gt;&lt;keyword&gt;Muscle Proteins/biosynthesis&lt;/keyword&gt;&lt;keyword&gt;Muscle Strength&lt;/keyword&gt;&lt;keyword&gt;Muscle, Skeletal/*physiology&lt;/keyword&gt;&lt;keyword&gt;Nitrogen/metabolism&lt;/keyword&gt;&lt;/keywords&gt;&lt;dates&gt;&lt;year&gt;2007&lt;/year&gt;&lt;pub-dates&gt;&lt;date&gt;Apr 25&lt;/date&gt;&lt;/pub-dates&gt;&lt;/dates&gt;&lt;isbn&gt;1538-3598 (Electronic)&amp;#xD;0098-7484 (Linking)&lt;/isbn&gt;&lt;accession-num&gt;17456818&lt;/accession-num&gt;&lt;urls&gt;&lt;related-urls&gt;&lt;url&gt;https://www.ncbi.nlm.nih.gov/pubmed/17456818&lt;/url&gt;&lt;/related-urls&gt;&lt;/urls&gt;&lt;electronic-resource-num&gt;10.1001/jama.297.16.1772-b&lt;/electronic-resource-num&gt;&lt;remote-database-name&gt;Medline&lt;/remote-database-name&gt;&lt;remote-database-provider&gt;NLM&lt;/remote-database-provider&gt;&lt;/record&gt;&lt;/Cite&gt;&lt;/EndNote&gt;</w:instrText>
      </w:r>
      <w:r w:rsidRPr="0021032C">
        <w:rPr>
          <w:rFonts w:ascii="Aptos" w:hAnsi="Aptos"/>
          <w:color w:val="000000" w:themeColor="text1"/>
        </w:rPr>
        <w:fldChar w:fldCharType="separate"/>
      </w:r>
      <w:r w:rsidR="0072002B">
        <w:rPr>
          <w:rFonts w:ascii="Aptos" w:hAnsi="Aptos"/>
          <w:noProof/>
          <w:color w:val="000000" w:themeColor="text1"/>
        </w:rPr>
        <w:t>(16)</w:t>
      </w:r>
      <w:r w:rsidRPr="0021032C">
        <w:rPr>
          <w:rFonts w:ascii="Aptos" w:hAnsi="Aptos"/>
          <w:color w:val="000000" w:themeColor="text1"/>
        </w:rPr>
        <w:fldChar w:fldCharType="end"/>
      </w:r>
      <w:r w:rsidR="00043170">
        <w:rPr>
          <w:rFonts w:ascii="Aptos" w:hAnsi="Aptos"/>
          <w:color w:val="000000" w:themeColor="text1"/>
        </w:rPr>
        <w:t>)</w:t>
      </w:r>
      <w:r w:rsidRPr="0021032C">
        <w:rPr>
          <w:rFonts w:ascii="Aptos" w:hAnsi="Aptos"/>
          <w:color w:val="000000" w:themeColor="text1"/>
        </w:rPr>
        <w:t xml:space="preserve">, the data for each outcome </w:t>
      </w:r>
      <w:r w:rsidR="0088345A" w:rsidRPr="0021032C">
        <w:rPr>
          <w:rFonts w:ascii="Aptos" w:hAnsi="Aptos"/>
          <w:color w:val="000000" w:themeColor="text1"/>
        </w:rPr>
        <w:t>was</w:t>
      </w:r>
      <w:r w:rsidRPr="0021032C">
        <w:rPr>
          <w:rFonts w:ascii="Aptos" w:hAnsi="Aptos"/>
          <w:color w:val="000000" w:themeColor="text1"/>
        </w:rPr>
        <w:t xml:space="preserve"> grouped separately. </w:t>
      </w:r>
    </w:p>
    <w:p w14:paraId="24CA3DB5" w14:textId="5B8E8F6C" w:rsidR="00D236A0" w:rsidRPr="0021032C" w:rsidRDefault="00F76F18" w:rsidP="00897D92">
      <w:pPr>
        <w:pStyle w:val="Heading2"/>
        <w:rPr>
          <w:b w:val="0"/>
        </w:rPr>
      </w:pPr>
      <w:bookmarkStart w:id="8" w:name="_Toc191389638"/>
      <w:r>
        <w:t xml:space="preserve">2.6 </w:t>
      </w:r>
      <w:r w:rsidR="00D236A0" w:rsidRPr="0021032C">
        <w:t>Quality assessment</w:t>
      </w:r>
      <w:bookmarkEnd w:id="8"/>
      <w:r w:rsidR="00D236A0" w:rsidRPr="0021032C">
        <w:t xml:space="preserve"> </w:t>
      </w:r>
    </w:p>
    <w:p w14:paraId="7DAE02AC" w14:textId="7056573F" w:rsidR="00D236A0" w:rsidRPr="0021032C" w:rsidRDefault="008E53D5" w:rsidP="00D236A0">
      <w:pPr>
        <w:spacing w:line="360" w:lineRule="auto"/>
        <w:jc w:val="both"/>
        <w:rPr>
          <w:rFonts w:ascii="Aptos" w:hAnsi="Aptos"/>
          <w:color w:val="000000" w:themeColor="text1"/>
        </w:rPr>
      </w:pPr>
      <w:r w:rsidRPr="0021032C">
        <w:rPr>
          <w:rFonts w:ascii="Aptos" w:hAnsi="Aptos"/>
          <w:color w:val="000000" w:themeColor="text1"/>
        </w:rPr>
        <w:t>Quality of</w:t>
      </w:r>
      <w:r w:rsidR="00D236A0" w:rsidRPr="0021032C">
        <w:rPr>
          <w:rFonts w:ascii="Aptos" w:hAnsi="Aptos"/>
          <w:color w:val="000000" w:themeColor="text1"/>
        </w:rPr>
        <w:t xml:space="preserve"> studies w</w:t>
      </w:r>
      <w:r w:rsidR="001F034A" w:rsidRPr="0021032C">
        <w:rPr>
          <w:rFonts w:ascii="Aptos" w:hAnsi="Aptos"/>
          <w:color w:val="000000" w:themeColor="text1"/>
        </w:rPr>
        <w:t>as</w:t>
      </w:r>
      <w:r w:rsidR="00D236A0" w:rsidRPr="0021032C">
        <w:rPr>
          <w:rFonts w:ascii="Aptos" w:hAnsi="Aptos"/>
          <w:color w:val="000000" w:themeColor="text1"/>
        </w:rPr>
        <w:t xml:space="preserve"> assessed using the Joanna Briggs Institute (JBI) critical appraisal tool. This tool was deemed appropriate as it includes multiple checklists to investigate variations of study design</w:t>
      </w:r>
      <w:r w:rsidR="00DA527D">
        <w:rPr>
          <w:rFonts w:ascii="Aptos" w:hAnsi="Aptos"/>
          <w:color w:val="000000" w:themeColor="text1"/>
        </w:rPr>
        <w:t xml:space="preserve">. </w:t>
      </w:r>
      <w:r w:rsidR="0088345A" w:rsidRPr="0021032C">
        <w:rPr>
          <w:rFonts w:ascii="Aptos" w:hAnsi="Aptos"/>
          <w:color w:val="000000" w:themeColor="text1"/>
        </w:rPr>
        <w:t>A</w:t>
      </w:r>
      <w:r w:rsidR="00D236A0" w:rsidRPr="0021032C">
        <w:rPr>
          <w:rFonts w:ascii="Aptos" w:hAnsi="Aptos"/>
          <w:color w:val="000000" w:themeColor="text1"/>
        </w:rPr>
        <w:t xml:space="preserve"> quality score of </w:t>
      </w:r>
      <w:r w:rsidR="00D236A0" w:rsidRPr="0021032C">
        <w:rPr>
          <w:rFonts w:ascii="Bradley Hand ITC" w:hAnsi="Bradley Hand ITC"/>
          <w:color w:val="000000" w:themeColor="text1"/>
        </w:rPr>
        <w:t>≥</w:t>
      </w:r>
      <w:r w:rsidR="00D236A0" w:rsidRPr="0021032C">
        <w:rPr>
          <w:rFonts w:ascii="Aptos" w:hAnsi="Aptos"/>
          <w:color w:val="000000" w:themeColor="text1"/>
        </w:rPr>
        <w:t xml:space="preserve">70% </w:t>
      </w:r>
      <w:r w:rsidR="0088345A" w:rsidRPr="0021032C">
        <w:rPr>
          <w:rFonts w:ascii="Aptos" w:hAnsi="Aptos"/>
          <w:color w:val="000000" w:themeColor="text1"/>
        </w:rPr>
        <w:t>was</w:t>
      </w:r>
      <w:r w:rsidR="00D236A0" w:rsidRPr="0021032C">
        <w:rPr>
          <w:rFonts w:ascii="Aptos" w:hAnsi="Aptos"/>
          <w:color w:val="000000" w:themeColor="text1"/>
        </w:rPr>
        <w:t xml:space="preserve"> graded ‘high’, 50-69% </w:t>
      </w:r>
      <w:r w:rsidR="0088345A" w:rsidRPr="0021032C">
        <w:rPr>
          <w:rFonts w:ascii="Aptos" w:hAnsi="Aptos"/>
          <w:color w:val="000000" w:themeColor="text1"/>
        </w:rPr>
        <w:t>was</w:t>
      </w:r>
      <w:r w:rsidR="00D236A0" w:rsidRPr="0021032C">
        <w:rPr>
          <w:rFonts w:ascii="Aptos" w:hAnsi="Aptos"/>
          <w:color w:val="000000" w:themeColor="text1"/>
        </w:rPr>
        <w:t xml:space="preserve"> ‘medium’ and &lt;50% </w:t>
      </w:r>
      <w:r w:rsidR="0088345A" w:rsidRPr="0021032C">
        <w:rPr>
          <w:rFonts w:ascii="Aptos" w:hAnsi="Aptos"/>
          <w:color w:val="000000" w:themeColor="text1"/>
        </w:rPr>
        <w:t>was</w:t>
      </w:r>
      <w:r w:rsidR="00D236A0" w:rsidRPr="0021032C">
        <w:rPr>
          <w:rFonts w:ascii="Aptos" w:hAnsi="Aptos"/>
          <w:color w:val="000000" w:themeColor="text1"/>
        </w:rPr>
        <w:t xml:space="preserve"> ‘low’ </w:t>
      </w:r>
      <w:r w:rsidR="00D236A0" w:rsidRPr="0021032C">
        <w:rPr>
          <w:rFonts w:ascii="Aptos" w:hAnsi="Aptos"/>
          <w:color w:val="000000" w:themeColor="text1"/>
        </w:rPr>
        <w:fldChar w:fldCharType="begin">
          <w:fldData xml:space="preserve">PEVuZE5vdGU+PENpdGU+PEF1dGhvcj5LYWNoYWJpYW48L0F1dGhvcj48WWVhcj4yMDI0PC9ZZWFy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</w:fldData>
        </w:fldChar>
      </w:r>
      <w:r w:rsidR="0072002B">
        <w:rPr>
          <w:rFonts w:ascii="Aptos" w:hAnsi="Aptos"/>
          <w:color w:val="000000" w:themeColor="text1"/>
        </w:rPr>
        <w:instrText xml:space="preserve"> ADDIN EN.CITE </w:instrText>
      </w:r>
      <w:r w:rsidR="0072002B">
        <w:rPr>
          <w:rFonts w:ascii="Aptos" w:hAnsi="Aptos"/>
          <w:color w:val="000000" w:themeColor="text1"/>
        </w:rPr>
        <w:fldChar w:fldCharType="begin">
          <w:fldData xml:space="preserve">PEVuZE5vdGU+PENpdGU+PEF1dGhvcj5LYWNoYWJpYW48L0F1dGhvcj48WWVhcj4yMDI0PC9ZZWFy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</w:fldData>
        </w:fldChar>
      </w:r>
      <w:r w:rsidR="0072002B">
        <w:rPr>
          <w:rFonts w:ascii="Aptos" w:hAnsi="Aptos"/>
          <w:color w:val="000000" w:themeColor="text1"/>
        </w:rPr>
        <w:instrText xml:space="preserve"> ADDIN EN.CITE.DATA </w:instrText>
      </w:r>
      <w:r w:rsidR="0072002B">
        <w:rPr>
          <w:rFonts w:ascii="Aptos" w:hAnsi="Aptos"/>
          <w:color w:val="000000" w:themeColor="text1"/>
        </w:rPr>
      </w:r>
      <w:r w:rsidR="0072002B">
        <w:rPr>
          <w:rFonts w:ascii="Aptos" w:hAnsi="Aptos"/>
          <w:color w:val="000000" w:themeColor="text1"/>
        </w:rPr>
        <w:fldChar w:fldCharType="end"/>
      </w:r>
      <w:r w:rsidR="00D236A0" w:rsidRPr="0021032C">
        <w:rPr>
          <w:rFonts w:ascii="Aptos" w:hAnsi="Aptos"/>
          <w:color w:val="000000" w:themeColor="text1"/>
        </w:rPr>
      </w:r>
      <w:r w:rsidR="00D236A0" w:rsidRPr="0021032C">
        <w:rPr>
          <w:rFonts w:ascii="Aptos" w:hAnsi="Aptos"/>
          <w:color w:val="000000" w:themeColor="text1"/>
        </w:rPr>
        <w:fldChar w:fldCharType="separate"/>
      </w:r>
      <w:r w:rsidR="0072002B">
        <w:rPr>
          <w:rFonts w:ascii="Aptos" w:hAnsi="Aptos"/>
          <w:noProof/>
          <w:color w:val="000000" w:themeColor="text1"/>
        </w:rPr>
        <w:t>(17, 18)</w:t>
      </w:r>
      <w:r w:rsidR="00D236A0" w:rsidRPr="0021032C">
        <w:rPr>
          <w:rFonts w:ascii="Aptos" w:hAnsi="Aptos"/>
          <w:color w:val="000000" w:themeColor="text1"/>
        </w:rPr>
        <w:fldChar w:fldCharType="end"/>
      </w:r>
      <w:r w:rsidR="00D236A0" w:rsidRPr="0021032C">
        <w:rPr>
          <w:rFonts w:ascii="Aptos" w:hAnsi="Aptos"/>
          <w:color w:val="000000" w:themeColor="text1"/>
        </w:rPr>
        <w:t xml:space="preserve">. </w:t>
      </w:r>
      <w:r w:rsidR="001F034A" w:rsidRPr="0021032C">
        <w:rPr>
          <w:rFonts w:ascii="Aptos" w:hAnsi="Aptos"/>
          <w:color w:val="000000" w:themeColor="text1"/>
        </w:rPr>
        <w:t>TC</w:t>
      </w:r>
      <w:r w:rsidR="00D236A0" w:rsidRPr="0021032C">
        <w:rPr>
          <w:rFonts w:ascii="Aptos" w:hAnsi="Aptos"/>
          <w:color w:val="000000" w:themeColor="text1"/>
        </w:rPr>
        <w:t xml:space="preserve"> conducted the quality assessment</w:t>
      </w:r>
      <w:r w:rsidR="0088345A" w:rsidRPr="0021032C">
        <w:rPr>
          <w:rFonts w:ascii="Aptos" w:hAnsi="Aptos"/>
          <w:color w:val="000000" w:themeColor="text1"/>
        </w:rPr>
        <w:t xml:space="preserve">, and </w:t>
      </w:r>
      <w:r w:rsidR="00373DCC" w:rsidRPr="0021032C">
        <w:rPr>
          <w:rFonts w:ascii="Aptos" w:hAnsi="Aptos"/>
          <w:color w:val="000000" w:themeColor="text1"/>
        </w:rPr>
        <w:t>QT</w:t>
      </w:r>
      <w:r w:rsidR="0088345A" w:rsidRPr="0021032C">
        <w:rPr>
          <w:rFonts w:ascii="Aptos" w:hAnsi="Aptos"/>
          <w:color w:val="000000" w:themeColor="text1"/>
        </w:rPr>
        <w:t xml:space="preserve"> </w:t>
      </w:r>
      <w:r w:rsidR="00D236A0" w:rsidRPr="0021032C">
        <w:rPr>
          <w:rFonts w:ascii="Aptos" w:hAnsi="Aptos"/>
          <w:color w:val="000000" w:themeColor="text1"/>
        </w:rPr>
        <w:t>independently review</w:t>
      </w:r>
      <w:r w:rsidR="0088345A" w:rsidRPr="0021032C">
        <w:rPr>
          <w:rFonts w:ascii="Aptos" w:hAnsi="Aptos"/>
          <w:color w:val="000000" w:themeColor="text1"/>
        </w:rPr>
        <w:t>ed</w:t>
      </w:r>
      <w:r w:rsidR="00D236A0" w:rsidRPr="0021032C">
        <w:rPr>
          <w:rFonts w:ascii="Aptos" w:hAnsi="Aptos"/>
          <w:color w:val="000000" w:themeColor="text1"/>
        </w:rPr>
        <w:t xml:space="preserve"> 20 studies to check for agreement. A high level of agreement was found (93.8%)</w:t>
      </w:r>
      <w:r w:rsidR="00A62FDC" w:rsidRPr="0021032C">
        <w:rPr>
          <w:rFonts w:ascii="Aptos" w:hAnsi="Aptos"/>
          <w:color w:val="000000" w:themeColor="text1"/>
        </w:rPr>
        <w:t xml:space="preserve">, </w:t>
      </w:r>
      <w:r w:rsidR="00295D68">
        <w:rPr>
          <w:rFonts w:ascii="Aptos" w:hAnsi="Aptos"/>
          <w:color w:val="000000" w:themeColor="text1"/>
        </w:rPr>
        <w:t>and</w:t>
      </w:r>
      <w:r w:rsidR="00573196" w:rsidRPr="0021032C">
        <w:rPr>
          <w:rFonts w:ascii="Aptos" w:hAnsi="Aptos"/>
          <w:color w:val="000000" w:themeColor="text1"/>
        </w:rPr>
        <w:t xml:space="preserve"> discussions </w:t>
      </w:r>
      <w:r w:rsidR="004C6042" w:rsidRPr="0021032C">
        <w:rPr>
          <w:rFonts w:ascii="Aptos" w:hAnsi="Aptos"/>
          <w:color w:val="000000" w:themeColor="text1"/>
        </w:rPr>
        <w:t xml:space="preserve">were </w:t>
      </w:r>
      <w:r w:rsidR="00295D68">
        <w:rPr>
          <w:rFonts w:ascii="Aptos" w:hAnsi="Aptos"/>
          <w:color w:val="000000" w:themeColor="text1"/>
        </w:rPr>
        <w:t xml:space="preserve">undertaken </w:t>
      </w:r>
      <w:r w:rsidR="004C6042" w:rsidRPr="0021032C">
        <w:rPr>
          <w:rFonts w:ascii="Aptos" w:hAnsi="Aptos"/>
          <w:color w:val="000000" w:themeColor="text1"/>
        </w:rPr>
        <w:t>to clarify discrepancies</w:t>
      </w:r>
      <w:r w:rsidR="00757A41" w:rsidRPr="0021032C">
        <w:rPr>
          <w:rFonts w:ascii="Aptos" w:hAnsi="Aptos"/>
          <w:color w:val="000000" w:themeColor="text1"/>
        </w:rPr>
        <w:t>.</w:t>
      </w:r>
    </w:p>
    <w:p w14:paraId="17A969FC" w14:textId="60A83AC0" w:rsidR="00D236A0" w:rsidRPr="0021032C" w:rsidRDefault="003E6527" w:rsidP="00897D92">
      <w:pPr>
        <w:pStyle w:val="Heading2"/>
        <w:rPr>
          <w:b w:val="0"/>
        </w:rPr>
      </w:pPr>
      <w:bookmarkStart w:id="9" w:name="_Toc191389639"/>
      <w:r>
        <w:t xml:space="preserve">2.7 </w:t>
      </w:r>
      <w:r w:rsidR="00D236A0" w:rsidRPr="0021032C">
        <w:t>Data analysis</w:t>
      </w:r>
      <w:bookmarkEnd w:id="9"/>
    </w:p>
    <w:p w14:paraId="5953B8CB" w14:textId="2CE15468" w:rsidR="00D236A0" w:rsidRDefault="00B240A9" w:rsidP="00D236A0">
      <w:pPr>
        <w:spacing w:line="360" w:lineRule="auto"/>
        <w:jc w:val="both"/>
        <w:rPr>
          <w:rFonts w:ascii="Aptos" w:hAnsi="Aptos"/>
        </w:rPr>
      </w:pPr>
      <w:r w:rsidRPr="0021032C">
        <w:rPr>
          <w:rFonts w:ascii="Aptos" w:hAnsi="Aptos"/>
          <w:color w:val="000000" w:themeColor="text1"/>
        </w:rPr>
        <w:t xml:space="preserve">A meta-analysis was performed when </w:t>
      </w:r>
      <w:r w:rsidR="003158B1">
        <w:rPr>
          <w:rFonts w:ascii="Aptos" w:hAnsi="Aptos"/>
          <w:color w:val="000000" w:themeColor="text1"/>
        </w:rPr>
        <w:t xml:space="preserve">three </w:t>
      </w:r>
      <w:r w:rsidRPr="0021032C">
        <w:rPr>
          <w:rFonts w:ascii="Aptos" w:hAnsi="Aptos"/>
          <w:color w:val="000000" w:themeColor="text1"/>
        </w:rPr>
        <w:t xml:space="preserve">or more studies measured </w:t>
      </w:r>
      <w:r w:rsidR="00AC3ED6" w:rsidRPr="0021032C">
        <w:rPr>
          <w:rFonts w:ascii="Aptos" w:hAnsi="Aptos"/>
          <w:color w:val="000000" w:themeColor="text1"/>
        </w:rPr>
        <w:t xml:space="preserve">the same outcome of interest and the mean </w:t>
      </w:r>
      <w:r w:rsidR="00AC3ED6" w:rsidRPr="0021032C">
        <w:rPr>
          <w:color w:val="000000" w:themeColor="text1"/>
        </w:rPr>
        <w:t>±</w:t>
      </w:r>
      <w:r w:rsidR="00AC3ED6" w:rsidRPr="0021032C">
        <w:rPr>
          <w:rFonts w:ascii="Aptos" w:hAnsi="Aptos"/>
          <w:color w:val="000000" w:themeColor="text1"/>
        </w:rPr>
        <w:t xml:space="preserve"> standard deviation (SD) data for both admission and discharge were reported.</w:t>
      </w:r>
      <w:r w:rsidR="004D7AED" w:rsidRPr="0021032C">
        <w:rPr>
          <w:rFonts w:ascii="Aptos" w:hAnsi="Aptos"/>
          <w:color w:val="000000" w:themeColor="text1"/>
        </w:rPr>
        <w:t xml:space="preserve"> </w:t>
      </w:r>
      <w:r w:rsidR="00D236A0" w:rsidRPr="0021032C">
        <w:rPr>
          <w:rFonts w:ascii="Aptos" w:hAnsi="Aptos"/>
          <w:color w:val="000000" w:themeColor="text1"/>
        </w:rPr>
        <w:t>For studies that could not be included in the meta-analysis</w:t>
      </w:r>
      <w:r w:rsidR="0088345A" w:rsidRPr="0021032C">
        <w:rPr>
          <w:rFonts w:ascii="Aptos" w:hAnsi="Aptos"/>
          <w:color w:val="000000" w:themeColor="text1"/>
        </w:rPr>
        <w:t>,</w:t>
      </w:r>
      <w:r w:rsidR="00D236A0" w:rsidRPr="0021032C">
        <w:rPr>
          <w:rFonts w:ascii="Aptos" w:hAnsi="Aptos"/>
          <w:color w:val="000000" w:themeColor="text1"/>
        </w:rPr>
        <w:t xml:space="preserve"> a narrative summary of the data was </w:t>
      </w:r>
      <w:r w:rsidR="0088345A" w:rsidRPr="0021032C">
        <w:rPr>
          <w:rFonts w:ascii="Aptos" w:hAnsi="Aptos"/>
          <w:color w:val="000000" w:themeColor="text1"/>
        </w:rPr>
        <w:t>reported</w:t>
      </w:r>
      <w:r w:rsidR="00D236A0" w:rsidRPr="0021032C">
        <w:rPr>
          <w:rFonts w:ascii="Aptos" w:hAnsi="Aptos"/>
          <w:color w:val="000000" w:themeColor="text1"/>
        </w:rPr>
        <w:t>. All meta-analyses used a random effects model to calculate the</w:t>
      </w:r>
      <w:r w:rsidR="00A144AA">
        <w:rPr>
          <w:rFonts w:ascii="Aptos" w:hAnsi="Aptos"/>
          <w:color w:val="000000" w:themeColor="text1"/>
        </w:rPr>
        <w:t xml:space="preserve"> </w:t>
      </w:r>
      <w:r w:rsidR="0052320B" w:rsidRPr="0021032C">
        <w:rPr>
          <w:rFonts w:ascii="Aptos" w:hAnsi="Aptos"/>
          <w:color w:val="000000" w:themeColor="text1"/>
        </w:rPr>
        <w:t xml:space="preserve">SMD </w:t>
      </w:r>
      <w:r w:rsidR="00A144AA">
        <w:rPr>
          <w:rFonts w:ascii="Aptos" w:hAnsi="Aptos"/>
          <w:color w:val="000000" w:themeColor="text1"/>
        </w:rPr>
        <w:t>(</w:t>
      </w:r>
      <w:r w:rsidR="00D236A0" w:rsidRPr="0021032C">
        <w:rPr>
          <w:rFonts w:ascii="Aptos" w:hAnsi="Aptos"/>
          <w:color w:val="000000" w:themeColor="text1"/>
        </w:rPr>
        <w:t>Cohen’s d)</w:t>
      </w:r>
      <w:r w:rsidR="0052320B" w:rsidRPr="0021032C">
        <w:rPr>
          <w:rFonts w:ascii="Aptos" w:hAnsi="Aptos"/>
          <w:color w:val="000000" w:themeColor="text1"/>
        </w:rPr>
        <w:t xml:space="preserve"> and 95% con</w:t>
      </w:r>
      <w:r w:rsidR="00E35315" w:rsidRPr="0021032C">
        <w:rPr>
          <w:rFonts w:ascii="Aptos" w:hAnsi="Aptos"/>
          <w:color w:val="000000" w:themeColor="text1"/>
        </w:rPr>
        <w:t>fidence intervals (CIs)</w:t>
      </w:r>
      <w:r w:rsidR="00D236A0" w:rsidRPr="0021032C">
        <w:rPr>
          <w:rFonts w:ascii="Aptos" w:hAnsi="Aptos"/>
          <w:color w:val="000000" w:themeColor="text1"/>
        </w:rPr>
        <w:t xml:space="preserve"> between hospital admission (</w:t>
      </w:r>
      <w:r w:rsidR="00AB3AA5" w:rsidRPr="0021032C">
        <w:rPr>
          <w:rFonts w:ascii="Aptos" w:hAnsi="Aptos"/>
          <w:color w:val="000000" w:themeColor="text1"/>
        </w:rPr>
        <w:t>or</w:t>
      </w:r>
      <w:r w:rsidR="00D236A0" w:rsidRPr="0021032C">
        <w:rPr>
          <w:rFonts w:ascii="Aptos" w:hAnsi="Aptos"/>
          <w:color w:val="000000" w:themeColor="text1"/>
        </w:rPr>
        <w:t xml:space="preserve"> </w:t>
      </w:r>
      <w:r w:rsidR="00D236A0">
        <w:rPr>
          <w:rFonts w:ascii="Aptos" w:hAnsi="Aptos"/>
        </w:rPr>
        <w:t>baseline) and discharge time points. The Cochran’s Q test and the</w:t>
      </w:r>
      <w:r w:rsidR="00D236A0" w:rsidRPr="0073246E">
        <w:rPr>
          <w:rFonts w:ascii="Aptos" w:hAnsi="Aptos"/>
        </w:rPr>
        <w:t xml:space="preserve"> I</w:t>
      </w:r>
      <w:r w:rsidR="00D236A0" w:rsidRPr="008D4227">
        <w:rPr>
          <w:rFonts w:ascii="Aptos" w:hAnsi="Aptos"/>
          <w:vertAlign w:val="superscript"/>
        </w:rPr>
        <w:t>2</w:t>
      </w:r>
      <w:r w:rsidR="00D236A0" w:rsidRPr="00223101">
        <w:rPr>
          <w:rFonts w:ascii="Aptos" w:hAnsi="Aptos"/>
        </w:rPr>
        <w:t xml:space="preserve"> statistic</w:t>
      </w:r>
      <w:r w:rsidR="00D236A0">
        <w:rPr>
          <w:rFonts w:ascii="Aptos" w:hAnsi="Aptos"/>
        </w:rPr>
        <w:t xml:space="preserve"> was used to measure the heterogeneity for each outcome</w:t>
      </w:r>
      <w:r w:rsidR="00931FCA">
        <w:rPr>
          <w:rFonts w:ascii="Aptos" w:hAnsi="Aptos"/>
        </w:rPr>
        <w:t>.</w:t>
      </w:r>
      <w:r w:rsidR="00D236A0">
        <w:rPr>
          <w:rFonts w:ascii="Aptos" w:hAnsi="Aptos"/>
        </w:rPr>
        <w:t xml:space="preserve"> </w:t>
      </w:r>
      <w:r w:rsidR="006479F6">
        <w:rPr>
          <w:rFonts w:ascii="Aptos" w:hAnsi="Aptos"/>
        </w:rPr>
        <w:t>The</w:t>
      </w:r>
      <w:r w:rsidR="00D236A0">
        <w:rPr>
          <w:rFonts w:ascii="Aptos" w:hAnsi="Aptos"/>
        </w:rPr>
        <w:t xml:space="preserve"> </w:t>
      </w:r>
      <w:r w:rsidR="00D236A0" w:rsidRPr="00C90FF1">
        <w:rPr>
          <w:rFonts w:ascii="Aptos" w:hAnsi="Aptos"/>
        </w:rPr>
        <w:t>I</w:t>
      </w:r>
      <w:r w:rsidR="00D236A0">
        <w:rPr>
          <w:rFonts w:ascii="Aptos" w:hAnsi="Aptos"/>
          <w:vertAlign w:val="superscript"/>
        </w:rPr>
        <w:t xml:space="preserve">2 </w:t>
      </w:r>
      <w:r w:rsidR="00D236A0">
        <w:rPr>
          <w:rFonts w:ascii="Aptos" w:hAnsi="Aptos"/>
        </w:rPr>
        <w:t xml:space="preserve">thresholds of </w:t>
      </w:r>
      <w:r w:rsidR="006479F6">
        <w:rPr>
          <w:rFonts w:ascii="Aptos" w:hAnsi="Aptos"/>
        </w:rPr>
        <w:t>0-40%, 40-60%, 60-80% and 80-100%</w:t>
      </w:r>
      <w:r w:rsidR="00520DC7">
        <w:rPr>
          <w:rFonts w:ascii="Aptos" w:hAnsi="Aptos"/>
        </w:rPr>
        <w:t xml:space="preserve"> were used to </w:t>
      </w:r>
      <w:r w:rsidR="00D236A0">
        <w:rPr>
          <w:rFonts w:ascii="Aptos" w:hAnsi="Aptos"/>
        </w:rPr>
        <w:t xml:space="preserve">indicate </w:t>
      </w:r>
      <w:r w:rsidR="00520DC7">
        <w:rPr>
          <w:rFonts w:ascii="Aptos" w:hAnsi="Aptos"/>
        </w:rPr>
        <w:t>limited</w:t>
      </w:r>
      <w:r w:rsidR="00D236A0">
        <w:rPr>
          <w:rFonts w:ascii="Aptos" w:hAnsi="Aptos"/>
        </w:rPr>
        <w:t>, moderate</w:t>
      </w:r>
      <w:r w:rsidR="00C03FE1">
        <w:rPr>
          <w:rFonts w:ascii="Aptos" w:hAnsi="Aptos"/>
        </w:rPr>
        <w:t xml:space="preserve">, </w:t>
      </w:r>
      <w:r w:rsidR="00520DC7">
        <w:rPr>
          <w:rFonts w:ascii="Aptos" w:hAnsi="Aptos"/>
        </w:rPr>
        <w:t>substantial and considerable</w:t>
      </w:r>
      <w:r w:rsidR="00D236A0">
        <w:rPr>
          <w:rFonts w:ascii="Aptos" w:hAnsi="Aptos"/>
        </w:rPr>
        <w:t xml:space="preserve"> heterogeneity, respectively</w:t>
      </w:r>
      <w:r w:rsidR="00C80DC5">
        <w:rPr>
          <w:rFonts w:ascii="Aptos" w:hAnsi="Aptos"/>
        </w:rPr>
        <w:t xml:space="preserve"> </w:t>
      </w:r>
      <w:r w:rsidR="00780BE6">
        <w:rPr>
          <w:rFonts w:ascii="Aptos" w:hAnsi="Aptos"/>
        </w:rPr>
        <w:fldChar w:fldCharType="begin"/>
      </w:r>
      <w:r w:rsidR="0012162C">
        <w:rPr>
          <w:rFonts w:ascii="Aptos" w:hAnsi="Aptos"/>
        </w:rPr>
        <w:instrText xml:space="preserve"> ADDIN EN.CITE &lt;EndNote&gt;&lt;Cite&gt;&lt;Author&gt;Higgins&lt;/Author&gt;&lt;Year&gt;Cochrane, 2024&lt;/Year&gt;&lt;RecNum&gt;133720&lt;/RecNum&gt;&lt;DisplayText&gt;(19)&lt;/DisplayText&gt;&lt;record&gt;&lt;rec-number&gt;133720&lt;/rec-number&gt;&lt;foreign-keys&gt;&lt;key app="EN" db-id="wxx5et0r3dat26e02eppeww0vd0rsxzprfsx" timestamp="1737027937"&gt;133720&lt;/key&gt;&lt;/foreign-keys&gt;&lt;ref-type name="Electronic Book"&gt;44&lt;/ref-type&gt;&lt;contributors&gt;&lt;authors&gt;&lt;author&gt;Higgins, J. P. T. &lt;/author&gt;&lt;author&gt;Thomas, J.&lt;/author&gt;&lt;author&gt;Chandler, J.&lt;/author&gt;&lt;author&gt;Cumpston, M. &lt;/author&gt;&lt;author&gt;Li, T.&lt;/author&gt;&lt;author&gt;Page, M. J.&lt;/author&gt;&lt;author&gt;Welch, V. A.&lt;/author&gt;&lt;/authors&gt;&lt;/contributors&gt;&lt;titles&gt;&lt;title&gt;Cochrane Handbook for Systematic Reviews of Interventions version 6.5 (updated August 2024).&lt;/title&gt;&lt;/titles&gt;&lt;dates&gt;&lt;year&gt;Cochrane, 2024&lt;/year&gt;&lt;/dates&gt;&lt;urls&gt;&lt;related-urls&gt;&lt;url&gt;https://www.cochrane.org/authors/handbooks-and-manuals/handbook&lt;/url&gt;&lt;/related-urls&gt;&lt;/urls&gt;&lt;/record&gt;&lt;/Cite&gt;&lt;/EndNote&gt;</w:instrText>
      </w:r>
      <w:r w:rsidR="00780BE6">
        <w:rPr>
          <w:rFonts w:ascii="Aptos" w:hAnsi="Aptos"/>
        </w:rPr>
        <w:fldChar w:fldCharType="separate"/>
      </w:r>
      <w:r w:rsidR="0072002B">
        <w:rPr>
          <w:rFonts w:ascii="Aptos" w:hAnsi="Aptos"/>
          <w:noProof/>
        </w:rPr>
        <w:t>(19)</w:t>
      </w:r>
      <w:r w:rsidR="00780BE6">
        <w:rPr>
          <w:rFonts w:ascii="Aptos" w:hAnsi="Aptos"/>
        </w:rPr>
        <w:fldChar w:fldCharType="end"/>
      </w:r>
      <w:r w:rsidR="00D236A0">
        <w:rPr>
          <w:rFonts w:ascii="Aptos" w:hAnsi="Aptos"/>
        </w:rPr>
        <w:t xml:space="preserve">. Publication bias was assessed through visual checks of funnel </w:t>
      </w:r>
      <w:r w:rsidR="00D236A0" w:rsidRPr="002C0296">
        <w:rPr>
          <w:rFonts w:ascii="Aptos" w:hAnsi="Aptos"/>
        </w:rPr>
        <w:t>plots</w:t>
      </w:r>
      <w:r w:rsidR="009319C5" w:rsidRPr="002C0296">
        <w:rPr>
          <w:rFonts w:ascii="Aptos" w:hAnsi="Aptos"/>
        </w:rPr>
        <w:t xml:space="preserve"> (</w:t>
      </w:r>
      <w:r w:rsidR="00BF7828" w:rsidRPr="002C0296">
        <w:rPr>
          <w:rFonts w:ascii="Aptos" w:hAnsi="Aptos"/>
        </w:rPr>
        <w:t>Figure S</w:t>
      </w:r>
      <w:r w:rsidR="008D6FB4" w:rsidRPr="002C0296">
        <w:rPr>
          <w:rFonts w:ascii="Aptos" w:hAnsi="Aptos"/>
        </w:rPr>
        <w:t>1-S4</w:t>
      </w:r>
      <w:r w:rsidR="00F268D1" w:rsidRPr="002C0296">
        <w:rPr>
          <w:rFonts w:ascii="Aptos" w:hAnsi="Aptos"/>
        </w:rPr>
        <w:t>)</w:t>
      </w:r>
      <w:r w:rsidR="00D236A0" w:rsidRPr="002C0296">
        <w:rPr>
          <w:rFonts w:ascii="Aptos" w:hAnsi="Aptos"/>
        </w:rPr>
        <w:t xml:space="preserve">. </w:t>
      </w:r>
      <w:r w:rsidR="00D236A0" w:rsidRPr="002C0296">
        <w:rPr>
          <w:rFonts w:ascii="Aptos" w:hAnsi="Aptos"/>
          <w:color w:val="000000" w:themeColor="text1"/>
        </w:rPr>
        <w:t xml:space="preserve">The Eggers test for funnel plot asymmetry was also used when </w:t>
      </w:r>
      <w:r w:rsidR="00D236A0" w:rsidRPr="002C0296">
        <w:rPr>
          <w:rFonts w:ascii="Bradley Hand ITC" w:hAnsi="Bradley Hand ITC"/>
          <w:color w:val="000000" w:themeColor="text1"/>
        </w:rPr>
        <w:t>≥</w:t>
      </w:r>
      <w:r w:rsidR="00D236A0" w:rsidRPr="002C0296">
        <w:rPr>
          <w:rFonts w:ascii="Aptos" w:hAnsi="Aptos"/>
          <w:color w:val="000000" w:themeColor="text1"/>
        </w:rPr>
        <w:t xml:space="preserve">10 studies were included in </w:t>
      </w:r>
      <w:r w:rsidR="00E46704" w:rsidRPr="002C0296">
        <w:rPr>
          <w:rFonts w:ascii="Aptos" w:hAnsi="Aptos"/>
          <w:color w:val="000000" w:themeColor="text1"/>
        </w:rPr>
        <w:t>a</w:t>
      </w:r>
      <w:r w:rsidR="00D236A0" w:rsidRPr="002C0296">
        <w:rPr>
          <w:rFonts w:ascii="Aptos" w:hAnsi="Aptos"/>
          <w:color w:val="000000" w:themeColor="text1"/>
        </w:rPr>
        <w:t xml:space="preserve"> meta-</w:t>
      </w:r>
      <w:r w:rsidR="00D236A0" w:rsidRPr="002C0296">
        <w:rPr>
          <w:rFonts w:ascii="Aptos" w:hAnsi="Aptos"/>
        </w:rPr>
        <w:t>analysis</w:t>
      </w:r>
      <w:r w:rsidR="00D236A0">
        <w:rPr>
          <w:rFonts w:ascii="Aptos" w:hAnsi="Aptos"/>
        </w:rPr>
        <w:t xml:space="preserve">. </w:t>
      </w:r>
    </w:p>
    <w:p w14:paraId="4402D271" w14:textId="1541CDC3" w:rsidR="004D4189" w:rsidRDefault="0080742E" w:rsidP="00D236A0">
      <w:pPr>
        <w:spacing w:line="360" w:lineRule="auto"/>
        <w:jc w:val="both"/>
        <w:rPr>
          <w:rFonts w:ascii="Aptos" w:hAnsi="Aptos"/>
        </w:rPr>
      </w:pPr>
      <w:r>
        <w:rPr>
          <w:rFonts w:ascii="Aptos" w:hAnsi="Aptos"/>
        </w:rPr>
        <w:t>Meta</w:t>
      </w:r>
      <w:r w:rsidR="00E46704">
        <w:rPr>
          <w:rFonts w:ascii="Aptos" w:hAnsi="Aptos"/>
        </w:rPr>
        <w:t xml:space="preserve">-regression was performed using a random effects model </w:t>
      </w:r>
      <w:r w:rsidR="00DD37CF">
        <w:rPr>
          <w:rFonts w:ascii="Aptos" w:hAnsi="Aptos"/>
        </w:rPr>
        <w:t xml:space="preserve">to </w:t>
      </w:r>
      <w:r w:rsidR="00530C3C">
        <w:rPr>
          <w:rFonts w:ascii="Aptos" w:hAnsi="Aptos"/>
        </w:rPr>
        <w:t xml:space="preserve">test the </w:t>
      </w:r>
      <w:r w:rsidR="00245695">
        <w:rPr>
          <w:rFonts w:ascii="Aptos" w:hAnsi="Aptos"/>
        </w:rPr>
        <w:t>effect</w:t>
      </w:r>
      <w:r w:rsidR="00530C3C">
        <w:rPr>
          <w:rFonts w:ascii="Aptos" w:hAnsi="Aptos"/>
        </w:rPr>
        <w:t xml:space="preserve"> of age and</w:t>
      </w:r>
      <w:r w:rsidR="005902BB">
        <w:rPr>
          <w:rFonts w:ascii="Aptos" w:hAnsi="Aptos"/>
        </w:rPr>
        <w:t xml:space="preserve"> hospital </w:t>
      </w:r>
      <w:r w:rsidR="00530C3C">
        <w:rPr>
          <w:rFonts w:ascii="Aptos" w:hAnsi="Aptos"/>
        </w:rPr>
        <w:t>length of</w:t>
      </w:r>
      <w:r w:rsidR="00054E08">
        <w:rPr>
          <w:rFonts w:ascii="Aptos" w:hAnsi="Aptos"/>
        </w:rPr>
        <w:t xml:space="preserve"> </w:t>
      </w:r>
      <w:r w:rsidR="00530C3C">
        <w:rPr>
          <w:rFonts w:ascii="Aptos" w:hAnsi="Aptos"/>
        </w:rPr>
        <w:t>stay</w:t>
      </w:r>
      <w:r w:rsidR="005902BB">
        <w:rPr>
          <w:rFonts w:ascii="Aptos" w:hAnsi="Aptos"/>
        </w:rPr>
        <w:t xml:space="preserve"> (LOS)</w:t>
      </w:r>
      <w:r w:rsidR="00245695">
        <w:rPr>
          <w:rFonts w:ascii="Aptos" w:hAnsi="Aptos"/>
        </w:rPr>
        <w:t xml:space="preserve"> on the degree of heterogeneity seen in the results. This was only </w:t>
      </w:r>
      <w:r w:rsidR="00265774">
        <w:rPr>
          <w:rFonts w:ascii="Aptos" w:hAnsi="Aptos"/>
        </w:rPr>
        <w:t xml:space="preserve">conducted when a meta-analysis included </w:t>
      </w:r>
      <w:r w:rsidR="00265774">
        <w:rPr>
          <w:rFonts w:ascii="Bradley Hand ITC" w:hAnsi="Bradley Hand ITC"/>
        </w:rPr>
        <w:t>≥</w:t>
      </w:r>
      <w:r w:rsidR="00265774">
        <w:rPr>
          <w:rFonts w:ascii="Aptos" w:hAnsi="Aptos"/>
        </w:rPr>
        <w:t xml:space="preserve">10 studies. </w:t>
      </w:r>
    </w:p>
    <w:p w14:paraId="37830EDA" w14:textId="0A953FBB" w:rsidR="001F169E" w:rsidRDefault="00D236A0" w:rsidP="002E66E9">
      <w:pPr>
        <w:spacing w:line="360" w:lineRule="auto"/>
        <w:jc w:val="both"/>
        <w:rPr>
          <w:rFonts w:ascii="Aptos" w:hAnsi="Aptos"/>
        </w:rPr>
      </w:pPr>
      <w:r>
        <w:rPr>
          <w:rFonts w:ascii="Aptos" w:hAnsi="Aptos"/>
        </w:rPr>
        <w:t>When data was not available in the original article, for the purposes of the meta-analysis, a data request was made to the authors of the paper. If the data was not received</w:t>
      </w:r>
      <w:r w:rsidR="0088345A">
        <w:rPr>
          <w:rFonts w:ascii="Aptos" w:hAnsi="Aptos"/>
        </w:rPr>
        <w:t>,</w:t>
      </w:r>
      <w:r>
        <w:rPr>
          <w:rFonts w:ascii="Aptos" w:hAnsi="Aptos"/>
        </w:rPr>
        <w:t xml:space="preserve"> the paper was only </w:t>
      </w:r>
      <w:r>
        <w:rPr>
          <w:rFonts w:ascii="Aptos" w:hAnsi="Aptos"/>
        </w:rPr>
        <w:lastRenderedPageBreak/>
        <w:t xml:space="preserve">included in the narrative summary. </w:t>
      </w:r>
      <w:r w:rsidR="00E73FDA">
        <w:rPr>
          <w:rFonts w:ascii="Aptos" w:hAnsi="Aptos"/>
        </w:rPr>
        <w:t xml:space="preserve"> </w:t>
      </w:r>
      <w:r>
        <w:rPr>
          <w:rFonts w:ascii="Aptos" w:hAnsi="Aptos"/>
        </w:rPr>
        <w:t xml:space="preserve">A </w:t>
      </w:r>
      <w:r w:rsidR="006C7FE8">
        <w:rPr>
          <w:rFonts w:ascii="Aptos" w:hAnsi="Aptos"/>
          <w:i/>
          <w:iCs/>
        </w:rPr>
        <w:t>P</w:t>
      </w:r>
      <w:r>
        <w:rPr>
          <w:rFonts w:ascii="Aptos" w:hAnsi="Aptos"/>
        </w:rPr>
        <w:t>-Value of</w:t>
      </w:r>
      <w:r w:rsidR="0052241F">
        <w:rPr>
          <w:rFonts w:ascii="Aptos" w:hAnsi="Aptos"/>
        </w:rPr>
        <w:t xml:space="preserve"> ≤</w:t>
      </w:r>
      <w:r>
        <w:rPr>
          <w:rFonts w:ascii="Aptos" w:hAnsi="Aptos"/>
        </w:rPr>
        <w:t>0.05 was deemed statistically significant. All statistical analyses were conducted using the IBM SPSS statistical software package, version 29.0</w:t>
      </w:r>
      <w:r w:rsidR="00F40CD5">
        <w:rPr>
          <w:rFonts w:ascii="Aptos" w:hAnsi="Aptos"/>
        </w:rPr>
        <w:t xml:space="preserve"> </w:t>
      </w:r>
      <w:r w:rsidR="00407811">
        <w:rPr>
          <w:rFonts w:ascii="Aptos" w:hAnsi="Aptos"/>
        </w:rPr>
        <w:fldChar w:fldCharType="begin"/>
      </w:r>
      <w:r w:rsidR="0072002B">
        <w:rPr>
          <w:rFonts w:ascii="Aptos" w:hAnsi="Aptos"/>
        </w:rPr>
        <w:instrText xml:space="preserve"> ADDIN EN.CITE &lt;EndNote&gt;&lt;Cite&gt;&lt;Author&gt;IBMCorp&lt;/Author&gt;&lt;RecNum&gt;133721&lt;/RecNum&gt;&lt;DisplayText&gt;(20)&lt;/DisplayText&gt;&lt;record&gt;&lt;rec-number&gt;133721&lt;/rec-number&gt;&lt;foreign-keys&gt;&lt;key app="EN" db-id="wxx5et0r3dat26e02eppeww0vd0rsxzprfsx" timestamp="1737028558"&gt;133721&lt;/key&gt;&lt;/foreign-keys&gt;&lt;ref-type name="Computer Program"&gt;9&lt;/ref-type&gt;&lt;contributors&gt;&lt;authors&gt;&lt;author&gt;IBMCorp&lt;/author&gt;&lt;/authors&gt;&lt;/contributors&gt;&lt;titles&gt;&lt;title&gt;Released 2023. IBM SPSS Statistics for Windows, Version 29.0.2.0 Armonk&lt;/title&gt;&lt;/titles&gt;&lt;dates&gt;&lt;/dates&gt;&lt;pub-location&gt;NY: IBM Corp&lt;/pub-location&gt;&lt;urls&gt;&lt;/urls&gt;&lt;/record&gt;&lt;/Cite&gt;&lt;/EndNote&gt;</w:instrText>
      </w:r>
      <w:r w:rsidR="00407811">
        <w:rPr>
          <w:rFonts w:ascii="Aptos" w:hAnsi="Aptos"/>
        </w:rPr>
        <w:fldChar w:fldCharType="separate"/>
      </w:r>
      <w:r w:rsidR="0072002B">
        <w:rPr>
          <w:rFonts w:ascii="Aptos" w:hAnsi="Aptos"/>
          <w:noProof/>
        </w:rPr>
        <w:t>(20)</w:t>
      </w:r>
      <w:r w:rsidR="00407811">
        <w:rPr>
          <w:rFonts w:ascii="Aptos" w:hAnsi="Aptos"/>
        </w:rPr>
        <w:fldChar w:fldCharType="end"/>
      </w:r>
      <w:r>
        <w:rPr>
          <w:rFonts w:ascii="Aptos" w:hAnsi="Aptos"/>
        </w:rPr>
        <w:t xml:space="preserve">. </w:t>
      </w:r>
    </w:p>
    <w:p w14:paraId="62DEBF5A" w14:textId="77777777" w:rsidR="000D4A4A" w:rsidRPr="00A31FAF" w:rsidRDefault="000D4A4A" w:rsidP="000D4A4A">
      <w:pPr>
        <w:pStyle w:val="Heading1"/>
      </w:pPr>
      <w:bookmarkStart w:id="10" w:name="_Toc191389640"/>
      <w:r>
        <w:rPr>
          <w:rStyle w:val="Heading1Char"/>
          <w:b/>
        </w:rPr>
        <w:t xml:space="preserve">3 </w:t>
      </w:r>
      <w:r w:rsidRPr="00A31FAF">
        <w:rPr>
          <w:rStyle w:val="Heading1Char"/>
          <w:b/>
        </w:rPr>
        <w:t>Results</w:t>
      </w:r>
      <w:bookmarkEnd w:id="10"/>
      <w:r w:rsidRPr="00A31FAF">
        <w:t xml:space="preserve"> </w:t>
      </w:r>
    </w:p>
    <w:p w14:paraId="165FDBB4" w14:textId="77777777" w:rsidR="000D4A4A" w:rsidRPr="003F09E8" w:rsidRDefault="000D4A4A" w:rsidP="000D4A4A">
      <w:pPr>
        <w:pStyle w:val="Heading2"/>
        <w:rPr>
          <w:b w:val="0"/>
        </w:rPr>
      </w:pPr>
      <w:bookmarkStart w:id="11" w:name="_Toc191389641"/>
      <w:r>
        <w:t xml:space="preserve">3.1 </w:t>
      </w:r>
      <w:r w:rsidRPr="003F09E8">
        <w:t>Study selection</w:t>
      </w:r>
      <w:bookmarkEnd w:id="11"/>
      <w:r w:rsidRPr="003F09E8">
        <w:t xml:space="preserve"> </w:t>
      </w:r>
    </w:p>
    <w:p w14:paraId="767C5377" w14:textId="77777777" w:rsidR="000D4A4A" w:rsidRDefault="000D4A4A" w:rsidP="000D4A4A">
      <w:pPr>
        <w:spacing w:line="360" w:lineRule="auto"/>
        <w:jc w:val="both"/>
      </w:pPr>
      <w:r>
        <w:t>The</w:t>
      </w:r>
      <w:r w:rsidRPr="008C12FD">
        <w:t xml:space="preserve"> search produced </w:t>
      </w:r>
      <w:r>
        <w:t>20,319</w:t>
      </w:r>
      <w:r w:rsidRPr="008C12FD">
        <w:t xml:space="preserve"> results, which reduced to 1</w:t>
      </w:r>
      <w:r>
        <w:t xml:space="preserve">3,096 </w:t>
      </w:r>
      <w:r w:rsidRPr="008C12FD">
        <w:t xml:space="preserve">after duplicates were removed. After title and abstract screening, </w:t>
      </w:r>
      <w:r>
        <w:t>739</w:t>
      </w:r>
      <w:r w:rsidRPr="008C12FD">
        <w:t xml:space="preserve"> full</w:t>
      </w:r>
      <w:r>
        <w:t>-</w:t>
      </w:r>
      <w:r w:rsidRPr="008C12FD">
        <w:t xml:space="preserve">text articles were screened, </w:t>
      </w:r>
      <w:r>
        <w:t>and</w:t>
      </w:r>
      <w:r w:rsidRPr="008C12FD">
        <w:t xml:space="preserve"> 6</w:t>
      </w:r>
      <w:r>
        <w:t>84</w:t>
      </w:r>
      <w:r w:rsidRPr="008C12FD">
        <w:t xml:space="preserve"> articles </w:t>
      </w:r>
      <w:r>
        <w:t>were</w:t>
      </w:r>
      <w:r w:rsidRPr="008C12FD">
        <w:t xml:space="preserve"> excluded</w:t>
      </w:r>
      <w:r>
        <w:t xml:space="preserve"> with reasons (Figure 1). </w:t>
      </w:r>
      <w:r w:rsidRPr="008C12FD">
        <w:t>A total of</w:t>
      </w:r>
      <w:r>
        <w:t xml:space="preserve"> 55</w:t>
      </w:r>
      <w:r w:rsidRPr="008C12FD">
        <w:t xml:space="preserve"> studies met inclusion</w:t>
      </w:r>
      <w:r w:rsidRPr="009E35A0">
        <w:t>.</w:t>
      </w:r>
    </w:p>
    <w:p w14:paraId="7EEDECE3" w14:textId="508044A0" w:rsidR="00853B8D" w:rsidRDefault="007C01CB" w:rsidP="008B4AD0">
      <w:pPr>
        <w:spacing w:line="360" w:lineRule="auto"/>
        <w:jc w:val="both"/>
      </w:pPr>
      <w:r>
        <w:rPr>
          <w:noProof/>
        </w:rPr>
        <mc:AlternateContent>
          <mc:Choice Requires="wpg">
            <w:drawing>
              <wp:inline distT="0" distB="0" distL="0" distR="0" wp14:anchorId="1C759661" wp14:editId="6616CF64">
                <wp:extent cx="5410800" cy="6202800"/>
                <wp:effectExtent l="0" t="0" r="19050" b="7620"/>
                <wp:docPr id="1315051986" name="Group 20"/>
                <wp:cNvGraphicFramePr/>
                <a:graphic xmlns:a="http://schemas.openxmlformats.org/drawingml/2006/main">
                  <a:graphicData uri="http://schemas.microsoft.com/office/word/2010/wordprocessingGroup">
                    <wpg:wgp>
                      <wpg:cNvGrpSpPr/>
                      <wpg:grpSpPr>
                        <a:xfrm>
                          <a:off x="0" y="0"/>
                          <a:ext cx="5410800" cy="6202800"/>
                          <a:chOff x="0" y="0"/>
                          <a:chExt cx="5411305" cy="6204661"/>
                        </a:xfrm>
                      </wpg:grpSpPr>
                      <wps:wsp>
                        <wps:cNvPr id="1" name="Rectangle 2"/>
                        <wps:cNvSpPr/>
                        <wps:spPr>
                          <a:xfrm>
                            <a:off x="581891" y="16511"/>
                            <a:ext cx="1886911" cy="12432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FE8A8"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w:t>
                              </w:r>
                            </w:p>
                            <w:p w14:paraId="1F8D2BCE"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Embas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8344</w:t>
                              </w:r>
                              <w:r w:rsidRPr="00E33364">
                                <w:rPr>
                                  <w:rFonts w:ascii="Arial" w:hAnsi="Arial" w:cs="Arial"/>
                                  <w:color w:val="000000" w:themeColor="text1"/>
                                  <w:sz w:val="18"/>
                                  <w:szCs w:val="20"/>
                                </w:rPr>
                                <w:t>)</w:t>
                              </w:r>
                            </w:p>
                            <w:p w14:paraId="05D64F36"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Medlin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4293</w:t>
                              </w:r>
                              <w:r w:rsidRPr="00E33364">
                                <w:rPr>
                                  <w:rFonts w:ascii="Arial" w:hAnsi="Arial" w:cs="Arial"/>
                                  <w:color w:val="000000" w:themeColor="text1"/>
                                  <w:sz w:val="18"/>
                                  <w:szCs w:val="20"/>
                                </w:rPr>
                                <w:t>)</w:t>
                              </w:r>
                            </w:p>
                            <w:p w14:paraId="09A98823"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Web of Scienc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5024</w:t>
                              </w:r>
                              <w:r w:rsidRPr="00E33364">
                                <w:rPr>
                                  <w:rFonts w:ascii="Arial" w:hAnsi="Arial" w:cs="Arial"/>
                                  <w:color w:val="000000" w:themeColor="text1"/>
                                  <w:sz w:val="18"/>
                                  <w:szCs w:val="20"/>
                                </w:rPr>
                                <w:t>)</w:t>
                              </w:r>
                            </w:p>
                            <w:p w14:paraId="47D85F10" w14:textId="77777777" w:rsidR="007C01CB"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CINAHL (</w:t>
                              </w:r>
                              <w:r>
                                <w:rPr>
                                  <w:rFonts w:ascii="Arial" w:hAnsi="Arial" w:cs="Arial"/>
                                  <w:color w:val="000000" w:themeColor="text1"/>
                                  <w:sz w:val="18"/>
                                  <w:szCs w:val="20"/>
                                </w:rPr>
                                <w:t>n</w:t>
                              </w:r>
                              <w:r w:rsidRPr="00E33364">
                                <w:rPr>
                                  <w:rFonts w:ascii="Arial" w:hAnsi="Arial" w:cs="Arial"/>
                                  <w:color w:val="000000" w:themeColor="text1"/>
                                  <w:sz w:val="18"/>
                                  <w:szCs w:val="20"/>
                                </w:rPr>
                                <w:t>=2</w:t>
                              </w:r>
                              <w:r>
                                <w:rPr>
                                  <w:rFonts w:ascii="Arial" w:hAnsi="Arial" w:cs="Arial"/>
                                  <w:color w:val="000000" w:themeColor="text1"/>
                                  <w:sz w:val="18"/>
                                  <w:szCs w:val="20"/>
                                </w:rPr>
                                <w:t>658</w:t>
                              </w:r>
                              <w:r w:rsidRPr="00E33364">
                                <w:rPr>
                                  <w:rFonts w:ascii="Arial" w:hAnsi="Arial" w:cs="Arial"/>
                                  <w:color w:val="000000" w:themeColor="text1"/>
                                  <w:sz w:val="18"/>
                                  <w:szCs w:val="20"/>
                                </w:rPr>
                                <w:t>)</w:t>
                              </w:r>
                            </w:p>
                            <w:p w14:paraId="52C3B311" w14:textId="77777777" w:rsidR="007C01CB" w:rsidRDefault="007C01CB" w:rsidP="007C01CB">
                              <w:pPr>
                                <w:spacing w:after="0" w:line="240" w:lineRule="auto"/>
                                <w:ind w:left="284"/>
                                <w:rPr>
                                  <w:rFonts w:ascii="Arial" w:hAnsi="Arial" w:cs="Arial"/>
                                  <w:color w:val="000000" w:themeColor="text1"/>
                                  <w:sz w:val="18"/>
                                  <w:szCs w:val="20"/>
                                </w:rPr>
                              </w:pPr>
                            </w:p>
                            <w:p w14:paraId="38B96D3E" w14:textId="77777777" w:rsidR="007C01CB" w:rsidRPr="00560609"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Total: </w:t>
                              </w:r>
                              <w:r w:rsidRPr="00E36976">
                                <w:rPr>
                                  <w:rFonts w:ascii="Arial" w:hAnsi="Arial" w:cs="Arial"/>
                                  <w:color w:val="000000" w:themeColor="text1"/>
                                  <w:sz w:val="18"/>
                                  <w:szCs w:val="20"/>
                                </w:rPr>
                                <w:t>(</w:t>
                              </w:r>
                              <w:r>
                                <w:rPr>
                                  <w:rFonts w:ascii="Arial" w:hAnsi="Arial" w:cs="Arial"/>
                                  <w:color w:val="000000" w:themeColor="text1"/>
                                  <w:sz w:val="18"/>
                                  <w:szCs w:val="20"/>
                                </w:rPr>
                                <w:t>n</w:t>
                              </w:r>
                              <w:r w:rsidRPr="00E36976">
                                <w:rPr>
                                  <w:rFonts w:ascii="Arial" w:hAnsi="Arial" w:cs="Arial"/>
                                  <w:color w:val="000000" w:themeColor="text1"/>
                                  <w:sz w:val="18"/>
                                  <w:szCs w:val="20"/>
                                </w:rPr>
                                <w:t>=</w:t>
                              </w:r>
                              <w:r>
                                <w:rPr>
                                  <w:rFonts w:ascii="Arial" w:hAnsi="Arial" w:cs="Arial"/>
                                  <w:color w:val="000000" w:themeColor="text1"/>
                                  <w:sz w:val="18"/>
                                  <w:szCs w:val="20"/>
                                </w:rPr>
                                <w:t>20319</w:t>
                              </w:r>
                              <w:r w:rsidRPr="00E36976">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3"/>
                        <wps:cNvSpPr/>
                        <wps:spPr>
                          <a:xfrm>
                            <a:off x="3087585" y="277768"/>
                            <a:ext cx="2323720" cy="685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A0A3BD" w14:textId="77777777" w:rsidR="007C01CB" w:rsidRDefault="007C01CB" w:rsidP="007C01CB">
                              <w:pPr>
                                <w:spacing w:after="0" w:line="240" w:lineRule="auto"/>
                                <w:rPr>
                                  <w:rFonts w:ascii="Arial" w:hAnsi="Arial" w:cs="Arial"/>
                                  <w:color w:val="000000" w:themeColor="text1"/>
                                  <w:sz w:val="18"/>
                                  <w:szCs w:val="20"/>
                                </w:rPr>
                              </w:pPr>
                            </w:p>
                            <w:p w14:paraId="79B656AF"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3286D49" w14:textId="77777777" w:rsidR="007C01CB"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7223)</w:t>
                              </w:r>
                            </w:p>
                            <w:p w14:paraId="20F57126" w14:textId="77777777" w:rsidR="007C01CB" w:rsidRPr="00560609" w:rsidRDefault="007C01CB" w:rsidP="007C01CB">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4"/>
                        <wps:cNvSpPr/>
                        <wps:spPr>
                          <a:xfrm>
                            <a:off x="581891" y="1548428"/>
                            <a:ext cx="1886911" cy="526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027A4D"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title screened</w:t>
                              </w:r>
                            </w:p>
                            <w:p w14:paraId="111A97FE"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130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5"/>
                        <wps:cNvSpPr/>
                        <wps:spPr>
                          <a:xfrm>
                            <a:off x="3087585" y="1560304"/>
                            <a:ext cx="1367776" cy="526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45B1B5"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0BF53B5"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101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6"/>
                        <wps:cNvSpPr/>
                        <wps:spPr>
                          <a:xfrm>
                            <a:off x="581891" y="2379701"/>
                            <a:ext cx="1886911" cy="526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FB1043"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abstract screened </w:t>
                              </w:r>
                            </w:p>
                            <w:p w14:paraId="68AB9515"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29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7"/>
                        <wps:cNvSpPr/>
                        <wps:spPr>
                          <a:xfrm>
                            <a:off x="3099460" y="2391576"/>
                            <a:ext cx="1367776" cy="526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83300E"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8D7525D"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2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81891" y="3199098"/>
                            <a:ext cx="1886911" cy="526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7FAC59"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assessed for eligibility (n=7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8"/>
                        <wps:cNvSpPr/>
                        <wps:spPr>
                          <a:xfrm>
                            <a:off x="3075709" y="3187223"/>
                            <a:ext cx="2325220" cy="262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03C81E"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ith reasons:</w:t>
                              </w:r>
                            </w:p>
                            <w:p w14:paraId="2421156B"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 xml:space="preserve">No </w:t>
                              </w:r>
                              <w:r>
                                <w:rPr>
                                  <w:rFonts w:ascii="Arial" w:hAnsi="Arial" w:cs="Arial"/>
                                  <w:color w:val="000000" w:themeColor="text1"/>
                                  <w:sz w:val="18"/>
                                  <w:szCs w:val="20"/>
                                </w:rPr>
                                <w:t>second assessment within hospital</w:t>
                              </w:r>
                              <w:r w:rsidRPr="001615F1">
                                <w:rPr>
                                  <w:rFonts w:ascii="Arial" w:hAnsi="Arial" w:cs="Arial"/>
                                  <w:color w:val="000000" w:themeColor="text1"/>
                                  <w:sz w:val="18"/>
                                  <w:szCs w:val="20"/>
                                </w:rPr>
                                <w:t xml:space="preserve"> (n=13</w:t>
                              </w:r>
                              <w:r>
                                <w:rPr>
                                  <w:rFonts w:ascii="Arial" w:hAnsi="Arial" w:cs="Arial"/>
                                  <w:color w:val="000000" w:themeColor="text1"/>
                                  <w:sz w:val="18"/>
                                  <w:szCs w:val="20"/>
                                </w:rPr>
                                <w:t>8</w:t>
                              </w:r>
                              <w:r w:rsidRPr="001615F1">
                                <w:rPr>
                                  <w:rFonts w:ascii="Arial" w:hAnsi="Arial" w:cs="Arial"/>
                                  <w:color w:val="000000" w:themeColor="text1"/>
                                  <w:sz w:val="18"/>
                                  <w:szCs w:val="20"/>
                                </w:rPr>
                                <w:t>)</w:t>
                              </w:r>
                            </w:p>
                            <w:p w14:paraId="243F80A4"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Study population</w:t>
                              </w:r>
                              <w:r>
                                <w:rPr>
                                  <w:rFonts w:ascii="Arial" w:hAnsi="Arial" w:cs="Arial"/>
                                  <w:color w:val="000000" w:themeColor="text1"/>
                                  <w:sz w:val="18"/>
                                  <w:szCs w:val="20"/>
                                </w:rPr>
                                <w:t xml:space="preserve"> </w:t>
                              </w:r>
                              <w:r w:rsidRPr="001615F1">
                                <w:rPr>
                                  <w:rFonts w:ascii="Arial" w:hAnsi="Arial" w:cs="Arial"/>
                                  <w:color w:val="000000" w:themeColor="text1"/>
                                  <w:sz w:val="18"/>
                                  <w:szCs w:val="20"/>
                                </w:rPr>
                                <w:t>(n=1</w:t>
                              </w:r>
                              <w:r>
                                <w:rPr>
                                  <w:rFonts w:ascii="Arial" w:hAnsi="Arial" w:cs="Arial"/>
                                  <w:color w:val="000000" w:themeColor="text1"/>
                                  <w:sz w:val="18"/>
                                  <w:szCs w:val="20"/>
                                </w:rPr>
                                <w:t>11</w:t>
                              </w:r>
                              <w:r w:rsidRPr="001615F1">
                                <w:rPr>
                                  <w:rFonts w:ascii="Arial" w:hAnsi="Arial" w:cs="Arial"/>
                                  <w:color w:val="000000" w:themeColor="text1"/>
                                  <w:sz w:val="18"/>
                                  <w:szCs w:val="20"/>
                                </w:rPr>
                                <w:t>)</w:t>
                              </w:r>
                            </w:p>
                            <w:p w14:paraId="3336D418"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Age</w:t>
                              </w:r>
                              <w:r>
                                <w:rPr>
                                  <w:rFonts w:ascii="Arial" w:hAnsi="Arial" w:cs="Arial"/>
                                  <w:color w:val="000000" w:themeColor="text1"/>
                                  <w:sz w:val="18"/>
                                  <w:szCs w:val="20"/>
                                </w:rPr>
                                <w:t xml:space="preserve"> &lt;65 years</w:t>
                              </w:r>
                              <w:r w:rsidRPr="001615F1">
                                <w:rPr>
                                  <w:rFonts w:ascii="Arial" w:hAnsi="Arial" w:cs="Arial"/>
                                  <w:color w:val="000000" w:themeColor="text1"/>
                                  <w:sz w:val="18"/>
                                  <w:szCs w:val="20"/>
                                </w:rPr>
                                <w:t xml:space="preserve"> (n=</w:t>
                              </w:r>
                              <w:r>
                                <w:rPr>
                                  <w:rFonts w:ascii="Arial" w:hAnsi="Arial" w:cs="Arial"/>
                                  <w:color w:val="000000" w:themeColor="text1"/>
                                  <w:sz w:val="18"/>
                                  <w:szCs w:val="20"/>
                                </w:rPr>
                                <w:t>102</w:t>
                              </w:r>
                              <w:r w:rsidRPr="001615F1">
                                <w:rPr>
                                  <w:rFonts w:ascii="Arial" w:hAnsi="Arial" w:cs="Arial"/>
                                  <w:color w:val="000000" w:themeColor="text1"/>
                                  <w:sz w:val="18"/>
                                  <w:szCs w:val="20"/>
                                </w:rPr>
                                <w:t xml:space="preserve">) </w:t>
                              </w:r>
                            </w:p>
                            <w:p w14:paraId="59735F41"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Conference abstracts, letters, poster, editorials or comments (n=7</w:t>
                              </w:r>
                              <w:r>
                                <w:rPr>
                                  <w:rFonts w:ascii="Arial" w:hAnsi="Arial" w:cs="Arial"/>
                                  <w:color w:val="000000" w:themeColor="text1"/>
                                  <w:sz w:val="18"/>
                                  <w:szCs w:val="20"/>
                                </w:rPr>
                                <w:t>0</w:t>
                              </w:r>
                              <w:r w:rsidRPr="001615F1">
                                <w:rPr>
                                  <w:rFonts w:ascii="Arial" w:hAnsi="Arial" w:cs="Arial"/>
                                  <w:color w:val="000000" w:themeColor="text1"/>
                                  <w:sz w:val="18"/>
                                  <w:szCs w:val="20"/>
                                </w:rPr>
                                <w:t>)</w:t>
                              </w:r>
                            </w:p>
                            <w:p w14:paraId="3A1A25D8" w14:textId="77777777" w:rsidR="007C01CB" w:rsidRPr="001615F1"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n-acute s</w:t>
                              </w:r>
                              <w:r w:rsidRPr="001615F1">
                                <w:rPr>
                                  <w:rFonts w:ascii="Arial" w:hAnsi="Arial" w:cs="Arial"/>
                                  <w:color w:val="000000" w:themeColor="text1"/>
                                  <w:sz w:val="18"/>
                                  <w:szCs w:val="20"/>
                                </w:rPr>
                                <w:t>tudy setting (n=5</w:t>
                              </w:r>
                              <w:r>
                                <w:rPr>
                                  <w:rFonts w:ascii="Arial" w:hAnsi="Arial" w:cs="Arial"/>
                                  <w:color w:val="000000" w:themeColor="text1"/>
                                  <w:sz w:val="18"/>
                                  <w:szCs w:val="20"/>
                                </w:rPr>
                                <w:t>2</w:t>
                              </w:r>
                              <w:r w:rsidRPr="001615F1">
                                <w:rPr>
                                  <w:rFonts w:ascii="Arial" w:hAnsi="Arial" w:cs="Arial"/>
                                  <w:color w:val="000000" w:themeColor="text1"/>
                                  <w:sz w:val="18"/>
                                  <w:szCs w:val="20"/>
                                </w:rPr>
                                <w:t>)</w:t>
                              </w:r>
                            </w:p>
                            <w:p w14:paraId="182A9228"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Raw data not reported (n=</w:t>
                              </w:r>
                              <w:r>
                                <w:rPr>
                                  <w:rFonts w:ascii="Arial" w:hAnsi="Arial" w:cs="Arial"/>
                                  <w:color w:val="000000" w:themeColor="text1"/>
                                  <w:sz w:val="18"/>
                                  <w:szCs w:val="20"/>
                                </w:rPr>
                                <w:t>51</w:t>
                              </w:r>
                              <w:r w:rsidRPr="001615F1">
                                <w:rPr>
                                  <w:rFonts w:ascii="Arial" w:hAnsi="Arial" w:cs="Arial"/>
                                  <w:color w:val="000000" w:themeColor="text1"/>
                                  <w:sz w:val="18"/>
                                  <w:szCs w:val="20"/>
                                </w:rPr>
                                <w:t>)</w:t>
                              </w:r>
                            </w:p>
                            <w:p w14:paraId="3435D555"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Incorrect study measure(s) (n=</w:t>
                              </w:r>
                              <w:r>
                                <w:rPr>
                                  <w:rFonts w:ascii="Arial" w:hAnsi="Arial" w:cs="Arial"/>
                                  <w:color w:val="000000" w:themeColor="text1"/>
                                  <w:sz w:val="18"/>
                                  <w:szCs w:val="20"/>
                                </w:rPr>
                                <w:t>43</w:t>
                              </w:r>
                              <w:r w:rsidRPr="001615F1">
                                <w:rPr>
                                  <w:rFonts w:ascii="Arial" w:hAnsi="Arial" w:cs="Arial"/>
                                  <w:color w:val="000000" w:themeColor="text1"/>
                                  <w:sz w:val="18"/>
                                  <w:szCs w:val="20"/>
                                </w:rPr>
                                <w:t>)</w:t>
                              </w:r>
                            </w:p>
                            <w:p w14:paraId="1045FEB1"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Patients received intervention and/or rehabilitation (n=</w:t>
                              </w:r>
                              <w:r>
                                <w:rPr>
                                  <w:rFonts w:ascii="Arial" w:hAnsi="Arial" w:cs="Arial"/>
                                  <w:color w:val="000000" w:themeColor="text1"/>
                                  <w:sz w:val="18"/>
                                  <w:szCs w:val="20"/>
                                </w:rPr>
                                <w:t>40</w:t>
                              </w:r>
                              <w:r w:rsidRPr="001615F1">
                                <w:rPr>
                                  <w:rFonts w:ascii="Arial" w:hAnsi="Arial" w:cs="Arial"/>
                                  <w:color w:val="000000" w:themeColor="text1"/>
                                  <w:sz w:val="18"/>
                                  <w:szCs w:val="20"/>
                                </w:rPr>
                                <w:t>)</w:t>
                              </w:r>
                            </w:p>
                            <w:p w14:paraId="6848737C"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Not published in English (n=28)</w:t>
                              </w:r>
                            </w:p>
                            <w:p w14:paraId="3E835C2D"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Did not report change in relevant outcome (n=27)</w:t>
                              </w:r>
                            </w:p>
                            <w:p w14:paraId="5073F50D" w14:textId="77777777" w:rsidR="007C01CB"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Incorrect study design (n=</w:t>
                              </w:r>
                              <w:r>
                                <w:rPr>
                                  <w:rFonts w:ascii="Arial" w:hAnsi="Arial" w:cs="Arial"/>
                                  <w:color w:val="000000" w:themeColor="text1"/>
                                  <w:sz w:val="18"/>
                                  <w:szCs w:val="20"/>
                                </w:rPr>
                                <w:t>22</w:t>
                              </w:r>
                              <w:r w:rsidRPr="001615F1">
                                <w:rPr>
                                  <w:rFonts w:ascii="Arial" w:hAnsi="Arial" w:cs="Arial"/>
                                  <w:color w:val="000000" w:themeColor="text1"/>
                                  <w:sz w:val="18"/>
                                  <w:szCs w:val="20"/>
                                </w:rPr>
                                <w:t>)</w:t>
                              </w:r>
                            </w:p>
                            <w:p w14:paraId="0B8CD13D" w14:textId="77777777" w:rsidR="007C01CB" w:rsidRDefault="007C01CB" w:rsidP="007C01CB">
                              <w:pPr>
                                <w:spacing w:after="0" w:line="240" w:lineRule="auto"/>
                                <w:ind w:left="284"/>
                                <w:rPr>
                                  <w:rFonts w:ascii="Arial" w:hAnsi="Arial" w:cs="Arial"/>
                                  <w:color w:val="000000" w:themeColor="text1"/>
                                  <w:sz w:val="18"/>
                                  <w:szCs w:val="20"/>
                                </w:rPr>
                              </w:pPr>
                            </w:p>
                            <w:p w14:paraId="3443B8A6" w14:textId="77777777" w:rsidR="007C01CB" w:rsidRPr="00560609"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otal: (n=6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9"/>
                        <wps:cNvSpPr/>
                        <wps:spPr>
                          <a:xfrm>
                            <a:off x="570016" y="4481633"/>
                            <a:ext cx="1886911" cy="723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F8795"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5FD11959"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55)</w:t>
                              </w:r>
                            </w:p>
                            <w:p w14:paraId="73C64A57" w14:textId="77777777" w:rsidR="007C01CB" w:rsidRPr="00560609" w:rsidRDefault="007C01CB" w:rsidP="007C01CB">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0"/>
                        <wps:cNvCnPr/>
                        <wps:spPr>
                          <a:xfrm>
                            <a:off x="2481943" y="627101"/>
                            <a:ext cx="59390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1"/>
                        <wps:cNvCnPr/>
                        <wps:spPr>
                          <a:xfrm>
                            <a:off x="2481943" y="1802758"/>
                            <a:ext cx="59390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2"/>
                        <wps:cNvCnPr/>
                        <wps:spPr>
                          <a:xfrm>
                            <a:off x="2481943" y="2645906"/>
                            <a:ext cx="59390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3"/>
                        <wps:cNvCnPr/>
                        <wps:spPr>
                          <a:xfrm>
                            <a:off x="2470068" y="3477179"/>
                            <a:ext cx="59390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Flowchart: Alternate Process 14"/>
                        <wps:cNvSpPr/>
                        <wps:spPr>
                          <a:xfrm rot="16200000">
                            <a:off x="-376518" y="506893"/>
                            <a:ext cx="1276633" cy="262847"/>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91ED1BC" w14:textId="77777777" w:rsidR="007C01CB" w:rsidRPr="001502CF" w:rsidRDefault="007C01CB" w:rsidP="007C01C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15"/>
                        <wps:cNvSpPr/>
                        <wps:spPr>
                          <a:xfrm rot="16200000">
                            <a:off x="-1137808" y="2809435"/>
                            <a:ext cx="2786566" cy="262847"/>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E60E2F3" w14:textId="77777777" w:rsidR="007C01CB" w:rsidRDefault="007C01CB" w:rsidP="007C01C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5EF7351" w14:textId="77777777" w:rsidR="007C01CB" w:rsidRPr="001502CF" w:rsidRDefault="007C01CB" w:rsidP="007C01CB">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16"/>
                        <wps:cNvSpPr/>
                        <wps:spPr>
                          <a:xfrm rot="16200000">
                            <a:off x="-105290" y="4720727"/>
                            <a:ext cx="764012" cy="262847"/>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E27F1F8" w14:textId="77777777" w:rsidR="007C01CB" w:rsidRPr="001502CF" w:rsidRDefault="007C01CB" w:rsidP="007C01C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17"/>
                        <wps:cNvCnPr/>
                        <wps:spPr>
                          <a:xfrm>
                            <a:off x="1501239" y="1263420"/>
                            <a:ext cx="0" cy="281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18"/>
                        <wps:cNvCnPr/>
                        <wps:spPr>
                          <a:xfrm>
                            <a:off x="1501239" y="2082818"/>
                            <a:ext cx="0" cy="281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19"/>
                        <wps:cNvCnPr/>
                        <wps:spPr>
                          <a:xfrm>
                            <a:off x="1501239" y="2902215"/>
                            <a:ext cx="0" cy="281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0" y="5834974"/>
                            <a:ext cx="3264839" cy="369687"/>
                          </a:xfrm>
                          <a:prstGeom prst="rect">
                            <a:avLst/>
                          </a:prstGeom>
                          <a:solidFill>
                            <a:srgbClr val="FFFFFF"/>
                          </a:solidFill>
                          <a:ln w="9525">
                            <a:noFill/>
                            <a:miter lim="800000"/>
                            <a:headEnd/>
                            <a:tailEnd/>
                          </a:ln>
                        </wps:spPr>
                        <wps:txbx>
                          <w:txbxContent>
                            <w:p w14:paraId="5D7AA78F" w14:textId="77777777" w:rsidR="007C01CB" w:rsidRPr="00ED124B" w:rsidRDefault="007C01CB" w:rsidP="007C01CB">
                              <w:pPr>
                                <w:rPr>
                                  <w:sz w:val="20"/>
                                  <w:szCs w:val="20"/>
                                </w:rPr>
                              </w:pPr>
                              <w:r w:rsidRPr="00ED124B">
                                <w:rPr>
                                  <w:b/>
                                  <w:bCs/>
                                  <w:sz w:val="20"/>
                                  <w:szCs w:val="20"/>
                                </w:rPr>
                                <w:t>Figure 1.</w:t>
                              </w:r>
                              <w:r w:rsidRPr="00ED124B">
                                <w:rPr>
                                  <w:sz w:val="20"/>
                                  <w:szCs w:val="20"/>
                                </w:rPr>
                                <w:t xml:space="preserve"> PRISMA diagram for study selection</w:t>
                              </w:r>
                            </w:p>
                          </w:txbxContent>
                        </wps:txbx>
                        <wps:bodyPr rot="0" vert="horz" wrap="square" lIns="91440" tIns="45720" rIns="91440" bIns="45720" anchor="t" anchorCtr="0">
                          <a:spAutoFit/>
                        </wps:bodyPr>
                      </wps:wsp>
                      <wps:wsp>
                        <wps:cNvPr id="622512722" name="Straight Arrow Connector 19"/>
                        <wps:cNvCnPr/>
                        <wps:spPr>
                          <a:xfrm>
                            <a:off x="1501239" y="3721613"/>
                            <a:ext cx="0" cy="75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C759661" id="Group 20" o:spid="_x0000_s1026" style="width:426.05pt;height:488.4pt;mso-position-horizontal-relative:char;mso-position-vertical-relative:line" coordsize="54113,62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">
                <v:rect id="Rectangle 2" o:spid="_x0000_s1027" style="position:absolute;left:5818;top:165;width:18870;height:12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27FFE8A8"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w:t>
                        </w:r>
                      </w:p>
                      <w:p w14:paraId="1F8D2BCE"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Embas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8344</w:t>
                        </w:r>
                        <w:r w:rsidRPr="00E33364">
                          <w:rPr>
                            <w:rFonts w:ascii="Arial" w:hAnsi="Arial" w:cs="Arial"/>
                            <w:color w:val="000000" w:themeColor="text1"/>
                            <w:sz w:val="18"/>
                            <w:szCs w:val="20"/>
                          </w:rPr>
                          <w:t>)</w:t>
                        </w:r>
                      </w:p>
                      <w:p w14:paraId="05D64F36"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Medlin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4293</w:t>
                        </w:r>
                        <w:r w:rsidRPr="00E33364">
                          <w:rPr>
                            <w:rFonts w:ascii="Arial" w:hAnsi="Arial" w:cs="Arial"/>
                            <w:color w:val="000000" w:themeColor="text1"/>
                            <w:sz w:val="18"/>
                            <w:szCs w:val="20"/>
                          </w:rPr>
                          <w:t>)</w:t>
                        </w:r>
                      </w:p>
                      <w:p w14:paraId="09A98823" w14:textId="77777777" w:rsidR="007C01CB" w:rsidRPr="00E33364"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Web of Science (</w:t>
                        </w:r>
                        <w:r>
                          <w:rPr>
                            <w:rFonts w:ascii="Arial" w:hAnsi="Arial" w:cs="Arial"/>
                            <w:color w:val="000000" w:themeColor="text1"/>
                            <w:sz w:val="18"/>
                            <w:szCs w:val="20"/>
                          </w:rPr>
                          <w:t>n</w:t>
                        </w:r>
                        <w:r w:rsidRPr="00E33364">
                          <w:rPr>
                            <w:rFonts w:ascii="Arial" w:hAnsi="Arial" w:cs="Arial"/>
                            <w:color w:val="000000" w:themeColor="text1"/>
                            <w:sz w:val="18"/>
                            <w:szCs w:val="20"/>
                          </w:rPr>
                          <w:t>=</w:t>
                        </w:r>
                        <w:r>
                          <w:rPr>
                            <w:rFonts w:ascii="Arial" w:hAnsi="Arial" w:cs="Arial"/>
                            <w:color w:val="000000" w:themeColor="text1"/>
                            <w:sz w:val="18"/>
                            <w:szCs w:val="20"/>
                          </w:rPr>
                          <w:t>5024</w:t>
                        </w:r>
                        <w:r w:rsidRPr="00E33364">
                          <w:rPr>
                            <w:rFonts w:ascii="Arial" w:hAnsi="Arial" w:cs="Arial"/>
                            <w:color w:val="000000" w:themeColor="text1"/>
                            <w:sz w:val="18"/>
                            <w:szCs w:val="20"/>
                          </w:rPr>
                          <w:t>)</w:t>
                        </w:r>
                      </w:p>
                      <w:p w14:paraId="47D85F10" w14:textId="77777777" w:rsidR="007C01CB" w:rsidRDefault="007C01CB" w:rsidP="007C01CB">
                        <w:pPr>
                          <w:spacing w:after="0" w:line="240" w:lineRule="auto"/>
                          <w:ind w:left="284"/>
                          <w:rPr>
                            <w:rFonts w:ascii="Arial" w:hAnsi="Arial" w:cs="Arial"/>
                            <w:color w:val="000000" w:themeColor="text1"/>
                            <w:sz w:val="18"/>
                            <w:szCs w:val="20"/>
                          </w:rPr>
                        </w:pPr>
                        <w:r w:rsidRPr="00E33364">
                          <w:rPr>
                            <w:rFonts w:ascii="Arial" w:hAnsi="Arial" w:cs="Arial"/>
                            <w:color w:val="000000" w:themeColor="text1"/>
                            <w:sz w:val="18"/>
                            <w:szCs w:val="20"/>
                          </w:rPr>
                          <w:t>CINAHL (</w:t>
                        </w:r>
                        <w:r>
                          <w:rPr>
                            <w:rFonts w:ascii="Arial" w:hAnsi="Arial" w:cs="Arial"/>
                            <w:color w:val="000000" w:themeColor="text1"/>
                            <w:sz w:val="18"/>
                            <w:szCs w:val="20"/>
                          </w:rPr>
                          <w:t>n</w:t>
                        </w:r>
                        <w:r w:rsidRPr="00E33364">
                          <w:rPr>
                            <w:rFonts w:ascii="Arial" w:hAnsi="Arial" w:cs="Arial"/>
                            <w:color w:val="000000" w:themeColor="text1"/>
                            <w:sz w:val="18"/>
                            <w:szCs w:val="20"/>
                          </w:rPr>
                          <w:t>=2</w:t>
                        </w:r>
                        <w:r>
                          <w:rPr>
                            <w:rFonts w:ascii="Arial" w:hAnsi="Arial" w:cs="Arial"/>
                            <w:color w:val="000000" w:themeColor="text1"/>
                            <w:sz w:val="18"/>
                            <w:szCs w:val="20"/>
                          </w:rPr>
                          <w:t>658</w:t>
                        </w:r>
                        <w:r w:rsidRPr="00E33364">
                          <w:rPr>
                            <w:rFonts w:ascii="Arial" w:hAnsi="Arial" w:cs="Arial"/>
                            <w:color w:val="000000" w:themeColor="text1"/>
                            <w:sz w:val="18"/>
                            <w:szCs w:val="20"/>
                          </w:rPr>
                          <w:t>)</w:t>
                        </w:r>
                      </w:p>
                      <w:p w14:paraId="52C3B311" w14:textId="77777777" w:rsidR="007C01CB" w:rsidRDefault="007C01CB" w:rsidP="007C01CB">
                        <w:pPr>
                          <w:spacing w:after="0" w:line="240" w:lineRule="auto"/>
                          <w:ind w:left="284"/>
                          <w:rPr>
                            <w:rFonts w:ascii="Arial" w:hAnsi="Arial" w:cs="Arial"/>
                            <w:color w:val="000000" w:themeColor="text1"/>
                            <w:sz w:val="18"/>
                            <w:szCs w:val="20"/>
                          </w:rPr>
                        </w:pPr>
                      </w:p>
                      <w:p w14:paraId="38B96D3E" w14:textId="77777777" w:rsidR="007C01CB" w:rsidRPr="00560609"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Total: </w:t>
                        </w:r>
                        <w:r w:rsidRPr="00E36976">
                          <w:rPr>
                            <w:rFonts w:ascii="Arial" w:hAnsi="Arial" w:cs="Arial"/>
                            <w:color w:val="000000" w:themeColor="text1"/>
                            <w:sz w:val="18"/>
                            <w:szCs w:val="20"/>
                          </w:rPr>
                          <w:t>(</w:t>
                        </w:r>
                        <w:r>
                          <w:rPr>
                            <w:rFonts w:ascii="Arial" w:hAnsi="Arial" w:cs="Arial"/>
                            <w:color w:val="000000" w:themeColor="text1"/>
                            <w:sz w:val="18"/>
                            <w:szCs w:val="20"/>
                          </w:rPr>
                          <w:t>n</w:t>
                        </w:r>
                        <w:r w:rsidRPr="00E36976">
                          <w:rPr>
                            <w:rFonts w:ascii="Arial" w:hAnsi="Arial" w:cs="Arial"/>
                            <w:color w:val="000000" w:themeColor="text1"/>
                            <w:sz w:val="18"/>
                            <w:szCs w:val="20"/>
                          </w:rPr>
                          <w:t>=</w:t>
                        </w:r>
                        <w:r>
                          <w:rPr>
                            <w:rFonts w:ascii="Arial" w:hAnsi="Arial" w:cs="Arial"/>
                            <w:color w:val="000000" w:themeColor="text1"/>
                            <w:sz w:val="18"/>
                            <w:szCs w:val="20"/>
                          </w:rPr>
                          <w:t>20319</w:t>
                        </w:r>
                        <w:r w:rsidRPr="00E36976">
                          <w:rPr>
                            <w:rFonts w:ascii="Arial" w:hAnsi="Arial" w:cs="Arial"/>
                            <w:color w:val="000000" w:themeColor="text1"/>
                            <w:sz w:val="18"/>
                            <w:szCs w:val="20"/>
                          </w:rPr>
                          <w:t>)</w:t>
                        </w:r>
                      </w:p>
                    </w:txbxContent>
                  </v:textbox>
                </v:rect>
                <v:rect id="Rectangle 3" o:spid="_x0000_s1028" style="position:absolute;left:30875;top:2777;width:23238;height:6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3CA0A3BD" w14:textId="77777777" w:rsidR="007C01CB" w:rsidRDefault="007C01CB" w:rsidP="007C01CB">
                        <w:pPr>
                          <w:spacing w:after="0" w:line="240" w:lineRule="auto"/>
                          <w:rPr>
                            <w:rFonts w:ascii="Arial" w:hAnsi="Arial" w:cs="Arial"/>
                            <w:color w:val="000000" w:themeColor="text1"/>
                            <w:sz w:val="18"/>
                            <w:szCs w:val="20"/>
                          </w:rPr>
                        </w:pPr>
                      </w:p>
                      <w:p w14:paraId="79B656AF"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3286D49" w14:textId="77777777" w:rsidR="007C01CB"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7223)</w:t>
                        </w:r>
                      </w:p>
                      <w:p w14:paraId="20F57126" w14:textId="77777777" w:rsidR="007C01CB" w:rsidRPr="00560609" w:rsidRDefault="007C01CB" w:rsidP="007C01CB">
                        <w:pPr>
                          <w:spacing w:after="0" w:line="240" w:lineRule="auto"/>
                          <w:ind w:left="284"/>
                          <w:rPr>
                            <w:rFonts w:ascii="Arial" w:hAnsi="Arial" w:cs="Arial"/>
                            <w:color w:val="000000" w:themeColor="text1"/>
                            <w:sz w:val="18"/>
                            <w:szCs w:val="20"/>
                          </w:rPr>
                        </w:pPr>
                      </w:p>
                    </w:txbxContent>
                  </v:textbox>
                </v:rect>
                <v:rect id="Rectangle 4" o:spid="_x0000_s1029" style="position:absolute;left:5818;top:15484;width:18870;height:5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03027A4D"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title screened</w:t>
                        </w:r>
                      </w:p>
                      <w:p w14:paraId="111A97FE"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13096)</w:t>
                        </w:r>
                      </w:p>
                    </w:txbxContent>
                  </v:textbox>
                </v:rect>
                <v:rect id="Rectangle 5" o:spid="_x0000_s1030" style="position:absolute;left:30875;top:15603;width:13678;height:5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4445B1B5"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0BF53B5"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10121)</w:t>
                        </w:r>
                      </w:p>
                    </w:txbxContent>
                  </v:textbox>
                </v:rect>
                <v:rect id="Rectangle 6" o:spid="_x0000_s1031" style="position:absolute;left:5818;top:23797;width:18870;height:5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06FB1043"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abstract screened </w:t>
                        </w:r>
                      </w:p>
                      <w:p w14:paraId="68AB9515"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2975)</w:t>
                        </w:r>
                      </w:p>
                    </w:txbxContent>
                  </v:textbox>
                </v:rect>
                <v:rect id="Rectangle 7" o:spid="_x0000_s1032" style="position:absolute;left:30994;top:23915;width:13678;height:5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1983300E"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8D7525D"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2236)</w:t>
                        </w:r>
                      </w:p>
                    </w:txbxContent>
                  </v:textbox>
                </v:rect>
                <v:rect id="Rectangle 8" o:spid="_x0000_s1033" style="position:absolute;left:5818;top:31990;width:18870;height:5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14:paraId="577FAC59" w14:textId="77777777" w:rsidR="007C01CB" w:rsidRPr="00560609"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assessed for eligibility (n=739)</w:t>
                        </w:r>
                      </w:p>
                    </w:txbxContent>
                  </v:textbox>
                </v:rect>
                <v:rect id="Rectangle 8" o:spid="_x0000_s1034" style="position:absolute;left:30757;top:31872;width:23252;height:26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5803C81E" w14:textId="77777777" w:rsidR="007C01CB" w:rsidRDefault="007C01CB" w:rsidP="007C01C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ith reasons:</w:t>
                        </w:r>
                      </w:p>
                      <w:p w14:paraId="2421156B"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 xml:space="preserve">No </w:t>
                        </w:r>
                        <w:r>
                          <w:rPr>
                            <w:rFonts w:ascii="Arial" w:hAnsi="Arial" w:cs="Arial"/>
                            <w:color w:val="000000" w:themeColor="text1"/>
                            <w:sz w:val="18"/>
                            <w:szCs w:val="20"/>
                          </w:rPr>
                          <w:t>second assessment within hospital</w:t>
                        </w:r>
                        <w:r w:rsidRPr="001615F1">
                          <w:rPr>
                            <w:rFonts w:ascii="Arial" w:hAnsi="Arial" w:cs="Arial"/>
                            <w:color w:val="000000" w:themeColor="text1"/>
                            <w:sz w:val="18"/>
                            <w:szCs w:val="20"/>
                          </w:rPr>
                          <w:t xml:space="preserve"> (n=13</w:t>
                        </w:r>
                        <w:r>
                          <w:rPr>
                            <w:rFonts w:ascii="Arial" w:hAnsi="Arial" w:cs="Arial"/>
                            <w:color w:val="000000" w:themeColor="text1"/>
                            <w:sz w:val="18"/>
                            <w:szCs w:val="20"/>
                          </w:rPr>
                          <w:t>8</w:t>
                        </w:r>
                        <w:r w:rsidRPr="001615F1">
                          <w:rPr>
                            <w:rFonts w:ascii="Arial" w:hAnsi="Arial" w:cs="Arial"/>
                            <w:color w:val="000000" w:themeColor="text1"/>
                            <w:sz w:val="18"/>
                            <w:szCs w:val="20"/>
                          </w:rPr>
                          <w:t>)</w:t>
                        </w:r>
                      </w:p>
                      <w:p w14:paraId="243F80A4"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Study population</w:t>
                        </w:r>
                        <w:r>
                          <w:rPr>
                            <w:rFonts w:ascii="Arial" w:hAnsi="Arial" w:cs="Arial"/>
                            <w:color w:val="000000" w:themeColor="text1"/>
                            <w:sz w:val="18"/>
                            <w:szCs w:val="20"/>
                          </w:rPr>
                          <w:t xml:space="preserve"> </w:t>
                        </w:r>
                        <w:r w:rsidRPr="001615F1">
                          <w:rPr>
                            <w:rFonts w:ascii="Arial" w:hAnsi="Arial" w:cs="Arial"/>
                            <w:color w:val="000000" w:themeColor="text1"/>
                            <w:sz w:val="18"/>
                            <w:szCs w:val="20"/>
                          </w:rPr>
                          <w:t>(n=1</w:t>
                        </w:r>
                        <w:r>
                          <w:rPr>
                            <w:rFonts w:ascii="Arial" w:hAnsi="Arial" w:cs="Arial"/>
                            <w:color w:val="000000" w:themeColor="text1"/>
                            <w:sz w:val="18"/>
                            <w:szCs w:val="20"/>
                          </w:rPr>
                          <w:t>11</w:t>
                        </w:r>
                        <w:r w:rsidRPr="001615F1">
                          <w:rPr>
                            <w:rFonts w:ascii="Arial" w:hAnsi="Arial" w:cs="Arial"/>
                            <w:color w:val="000000" w:themeColor="text1"/>
                            <w:sz w:val="18"/>
                            <w:szCs w:val="20"/>
                          </w:rPr>
                          <w:t>)</w:t>
                        </w:r>
                      </w:p>
                      <w:p w14:paraId="3336D418"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Age</w:t>
                        </w:r>
                        <w:r>
                          <w:rPr>
                            <w:rFonts w:ascii="Arial" w:hAnsi="Arial" w:cs="Arial"/>
                            <w:color w:val="000000" w:themeColor="text1"/>
                            <w:sz w:val="18"/>
                            <w:szCs w:val="20"/>
                          </w:rPr>
                          <w:t xml:space="preserve"> &lt;65 years</w:t>
                        </w:r>
                        <w:r w:rsidRPr="001615F1">
                          <w:rPr>
                            <w:rFonts w:ascii="Arial" w:hAnsi="Arial" w:cs="Arial"/>
                            <w:color w:val="000000" w:themeColor="text1"/>
                            <w:sz w:val="18"/>
                            <w:szCs w:val="20"/>
                          </w:rPr>
                          <w:t xml:space="preserve"> (n=</w:t>
                        </w:r>
                        <w:r>
                          <w:rPr>
                            <w:rFonts w:ascii="Arial" w:hAnsi="Arial" w:cs="Arial"/>
                            <w:color w:val="000000" w:themeColor="text1"/>
                            <w:sz w:val="18"/>
                            <w:szCs w:val="20"/>
                          </w:rPr>
                          <w:t>102</w:t>
                        </w:r>
                        <w:r w:rsidRPr="001615F1">
                          <w:rPr>
                            <w:rFonts w:ascii="Arial" w:hAnsi="Arial" w:cs="Arial"/>
                            <w:color w:val="000000" w:themeColor="text1"/>
                            <w:sz w:val="18"/>
                            <w:szCs w:val="20"/>
                          </w:rPr>
                          <w:t xml:space="preserve">) </w:t>
                        </w:r>
                      </w:p>
                      <w:p w14:paraId="59735F41"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Conference abstracts, letters, poster, editorials or comments (n=7</w:t>
                        </w:r>
                        <w:r>
                          <w:rPr>
                            <w:rFonts w:ascii="Arial" w:hAnsi="Arial" w:cs="Arial"/>
                            <w:color w:val="000000" w:themeColor="text1"/>
                            <w:sz w:val="18"/>
                            <w:szCs w:val="20"/>
                          </w:rPr>
                          <w:t>0</w:t>
                        </w:r>
                        <w:r w:rsidRPr="001615F1">
                          <w:rPr>
                            <w:rFonts w:ascii="Arial" w:hAnsi="Arial" w:cs="Arial"/>
                            <w:color w:val="000000" w:themeColor="text1"/>
                            <w:sz w:val="18"/>
                            <w:szCs w:val="20"/>
                          </w:rPr>
                          <w:t>)</w:t>
                        </w:r>
                      </w:p>
                      <w:p w14:paraId="3A1A25D8" w14:textId="77777777" w:rsidR="007C01CB" w:rsidRPr="001615F1"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n-acute s</w:t>
                        </w:r>
                        <w:r w:rsidRPr="001615F1">
                          <w:rPr>
                            <w:rFonts w:ascii="Arial" w:hAnsi="Arial" w:cs="Arial"/>
                            <w:color w:val="000000" w:themeColor="text1"/>
                            <w:sz w:val="18"/>
                            <w:szCs w:val="20"/>
                          </w:rPr>
                          <w:t>tudy setting (n=5</w:t>
                        </w:r>
                        <w:r>
                          <w:rPr>
                            <w:rFonts w:ascii="Arial" w:hAnsi="Arial" w:cs="Arial"/>
                            <w:color w:val="000000" w:themeColor="text1"/>
                            <w:sz w:val="18"/>
                            <w:szCs w:val="20"/>
                          </w:rPr>
                          <w:t>2</w:t>
                        </w:r>
                        <w:r w:rsidRPr="001615F1">
                          <w:rPr>
                            <w:rFonts w:ascii="Arial" w:hAnsi="Arial" w:cs="Arial"/>
                            <w:color w:val="000000" w:themeColor="text1"/>
                            <w:sz w:val="18"/>
                            <w:szCs w:val="20"/>
                          </w:rPr>
                          <w:t>)</w:t>
                        </w:r>
                      </w:p>
                      <w:p w14:paraId="182A9228"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Raw data not reported (n=</w:t>
                        </w:r>
                        <w:r>
                          <w:rPr>
                            <w:rFonts w:ascii="Arial" w:hAnsi="Arial" w:cs="Arial"/>
                            <w:color w:val="000000" w:themeColor="text1"/>
                            <w:sz w:val="18"/>
                            <w:szCs w:val="20"/>
                          </w:rPr>
                          <w:t>51</w:t>
                        </w:r>
                        <w:r w:rsidRPr="001615F1">
                          <w:rPr>
                            <w:rFonts w:ascii="Arial" w:hAnsi="Arial" w:cs="Arial"/>
                            <w:color w:val="000000" w:themeColor="text1"/>
                            <w:sz w:val="18"/>
                            <w:szCs w:val="20"/>
                          </w:rPr>
                          <w:t>)</w:t>
                        </w:r>
                      </w:p>
                      <w:p w14:paraId="3435D555"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Incorrect study measure(s) (n=</w:t>
                        </w:r>
                        <w:r>
                          <w:rPr>
                            <w:rFonts w:ascii="Arial" w:hAnsi="Arial" w:cs="Arial"/>
                            <w:color w:val="000000" w:themeColor="text1"/>
                            <w:sz w:val="18"/>
                            <w:szCs w:val="20"/>
                          </w:rPr>
                          <w:t>43</w:t>
                        </w:r>
                        <w:r w:rsidRPr="001615F1">
                          <w:rPr>
                            <w:rFonts w:ascii="Arial" w:hAnsi="Arial" w:cs="Arial"/>
                            <w:color w:val="000000" w:themeColor="text1"/>
                            <w:sz w:val="18"/>
                            <w:szCs w:val="20"/>
                          </w:rPr>
                          <w:t>)</w:t>
                        </w:r>
                      </w:p>
                      <w:p w14:paraId="1045FEB1"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Patients received intervention and/or rehabilitation (n=</w:t>
                        </w:r>
                        <w:r>
                          <w:rPr>
                            <w:rFonts w:ascii="Arial" w:hAnsi="Arial" w:cs="Arial"/>
                            <w:color w:val="000000" w:themeColor="text1"/>
                            <w:sz w:val="18"/>
                            <w:szCs w:val="20"/>
                          </w:rPr>
                          <w:t>40</w:t>
                        </w:r>
                        <w:r w:rsidRPr="001615F1">
                          <w:rPr>
                            <w:rFonts w:ascii="Arial" w:hAnsi="Arial" w:cs="Arial"/>
                            <w:color w:val="000000" w:themeColor="text1"/>
                            <w:sz w:val="18"/>
                            <w:szCs w:val="20"/>
                          </w:rPr>
                          <w:t>)</w:t>
                        </w:r>
                      </w:p>
                      <w:p w14:paraId="6848737C"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Not published in English (n=28)</w:t>
                        </w:r>
                      </w:p>
                      <w:p w14:paraId="3E835C2D" w14:textId="77777777" w:rsidR="007C01CB" w:rsidRPr="001615F1"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Did not report change in relevant outcome (n=27)</w:t>
                        </w:r>
                      </w:p>
                      <w:p w14:paraId="5073F50D" w14:textId="77777777" w:rsidR="007C01CB" w:rsidRDefault="007C01CB" w:rsidP="007C01CB">
                        <w:pPr>
                          <w:spacing w:after="0" w:line="240" w:lineRule="auto"/>
                          <w:ind w:left="284"/>
                          <w:rPr>
                            <w:rFonts w:ascii="Arial" w:hAnsi="Arial" w:cs="Arial"/>
                            <w:color w:val="000000" w:themeColor="text1"/>
                            <w:sz w:val="18"/>
                            <w:szCs w:val="20"/>
                          </w:rPr>
                        </w:pPr>
                        <w:r w:rsidRPr="001615F1">
                          <w:rPr>
                            <w:rFonts w:ascii="Arial" w:hAnsi="Arial" w:cs="Arial"/>
                            <w:color w:val="000000" w:themeColor="text1"/>
                            <w:sz w:val="18"/>
                            <w:szCs w:val="20"/>
                          </w:rPr>
                          <w:t>Incorrect study design (n=</w:t>
                        </w:r>
                        <w:r>
                          <w:rPr>
                            <w:rFonts w:ascii="Arial" w:hAnsi="Arial" w:cs="Arial"/>
                            <w:color w:val="000000" w:themeColor="text1"/>
                            <w:sz w:val="18"/>
                            <w:szCs w:val="20"/>
                          </w:rPr>
                          <w:t>22</w:t>
                        </w:r>
                        <w:r w:rsidRPr="001615F1">
                          <w:rPr>
                            <w:rFonts w:ascii="Arial" w:hAnsi="Arial" w:cs="Arial"/>
                            <w:color w:val="000000" w:themeColor="text1"/>
                            <w:sz w:val="18"/>
                            <w:szCs w:val="20"/>
                          </w:rPr>
                          <w:t>)</w:t>
                        </w:r>
                      </w:p>
                      <w:p w14:paraId="0B8CD13D" w14:textId="77777777" w:rsidR="007C01CB" w:rsidRDefault="007C01CB" w:rsidP="007C01CB">
                        <w:pPr>
                          <w:spacing w:after="0" w:line="240" w:lineRule="auto"/>
                          <w:ind w:left="284"/>
                          <w:rPr>
                            <w:rFonts w:ascii="Arial" w:hAnsi="Arial" w:cs="Arial"/>
                            <w:color w:val="000000" w:themeColor="text1"/>
                            <w:sz w:val="18"/>
                            <w:szCs w:val="20"/>
                          </w:rPr>
                        </w:pPr>
                      </w:p>
                      <w:p w14:paraId="3443B8A6" w14:textId="77777777" w:rsidR="007C01CB" w:rsidRPr="00560609" w:rsidRDefault="007C01CB" w:rsidP="007C01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otal: (n=684)</w:t>
                        </w:r>
                      </w:p>
                    </w:txbxContent>
                  </v:textbox>
                </v:rect>
                <v:rect id="Rectangle 9" o:spid="_x0000_s1035" style="position:absolute;left:5700;top:44816;width:18869;height:7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250F8795"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5FD11959" w14:textId="77777777" w:rsidR="007C01CB" w:rsidRDefault="007C01CB" w:rsidP="007C01CB">
                        <w:pPr>
                          <w:spacing w:after="0" w:line="240" w:lineRule="auto"/>
                          <w:rPr>
                            <w:rFonts w:ascii="Arial" w:hAnsi="Arial" w:cs="Arial"/>
                            <w:color w:val="000000" w:themeColor="text1"/>
                            <w:sz w:val="18"/>
                            <w:szCs w:val="20"/>
                          </w:rPr>
                        </w:pPr>
                        <w:r>
                          <w:rPr>
                            <w:rFonts w:ascii="Arial" w:hAnsi="Arial" w:cs="Arial"/>
                            <w:color w:val="000000" w:themeColor="text1"/>
                            <w:sz w:val="18"/>
                            <w:szCs w:val="20"/>
                          </w:rPr>
                          <w:t>(n=55)</w:t>
                        </w:r>
                      </w:p>
                      <w:p w14:paraId="73C64A57" w14:textId="77777777" w:rsidR="007C01CB" w:rsidRPr="00560609" w:rsidRDefault="007C01CB" w:rsidP="007C01CB">
                        <w:pPr>
                          <w:spacing w:after="0" w:line="240" w:lineRule="auto"/>
                          <w:rPr>
                            <w:rFonts w:ascii="Arial" w:hAnsi="Arial" w:cs="Arial"/>
                            <w:color w:val="000000" w:themeColor="text1"/>
                            <w:sz w:val="18"/>
                            <w:szCs w:val="20"/>
                          </w:rPr>
                        </w:pPr>
                      </w:p>
                    </w:txbxContent>
                  </v:textbox>
                </v:rect>
                <v:shapetype id="_x0000_t32" coordsize="21600,21600" o:spt="32" o:oned="t" path="m,l21600,21600e" filled="f">
                  <v:path arrowok="t" fillok="f" o:connecttype="none"/>
                  <o:lock v:ext="edit" shapetype="t"/>
                </v:shapetype>
                <v:shape id="Straight Arrow Connector 10" o:spid="_x0000_s1036" type="#_x0000_t32" style="position:absolute;left:24819;top:6271;width:59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1" o:spid="_x0000_s1037" type="#_x0000_t32" style="position:absolute;left:24819;top:18027;width:59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2" o:spid="_x0000_s1038" type="#_x0000_t32" style="position:absolute;left:24819;top:26459;width:59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3" o:spid="_x0000_s1039" type="#_x0000_t32" style="position:absolute;left:24700;top:34771;width:59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4" o:spid="_x0000_s1040" type="#_x0000_t176" style="position:absolute;left:-3765;top:5068;width:1276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" fillcolor="#d86dcb [1944]" strokecolor="black [3213]" strokeweight="1pt">
                  <v:textbox>
                    <w:txbxContent>
                      <w:p w14:paraId="191ED1BC" w14:textId="77777777" w:rsidR="007C01CB" w:rsidRPr="001502CF" w:rsidRDefault="007C01CB" w:rsidP="007C01C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15" o:spid="_x0000_s1041" type="#_x0000_t176" style="position:absolute;left:-11379;top:28094;width:27866;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" fillcolor="#d86dcb [1944]" strokecolor="black [3213]" strokeweight="1pt">
                  <v:textbox>
                    <w:txbxContent>
                      <w:p w14:paraId="4E60E2F3" w14:textId="77777777" w:rsidR="007C01CB" w:rsidRDefault="007C01CB" w:rsidP="007C01C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5EF7351" w14:textId="77777777" w:rsidR="007C01CB" w:rsidRPr="001502CF" w:rsidRDefault="007C01CB" w:rsidP="007C01CB">
                        <w:pPr>
                          <w:spacing w:after="0" w:line="240" w:lineRule="auto"/>
                          <w:rPr>
                            <w:rFonts w:ascii="Arial" w:hAnsi="Arial" w:cs="Arial"/>
                            <w:b/>
                            <w:color w:val="000000" w:themeColor="text1"/>
                            <w:sz w:val="18"/>
                            <w:szCs w:val="18"/>
                          </w:rPr>
                        </w:pPr>
                      </w:p>
                    </w:txbxContent>
                  </v:textbox>
                </v:shape>
                <v:shape id="Flowchart: Alternate Process 16" o:spid="_x0000_s1042" type="#_x0000_t176" style="position:absolute;left:-1053;top:47206;width:764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" fillcolor="#d86dcb [1944]" strokecolor="black [3213]" strokeweight="1pt">
                  <v:textbox>
                    <w:txbxContent>
                      <w:p w14:paraId="7E27F1F8" w14:textId="77777777" w:rsidR="007C01CB" w:rsidRPr="001502CF" w:rsidRDefault="007C01CB" w:rsidP="007C01C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17" o:spid="_x0000_s1043" type="#_x0000_t32" style="position:absolute;left:15012;top:12634;width:0;height:2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18" o:spid="_x0000_s1044" type="#_x0000_t32" style="position:absolute;left:15012;top:20828;width:0;height:2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EFxQAAANsAAAAPAAAAZHJzL2Rvd25yZXYueG1sRI9BS8NA&#10;FITvgv9heYK3ZqPB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BX+BEFxQAAANsAAAAP&#10;AAAAAAAAAAAAAAAAAAcCAABkcnMvZG93bnJldi54bWxQSwUGAAAAAAMAAwC3AAAA+QIAAAAA&#10;" strokecolor="black [3213]" strokeweight=".5pt">
                  <v:stroke endarrow="block" joinstyle="miter"/>
                </v:shape>
                <v:shape id="Straight Arrow Connector 19" o:spid="_x0000_s1045" type="#_x0000_t32" style="position:absolute;left:15012;top:29022;width:0;height:28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type id="_x0000_t202" coordsize="21600,21600" o:spt="202" path="m,l,21600r21600,l21600,xe">
                  <v:stroke joinstyle="miter"/>
                  <v:path gradientshapeok="t" o:connecttype="rect"/>
                </v:shapetype>
                <v:shape id="_x0000_s1046" type="#_x0000_t202" style="position:absolute;top:58349;width:32648;height:3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5D7AA78F" w14:textId="77777777" w:rsidR="007C01CB" w:rsidRPr="00ED124B" w:rsidRDefault="007C01CB" w:rsidP="007C01CB">
                        <w:pPr>
                          <w:rPr>
                            <w:sz w:val="20"/>
                            <w:szCs w:val="20"/>
                          </w:rPr>
                        </w:pPr>
                        <w:r w:rsidRPr="00ED124B">
                          <w:rPr>
                            <w:b/>
                            <w:bCs/>
                            <w:sz w:val="20"/>
                            <w:szCs w:val="20"/>
                          </w:rPr>
                          <w:t>Figure 1.</w:t>
                        </w:r>
                        <w:r w:rsidRPr="00ED124B">
                          <w:rPr>
                            <w:sz w:val="20"/>
                            <w:szCs w:val="20"/>
                          </w:rPr>
                          <w:t xml:space="preserve"> PRISMA diagram for study selection</w:t>
                        </w:r>
                      </w:p>
                    </w:txbxContent>
                  </v:textbox>
                </v:shape>
                <v:shape id="Straight Arrow Connector 19" o:spid="_x0000_s1047" type="#_x0000_t32" style="position:absolute;left:15012;top:37216;width:0;height:7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" strokecolor="black [3213]" strokeweight=".5pt">
                  <v:stroke endarrow="block" joinstyle="miter"/>
                </v:shape>
                <w10:anchorlock/>
              </v:group>
            </w:pict>
          </mc:Fallback>
        </mc:AlternateContent>
      </w:r>
    </w:p>
    <w:p w14:paraId="09EB4702" w14:textId="7616DABE" w:rsidR="00122F24" w:rsidRPr="0079228F" w:rsidRDefault="003E6527" w:rsidP="00897D92">
      <w:pPr>
        <w:pStyle w:val="Heading2"/>
        <w:rPr>
          <w:b w:val="0"/>
          <w:color w:val="auto"/>
        </w:rPr>
      </w:pPr>
      <w:bookmarkStart w:id="12" w:name="_Toc191389642"/>
      <w:r>
        <w:lastRenderedPageBreak/>
        <w:t xml:space="preserve">3.2 </w:t>
      </w:r>
      <w:r w:rsidR="00122F24" w:rsidRPr="00D939C8">
        <w:t>Study characteristics</w:t>
      </w:r>
      <w:bookmarkEnd w:id="12"/>
      <w:r w:rsidR="00122F24" w:rsidRPr="00D939C8">
        <w:t xml:space="preserve"> </w:t>
      </w:r>
    </w:p>
    <w:p w14:paraId="55ADDC23" w14:textId="164060B4" w:rsidR="00122F24" w:rsidRDefault="00122F24" w:rsidP="002E66E9">
      <w:pPr>
        <w:spacing w:line="360" w:lineRule="auto"/>
        <w:jc w:val="both"/>
      </w:pPr>
      <w:r w:rsidRPr="00112DF1">
        <w:rPr>
          <w:color w:val="000000" w:themeColor="text1"/>
        </w:rPr>
        <w:t xml:space="preserve">Study characteristics are presented in Table 1. </w:t>
      </w:r>
      <w:r w:rsidR="001F3495" w:rsidRPr="00112DF1">
        <w:rPr>
          <w:color w:val="000000" w:themeColor="text1"/>
        </w:rPr>
        <w:t xml:space="preserve">The 55 </w:t>
      </w:r>
      <w:r w:rsidR="00E35A9D">
        <w:rPr>
          <w:color w:val="000000" w:themeColor="text1"/>
        </w:rPr>
        <w:t>results</w:t>
      </w:r>
      <w:r w:rsidR="001F3495" w:rsidRPr="00112DF1">
        <w:rPr>
          <w:color w:val="000000" w:themeColor="text1"/>
        </w:rPr>
        <w:t xml:space="preserve"> included 28 cohort studies, 15 RCTs, </w:t>
      </w:r>
      <w:r w:rsidR="00304F1A">
        <w:rPr>
          <w:color w:val="000000" w:themeColor="text1"/>
        </w:rPr>
        <w:t xml:space="preserve">5 non-randomised </w:t>
      </w:r>
      <w:r w:rsidR="004569C5">
        <w:rPr>
          <w:color w:val="000000" w:themeColor="text1"/>
        </w:rPr>
        <w:t>controlled</w:t>
      </w:r>
      <w:r w:rsidR="00204446">
        <w:rPr>
          <w:color w:val="000000" w:themeColor="text1"/>
        </w:rPr>
        <w:t xml:space="preserve"> trials, </w:t>
      </w:r>
      <w:r w:rsidR="001F3495" w:rsidRPr="00112DF1">
        <w:rPr>
          <w:color w:val="000000" w:themeColor="text1"/>
        </w:rPr>
        <w:t xml:space="preserve">3 secondary analyses, 3 longitudinal studies, and 1 </w:t>
      </w:r>
      <w:r w:rsidR="001C77AF" w:rsidRPr="00112DF1">
        <w:rPr>
          <w:color w:val="000000" w:themeColor="text1"/>
        </w:rPr>
        <w:t>feasibility</w:t>
      </w:r>
      <w:r w:rsidR="001F3495" w:rsidRPr="00112DF1">
        <w:rPr>
          <w:color w:val="000000" w:themeColor="text1"/>
        </w:rPr>
        <w:t xml:space="preserve"> stud</w:t>
      </w:r>
      <w:r w:rsidR="00662A1F" w:rsidRPr="00112DF1">
        <w:rPr>
          <w:color w:val="000000" w:themeColor="text1"/>
        </w:rPr>
        <w:t xml:space="preserve">y. </w:t>
      </w:r>
      <w:r w:rsidRPr="00112DF1">
        <w:rPr>
          <w:color w:val="000000" w:themeColor="text1"/>
        </w:rPr>
        <w:t>Sample size</w:t>
      </w:r>
      <w:r w:rsidR="0088345A" w:rsidRPr="00112DF1">
        <w:rPr>
          <w:color w:val="000000" w:themeColor="text1"/>
        </w:rPr>
        <w:t>s</w:t>
      </w:r>
      <w:r w:rsidRPr="00112DF1">
        <w:rPr>
          <w:color w:val="000000" w:themeColor="text1"/>
        </w:rPr>
        <w:t xml:space="preserve"> ranged from </w:t>
      </w:r>
      <w:r w:rsidR="00CF7FA7" w:rsidRPr="00112DF1">
        <w:rPr>
          <w:color w:val="000000" w:themeColor="text1"/>
        </w:rPr>
        <w:t>8</w:t>
      </w:r>
      <w:r w:rsidRPr="00112DF1">
        <w:rPr>
          <w:color w:val="000000" w:themeColor="text1"/>
        </w:rPr>
        <w:t xml:space="preserve"> to 1693 (n</w:t>
      </w:r>
      <w:r w:rsidR="00711106">
        <w:rPr>
          <w:color w:val="000000" w:themeColor="text1"/>
        </w:rPr>
        <w:t xml:space="preserve"> </w:t>
      </w:r>
      <w:r w:rsidRPr="00112DF1">
        <w:rPr>
          <w:color w:val="000000" w:themeColor="text1"/>
        </w:rPr>
        <w:t>=</w:t>
      </w:r>
      <w:r w:rsidR="00711106">
        <w:rPr>
          <w:color w:val="000000" w:themeColor="text1"/>
        </w:rPr>
        <w:t xml:space="preserve"> </w:t>
      </w:r>
      <w:r w:rsidR="00282B59" w:rsidRPr="00112DF1">
        <w:rPr>
          <w:color w:val="000000" w:themeColor="text1"/>
        </w:rPr>
        <w:t>14919</w:t>
      </w:r>
      <w:r w:rsidRPr="00112DF1">
        <w:rPr>
          <w:color w:val="000000" w:themeColor="text1"/>
        </w:rPr>
        <w:t xml:space="preserve">), with the mean age </w:t>
      </w:r>
      <w:r w:rsidR="008D2B8D">
        <w:rPr>
          <w:color w:val="000000" w:themeColor="text1"/>
        </w:rPr>
        <w:t>of</w:t>
      </w:r>
      <w:r w:rsidRPr="00112DF1">
        <w:rPr>
          <w:color w:val="000000" w:themeColor="text1"/>
        </w:rPr>
        <w:t xml:space="preserve"> 8</w:t>
      </w:r>
      <w:r w:rsidR="00CF7FA7" w:rsidRPr="00112DF1">
        <w:rPr>
          <w:color w:val="000000" w:themeColor="text1"/>
        </w:rPr>
        <w:t>2.2</w:t>
      </w:r>
      <w:r w:rsidR="00711106">
        <w:rPr>
          <w:color w:val="000000" w:themeColor="text1"/>
        </w:rPr>
        <w:t xml:space="preserve"> </w:t>
      </w:r>
      <w:r w:rsidRPr="00112DF1">
        <w:rPr>
          <w:color w:val="000000" w:themeColor="text1"/>
        </w:rPr>
        <w:t>±</w:t>
      </w:r>
      <w:r w:rsidR="00711106">
        <w:rPr>
          <w:color w:val="000000" w:themeColor="text1"/>
        </w:rPr>
        <w:t xml:space="preserve"> </w:t>
      </w:r>
      <w:r w:rsidR="00980234" w:rsidRPr="00112DF1">
        <w:rPr>
          <w:color w:val="000000" w:themeColor="text1"/>
        </w:rPr>
        <w:t>3.9</w:t>
      </w:r>
      <w:r w:rsidR="008D2B8D">
        <w:rPr>
          <w:color w:val="000000" w:themeColor="text1"/>
        </w:rPr>
        <w:t xml:space="preserve"> </w:t>
      </w:r>
      <w:r w:rsidRPr="00112DF1">
        <w:rPr>
          <w:color w:val="000000" w:themeColor="text1"/>
        </w:rPr>
        <w:t xml:space="preserve">years. Studies </w:t>
      </w:r>
      <w:r w:rsidR="0088345A" w:rsidRPr="00112DF1">
        <w:rPr>
          <w:color w:val="000000" w:themeColor="text1"/>
        </w:rPr>
        <w:t xml:space="preserve">were conducted in </w:t>
      </w:r>
      <w:r w:rsidRPr="00112DF1">
        <w:rPr>
          <w:color w:val="000000" w:themeColor="text1"/>
        </w:rPr>
        <w:t xml:space="preserve">several countries, majority </w:t>
      </w:r>
      <w:r w:rsidR="009B53DC">
        <w:rPr>
          <w:color w:val="000000" w:themeColor="text1"/>
        </w:rPr>
        <w:t>being</w:t>
      </w:r>
      <w:r w:rsidRPr="00112DF1">
        <w:rPr>
          <w:color w:val="000000" w:themeColor="text1"/>
        </w:rPr>
        <w:t xml:space="preserve"> Spain (n=1</w:t>
      </w:r>
      <w:r w:rsidR="00D57E4D" w:rsidRPr="00112DF1">
        <w:rPr>
          <w:color w:val="000000" w:themeColor="text1"/>
        </w:rPr>
        <w:t>3</w:t>
      </w:r>
      <w:r w:rsidRPr="00112DF1">
        <w:rPr>
          <w:color w:val="000000" w:themeColor="text1"/>
        </w:rPr>
        <w:t>)</w:t>
      </w:r>
      <w:r w:rsidR="003C62D9">
        <w:rPr>
          <w:color w:val="000000" w:themeColor="text1"/>
        </w:rPr>
        <w:t xml:space="preserve">. </w:t>
      </w:r>
      <w:r w:rsidR="00D21B84">
        <w:rPr>
          <w:color w:val="000000" w:themeColor="text1"/>
        </w:rPr>
        <w:t>Forty seven</w:t>
      </w:r>
      <w:r w:rsidRPr="00112DF1">
        <w:rPr>
          <w:color w:val="000000" w:themeColor="text1"/>
        </w:rPr>
        <w:t xml:space="preserve"> studies were rated ‘high’ </w:t>
      </w:r>
      <w:r w:rsidR="00D21B84">
        <w:rPr>
          <w:color w:val="000000" w:themeColor="text1"/>
        </w:rPr>
        <w:t xml:space="preserve">quality </w:t>
      </w:r>
      <w:r w:rsidRPr="00112DF1">
        <w:rPr>
          <w:color w:val="000000" w:themeColor="text1"/>
        </w:rPr>
        <w:t>(8</w:t>
      </w:r>
      <w:r w:rsidR="000E184D" w:rsidRPr="00112DF1">
        <w:rPr>
          <w:color w:val="000000" w:themeColor="text1"/>
        </w:rPr>
        <w:t>3.3</w:t>
      </w:r>
      <w:r w:rsidRPr="00112DF1">
        <w:rPr>
          <w:color w:val="000000" w:themeColor="text1"/>
        </w:rPr>
        <w:t>%)</w:t>
      </w:r>
      <w:r w:rsidR="00D21B84">
        <w:rPr>
          <w:color w:val="000000" w:themeColor="text1"/>
        </w:rPr>
        <w:t>,</w:t>
      </w:r>
      <w:r w:rsidRPr="00112DF1">
        <w:rPr>
          <w:color w:val="000000" w:themeColor="text1"/>
        </w:rPr>
        <w:t xml:space="preserve"> </w:t>
      </w:r>
      <w:r w:rsidR="00AC7410" w:rsidRPr="00112DF1">
        <w:rPr>
          <w:color w:val="000000" w:themeColor="text1"/>
        </w:rPr>
        <w:t>8</w:t>
      </w:r>
      <w:r w:rsidR="00D21B84">
        <w:rPr>
          <w:color w:val="000000" w:themeColor="text1"/>
        </w:rPr>
        <w:t xml:space="preserve"> </w:t>
      </w:r>
      <w:r w:rsidRPr="00112DF1">
        <w:rPr>
          <w:color w:val="000000" w:themeColor="text1"/>
        </w:rPr>
        <w:t>‘medium’ (1</w:t>
      </w:r>
      <w:r w:rsidR="00BF32A5" w:rsidRPr="00112DF1">
        <w:rPr>
          <w:color w:val="000000" w:themeColor="text1"/>
        </w:rPr>
        <w:t>6.7</w:t>
      </w:r>
      <w:r w:rsidRPr="00112DF1">
        <w:rPr>
          <w:color w:val="000000" w:themeColor="text1"/>
        </w:rPr>
        <w:t xml:space="preserve">%) and 0 </w:t>
      </w:r>
      <w:r w:rsidRPr="002C0296">
        <w:rPr>
          <w:color w:val="000000" w:themeColor="text1"/>
        </w:rPr>
        <w:t xml:space="preserve">‘low’ </w:t>
      </w:r>
      <w:r w:rsidR="006478B2" w:rsidRPr="008175AE">
        <w:rPr>
          <w:rFonts w:ascii="Aptos" w:hAnsi="Aptos"/>
        </w:rPr>
        <w:t>(</w:t>
      </w:r>
      <w:r w:rsidR="00F47875" w:rsidRPr="008175AE">
        <w:rPr>
          <w:rFonts w:ascii="Aptos" w:hAnsi="Aptos"/>
        </w:rPr>
        <w:t>Table S</w:t>
      </w:r>
      <w:r w:rsidR="006B1D08" w:rsidRPr="008175AE">
        <w:rPr>
          <w:rFonts w:ascii="Aptos" w:hAnsi="Aptos"/>
        </w:rPr>
        <w:t>2</w:t>
      </w:r>
      <w:r w:rsidR="00F47875" w:rsidRPr="008175AE">
        <w:rPr>
          <w:rFonts w:ascii="Aptos" w:hAnsi="Aptos"/>
        </w:rPr>
        <w:t>-S</w:t>
      </w:r>
      <w:r w:rsidR="00A108A2" w:rsidRPr="008175AE">
        <w:rPr>
          <w:rFonts w:ascii="Aptos" w:hAnsi="Aptos"/>
        </w:rPr>
        <w:t>4</w:t>
      </w:r>
      <w:r w:rsidR="00F47875" w:rsidRPr="008175AE">
        <w:rPr>
          <w:rFonts w:ascii="Aptos" w:hAnsi="Aptos"/>
        </w:rPr>
        <w:t>)</w:t>
      </w:r>
      <w:r w:rsidR="003E4C18" w:rsidRPr="008175AE">
        <w:rPr>
          <w:rFonts w:ascii="Aptos" w:hAnsi="Aptos"/>
        </w:rPr>
        <w:t>.</w:t>
      </w:r>
    </w:p>
    <w:p w14:paraId="7CF77010" w14:textId="77777777" w:rsidR="002F7AEC" w:rsidRDefault="002F7AEC" w:rsidP="000A3D9C">
      <w:pPr>
        <w:spacing w:line="360" w:lineRule="auto"/>
        <w:jc w:val="both"/>
        <w:rPr>
          <w:color w:val="000000" w:themeColor="text1"/>
        </w:rPr>
        <w:sectPr w:rsidR="002F7AEC">
          <w:pgSz w:w="11906" w:h="16838"/>
          <w:pgMar w:top="1440" w:right="1440" w:bottom="1440" w:left="1440" w:header="708" w:footer="708" w:gutter="0"/>
          <w:cols w:space="708"/>
          <w:docGrid w:linePitch="360"/>
        </w:sectPr>
      </w:pPr>
      <w:bookmarkStart w:id="13" w:name="_Toc191389645"/>
    </w:p>
    <w:tbl>
      <w:tblPr>
        <w:tblStyle w:val="PlainTable2"/>
        <w:tblpPr w:leftFromText="181" w:rightFromText="181" w:topFromText="567" w:vertAnchor="page" w:horzAnchor="margin" w:tblpXSpec="center" w:tblpYSpec="center"/>
        <w:tblW w:w="16013" w:type="dxa"/>
        <w:tblLook w:val="04A0" w:firstRow="1" w:lastRow="0" w:firstColumn="1" w:lastColumn="0" w:noHBand="0" w:noVBand="1"/>
      </w:tblPr>
      <w:tblGrid>
        <w:gridCol w:w="1411"/>
        <w:gridCol w:w="1205"/>
        <w:gridCol w:w="1207"/>
        <w:gridCol w:w="1134"/>
        <w:gridCol w:w="1134"/>
        <w:gridCol w:w="3118"/>
        <w:gridCol w:w="2552"/>
        <w:gridCol w:w="1984"/>
        <w:gridCol w:w="1418"/>
        <w:gridCol w:w="850"/>
      </w:tblGrid>
      <w:tr w:rsidR="00657929" w:rsidRPr="00832F04" w14:paraId="29787834" w14:textId="77777777" w:rsidTr="007313B1">
        <w:trPr>
          <w:cnfStyle w:val="100000000000" w:firstRow="1" w:lastRow="0" w:firstColumn="0" w:lastColumn="0" w:oddVBand="0" w:evenVBand="0" w:oddHBand="0"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1411" w:type="dxa"/>
            <w:hideMark/>
          </w:tcPr>
          <w:p w14:paraId="5662F96E" w14:textId="77777777" w:rsidR="00657929" w:rsidRPr="00832F04" w:rsidRDefault="00657929" w:rsidP="007313B1">
            <w:pPr>
              <w:jc w:val="center"/>
              <w:rPr>
                <w:rFonts w:ascii="Aptos Narrow" w:eastAsia="Times New Roman" w:hAnsi="Aptos Narrow" w:cs="Times New Roman"/>
                <w:color w:val="000000"/>
                <w:kern w:val="0"/>
                <w:sz w:val="20"/>
                <w:szCs w:val="20"/>
                <w:lang w:eastAsia="en-GB"/>
                <w14:ligatures w14:val="none"/>
              </w:rPr>
            </w:pPr>
            <w:r>
              <w:rPr>
                <w:rFonts w:ascii="Aptos Narrow" w:eastAsia="Times New Roman" w:hAnsi="Aptos Narrow" w:cs="Times New Roman"/>
                <w:noProof/>
                <w:color w:val="000000"/>
                <w:kern w:val="0"/>
                <w:sz w:val="20"/>
                <w:szCs w:val="20"/>
                <w:lang w:eastAsia="en-GB"/>
              </w:rPr>
              <w:lastRenderedPageBreak/>
              <mc:AlternateContent>
                <mc:Choice Requires="wps">
                  <w:drawing>
                    <wp:anchor distT="0" distB="0" distL="114300" distR="114300" simplePos="0" relativeHeight="251660288" behindDoc="0" locked="0" layoutInCell="1" allowOverlap="1" wp14:anchorId="21AB4A51" wp14:editId="70A97236">
                      <wp:simplePos x="0" y="0"/>
                      <wp:positionH relativeFrom="column">
                        <wp:posOffset>-41093</wp:posOffset>
                      </wp:positionH>
                      <wp:positionV relativeFrom="paragraph">
                        <wp:posOffset>-336542</wp:posOffset>
                      </wp:positionV>
                      <wp:extent cx="3895107" cy="285008"/>
                      <wp:effectExtent l="0" t="0" r="0" b="1270"/>
                      <wp:wrapNone/>
                      <wp:docPr id="890318967" name="Text Box 2"/>
                      <wp:cNvGraphicFramePr/>
                      <a:graphic xmlns:a="http://schemas.openxmlformats.org/drawingml/2006/main">
                        <a:graphicData uri="http://schemas.microsoft.com/office/word/2010/wordprocessingShape">
                          <wps:wsp>
                            <wps:cNvSpPr txBox="1"/>
                            <wps:spPr>
                              <a:xfrm>
                                <a:off x="0" y="0"/>
                                <a:ext cx="3895107" cy="285008"/>
                              </a:xfrm>
                              <a:prstGeom prst="rect">
                                <a:avLst/>
                              </a:prstGeom>
                              <a:noFill/>
                              <a:ln w="6350">
                                <a:noFill/>
                              </a:ln>
                            </wps:spPr>
                            <wps:txbx>
                              <w:txbxContent>
                                <w:p w14:paraId="3DC1FF11" w14:textId="77777777" w:rsidR="00657929" w:rsidRPr="001E4F87" w:rsidRDefault="00657929" w:rsidP="00657929">
                                  <w:pPr>
                                    <w:rPr>
                                      <w:sz w:val="20"/>
                                      <w:szCs w:val="20"/>
                                    </w:rPr>
                                  </w:pPr>
                                  <w:r w:rsidRPr="001E4F87">
                                    <w:rPr>
                                      <w:b/>
                                      <w:bCs/>
                                      <w:sz w:val="20"/>
                                      <w:szCs w:val="20"/>
                                    </w:rPr>
                                    <w:t>Table 1.</w:t>
                                  </w:r>
                                  <w:r w:rsidRPr="001E4F87">
                                    <w:rPr>
                                      <w:sz w:val="20"/>
                                      <w:szCs w:val="20"/>
                                    </w:rPr>
                                    <w:t xml:space="preserve"> Summary of study characteristic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B4A51" id="Text Box 2" o:spid="_x0000_s1048" type="#_x0000_t202" style="position:absolute;left:0;text-align:left;margin-left:-3.25pt;margin-top:-26.5pt;width:306.7pt;height:22.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" filled="f" stroked="f" strokeweight=".5pt">
                      <v:textbox>
                        <w:txbxContent>
                          <w:p w14:paraId="3DC1FF11" w14:textId="77777777" w:rsidR="00657929" w:rsidRPr="001E4F87" w:rsidRDefault="00657929" w:rsidP="00657929">
                            <w:pPr>
                              <w:rPr>
                                <w:sz w:val="20"/>
                                <w:szCs w:val="20"/>
                              </w:rPr>
                            </w:pPr>
                            <w:r w:rsidRPr="001E4F87">
                              <w:rPr>
                                <w:b/>
                                <w:bCs/>
                                <w:sz w:val="20"/>
                                <w:szCs w:val="20"/>
                              </w:rPr>
                              <w:t>Table 1.</w:t>
                            </w:r>
                            <w:r w:rsidRPr="001E4F87">
                              <w:rPr>
                                <w:sz w:val="20"/>
                                <w:szCs w:val="20"/>
                              </w:rPr>
                              <w:t xml:space="preserve"> Summary of study characteristics </w:t>
                            </w:r>
                          </w:p>
                        </w:txbxContent>
                      </v:textbox>
                    </v:shape>
                  </w:pict>
                </mc:Fallback>
              </mc:AlternateContent>
            </w:r>
            <w:r w:rsidRPr="00832F04">
              <w:rPr>
                <w:rFonts w:ascii="Aptos Narrow" w:eastAsia="Times New Roman" w:hAnsi="Aptos Narrow" w:cs="Times New Roman"/>
                <w:color w:val="000000"/>
                <w:kern w:val="0"/>
                <w:sz w:val="20"/>
                <w:szCs w:val="20"/>
                <w:lang w:eastAsia="en-GB"/>
                <w14:ligatures w14:val="none"/>
              </w:rPr>
              <w:t xml:space="preserve">First author (year), </w:t>
            </w:r>
            <w:r w:rsidRPr="00832F04">
              <w:rPr>
                <w:rFonts w:ascii="Aptos Narrow" w:eastAsia="Times New Roman" w:hAnsi="Aptos Narrow" w:cs="Times New Roman"/>
                <w:color w:val="000000"/>
                <w:kern w:val="0"/>
                <w:sz w:val="20"/>
                <w:szCs w:val="20"/>
                <w:lang w:eastAsia="en-GB"/>
                <w14:ligatures w14:val="none"/>
              </w:rPr>
              <w:br/>
              <w:t>country</w:t>
            </w:r>
          </w:p>
        </w:tc>
        <w:tc>
          <w:tcPr>
            <w:tcW w:w="1205" w:type="dxa"/>
            <w:noWrap/>
            <w:hideMark/>
          </w:tcPr>
          <w:p w14:paraId="2E07CB07"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 xml:space="preserve">Study design </w:t>
            </w:r>
          </w:p>
        </w:tc>
        <w:tc>
          <w:tcPr>
            <w:tcW w:w="1207" w:type="dxa"/>
            <w:noWrap/>
            <w:hideMark/>
          </w:tcPr>
          <w:p w14:paraId="7C048BC1"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Total sample</w:t>
            </w:r>
          </w:p>
        </w:tc>
        <w:tc>
          <w:tcPr>
            <w:tcW w:w="1134" w:type="dxa"/>
            <w:noWrap/>
            <w:hideMark/>
          </w:tcPr>
          <w:p w14:paraId="55725E80"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Age</w:t>
            </w:r>
          </w:p>
        </w:tc>
        <w:tc>
          <w:tcPr>
            <w:tcW w:w="1134" w:type="dxa"/>
            <w:hideMark/>
          </w:tcPr>
          <w:p w14:paraId="1FA04A37"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 xml:space="preserve">Length of stay </w:t>
            </w:r>
          </w:p>
        </w:tc>
        <w:tc>
          <w:tcPr>
            <w:tcW w:w="3118" w:type="dxa"/>
            <w:hideMark/>
          </w:tcPr>
          <w:p w14:paraId="634BE12B"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Condition and setting</w:t>
            </w:r>
          </w:p>
        </w:tc>
        <w:tc>
          <w:tcPr>
            <w:tcW w:w="2552" w:type="dxa"/>
            <w:hideMark/>
          </w:tcPr>
          <w:p w14:paraId="710A0982"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Measurement time points</w:t>
            </w:r>
          </w:p>
        </w:tc>
        <w:tc>
          <w:tcPr>
            <w:tcW w:w="1984" w:type="dxa"/>
            <w:hideMark/>
          </w:tcPr>
          <w:p w14:paraId="291BA6BB"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 xml:space="preserve">Review outcome(s) of interest </w:t>
            </w:r>
          </w:p>
        </w:tc>
        <w:tc>
          <w:tcPr>
            <w:tcW w:w="1418" w:type="dxa"/>
            <w:hideMark/>
          </w:tcPr>
          <w:p w14:paraId="24D819FE"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Measurement tool(s)</w:t>
            </w:r>
          </w:p>
        </w:tc>
        <w:tc>
          <w:tcPr>
            <w:tcW w:w="850" w:type="dxa"/>
            <w:hideMark/>
          </w:tcPr>
          <w:p w14:paraId="1169F8BF" w14:textId="77777777" w:rsidR="00657929" w:rsidRPr="00832F04" w:rsidRDefault="00657929" w:rsidP="007313B1">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0"/>
                <w:szCs w:val="20"/>
                <w:lang w:eastAsia="en-GB"/>
                <w14:ligatures w14:val="none"/>
              </w:rPr>
            </w:pPr>
            <w:r w:rsidRPr="00832F04">
              <w:rPr>
                <w:rFonts w:ascii="Aptos Narrow" w:eastAsia="Times New Roman" w:hAnsi="Aptos Narrow" w:cs="Times New Roman"/>
                <w:color w:val="000000"/>
                <w:kern w:val="0"/>
                <w:sz w:val="20"/>
                <w:szCs w:val="20"/>
                <w:lang w:eastAsia="en-GB"/>
                <w14:ligatures w14:val="none"/>
              </w:rPr>
              <w:t>JBI Quality Score</w:t>
            </w:r>
          </w:p>
        </w:tc>
      </w:tr>
      <w:tr w:rsidR="00657929" w:rsidRPr="00832F04" w14:paraId="4FF386CA"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DA81AF1" w14:textId="4FAF0BF4"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Chong (2014),</w:t>
            </w:r>
            <w:r w:rsidRPr="00004FEC">
              <w:rPr>
                <w:rFonts w:ascii="Aptos Narrow" w:eastAsia="Times New Roman" w:hAnsi="Aptos Narrow" w:cs="Times New Roman"/>
                <w:color w:val="000000" w:themeColor="text1"/>
                <w:kern w:val="0"/>
                <w:sz w:val="18"/>
                <w:szCs w:val="18"/>
                <w:lang w:eastAsia="en-GB"/>
                <w14:ligatures w14:val="none"/>
              </w:rPr>
              <w:br/>
              <w:t>Singapore</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Chong&lt;/Author&gt;&lt;Year&gt;2014&lt;/Year&gt;&lt;RecNum&gt;35174&lt;/RecNum&gt;&lt;DisplayText&gt;(21)&lt;/DisplayText&gt;&lt;record&gt;&lt;rec-number&gt;35174&lt;/rec-number&gt;&lt;foreign-keys&gt;&lt;key app="EN" db-id="wxx5et0r3dat26e02eppeww0vd0rsxzprfsx" timestamp="1706625631"&gt;35174&lt;/key&gt;&lt;/foreign-keys&gt;&lt;ref-type name="Journal Article"&gt;17&lt;/ref-type&gt;&lt;contributors&gt;&lt;authors&gt;&lt;author&gt;Chong, M. S.&lt;/author&gt;&lt;author&gt;Chan, M.&lt;/author&gt;&lt;author&gt;Tay, L.&lt;/author&gt;&lt;author&gt;Ding, Y. Y.&lt;/author&gt;&lt;/authors&gt;&lt;/contributors&gt;&lt;titles&gt;&lt;title&gt;Outcomes of an innovative model of acute delirium care: the Geriatric Monitoring Unit (GMU)&lt;/title&gt;&lt;secondary-title&gt;Clin Interv Aging&lt;/secondary-title&gt;&lt;/titles&gt;&lt;periodical&gt;&lt;full-title&gt;Clin Interv Aging&lt;/full-title&gt;&lt;/periodical&gt;&lt;pages&gt;603-612&lt;/pages&gt;&lt;volume&gt;9&lt;/volume&gt;&lt;dates&gt;&lt;year&gt;2014&lt;/year&gt;&lt;/dates&gt;&lt;isbn&gt;1178-1998&lt;/isbn&gt;&lt;accession-num&gt;WOS:000333902800001&lt;/accession-num&gt;&lt;urls&gt;&lt;/urls&gt;&lt;electronic-resource-num&gt;10.2147/CIA.S60259&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51E3DE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743ABE0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39 </w:t>
            </w:r>
            <w:r w:rsidRPr="00832F04">
              <w:rPr>
                <w:rFonts w:ascii="Aptos Narrow" w:eastAsia="Times New Roman" w:hAnsi="Aptos Narrow" w:cs="Times New Roman"/>
                <w:kern w:val="0"/>
                <w:sz w:val="18"/>
                <w:szCs w:val="18"/>
                <w:lang w:eastAsia="en-GB"/>
                <w14:ligatures w14:val="none"/>
              </w:rPr>
              <w:br/>
              <w:t>(14 M, 25 F)</w:t>
            </w:r>
          </w:p>
        </w:tc>
        <w:tc>
          <w:tcPr>
            <w:tcW w:w="1134" w:type="dxa"/>
            <w:hideMark/>
          </w:tcPr>
          <w:p w14:paraId="0C9837C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4.5 ± 8.2</w:t>
            </w:r>
          </w:p>
        </w:tc>
        <w:tc>
          <w:tcPr>
            <w:tcW w:w="1134" w:type="dxa"/>
            <w:hideMark/>
          </w:tcPr>
          <w:p w14:paraId="46A1B50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2.5 ± 9.1</w:t>
            </w:r>
          </w:p>
        </w:tc>
        <w:tc>
          <w:tcPr>
            <w:tcW w:w="3118" w:type="dxa"/>
            <w:hideMark/>
          </w:tcPr>
          <w:p w14:paraId="44AA833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medical conditions</w:t>
            </w:r>
            <w:r w:rsidRPr="00832F04">
              <w:rPr>
                <w:rFonts w:ascii="Aptos Narrow" w:eastAsia="Times New Roman" w:hAnsi="Aptos Narrow" w:cs="Times New Roman"/>
                <w:kern w:val="0"/>
                <w:sz w:val="18"/>
                <w:szCs w:val="18"/>
                <w:lang w:eastAsia="en-GB"/>
                <w14:ligatures w14:val="none"/>
              </w:rPr>
              <w:br/>
              <w:t>Setting: Geriatric medicine department</w:t>
            </w:r>
          </w:p>
        </w:tc>
        <w:tc>
          <w:tcPr>
            <w:tcW w:w="2552" w:type="dxa"/>
            <w:hideMark/>
          </w:tcPr>
          <w:p w14:paraId="5C77CAB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noWrap/>
            <w:hideMark/>
          </w:tcPr>
          <w:p w14:paraId="7AA989A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Physical function </w:t>
            </w:r>
          </w:p>
        </w:tc>
        <w:tc>
          <w:tcPr>
            <w:tcW w:w="1418" w:type="dxa"/>
            <w:noWrap/>
            <w:hideMark/>
          </w:tcPr>
          <w:p w14:paraId="5511BE9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BI</w:t>
            </w:r>
          </w:p>
        </w:tc>
        <w:tc>
          <w:tcPr>
            <w:tcW w:w="850" w:type="dxa"/>
            <w:hideMark/>
          </w:tcPr>
          <w:p w14:paraId="24C90C8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13</w:t>
            </w:r>
            <w:r w:rsidRPr="00832F04">
              <w:rPr>
                <w:rFonts w:ascii="Aptos Narrow" w:eastAsia="Times New Roman" w:hAnsi="Aptos Narrow" w:cs="Times New Roman"/>
                <w:color w:val="000000"/>
                <w:kern w:val="0"/>
                <w:sz w:val="18"/>
                <w:szCs w:val="18"/>
                <w:lang w:eastAsia="en-GB"/>
                <w14:ligatures w14:val="none"/>
              </w:rPr>
              <w:br/>
              <w:t xml:space="preserve"> Medium</w:t>
            </w:r>
          </w:p>
        </w:tc>
      </w:tr>
      <w:tr w:rsidR="00657929" w:rsidRPr="00832F04" w14:paraId="35CEB40E"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4C86E01A" w14:textId="2A7FAA5F"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Ahmad (2023),</w:t>
            </w:r>
            <w:r w:rsidRPr="00004FEC">
              <w:rPr>
                <w:rFonts w:ascii="Aptos Narrow" w:eastAsia="Times New Roman" w:hAnsi="Aptos Narrow" w:cs="Times New Roman"/>
                <w:color w:val="000000" w:themeColor="text1"/>
                <w:kern w:val="0"/>
                <w:sz w:val="18"/>
                <w:szCs w:val="18"/>
                <w:lang w:eastAsia="en-GB"/>
                <w14:ligatures w14:val="none"/>
              </w:rPr>
              <w:br/>
              <w:t>Canad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Ahmad&lt;/Author&gt;&lt;Year&gt;2023&lt;/Year&gt;&lt;RecNum&gt;12745&lt;/RecNum&gt;&lt;DisplayText&gt;(22)&lt;/DisplayText&gt;&lt;record&gt;&lt;rec-number&gt;12745&lt;/rec-number&gt;&lt;foreign-keys&gt;&lt;key app="EN" db-id="wxx5et0r3dat26e02eppeww0vd0rsxzprfsx" timestamp="1706619018"&gt;12745&lt;/key&gt;&lt;/foreign-keys&gt;&lt;ref-type name="Journal Article"&gt;17&lt;/ref-type&gt;&lt;contributors&gt;&lt;authors&gt;&lt;author&gt;Ahmad, F.&lt;/author&gt;&lt;author&gt;Fountotos, R.&lt;/author&gt;&lt;author&gt;Goldfarb, M.&lt;/author&gt;&lt;author&gt;Bharaj, N.&lt;/author&gt;&lt;author&gt;Munir, H.&lt;/author&gt;&lt;author&gt;Marsala, J.&lt;/author&gt;&lt;author&gt;Rudski, L. G.&lt;/author&gt;&lt;author&gt;Afilalo, J.&lt;/author&gt;&lt;/authors&gt;&lt;/contributors&gt;&lt;auth-address&gt;J. Afilalo, Division of Experimental Medicine, McGill University, Montreal, QC H4A 3J1, Canada. E-mail: jonathan.afilalo@mcgill.ca&lt;/auth-address&gt;&lt;titles&gt;&lt;title&gt;De-frailing intervention for hospitalized cardiovascular patients in the TARGET-EFT randomized clinical trial&lt;/title&gt;&lt;secondary-title&gt;Eur Heart J Qual Care Clin Outcomes&lt;/secondary-title&gt;&lt;/titles&gt;&lt;periodical&gt;&lt;full-title&gt;Eur Heart J Qual Care Clin Outcomes&lt;/full-title&gt;&lt;/periodical&gt;&lt;pages&gt;482-489&lt;/pages&gt;&lt;volume&gt;9&lt;/volume&gt;&lt;number&gt;5&lt;/number&gt;&lt;keywords&gt;&lt;keyword&gt;aged&lt;/keyword&gt;&lt;keyword&gt;article&lt;/keyword&gt;&lt;keyword&gt;*cardiovascular disease&lt;/keyword&gt;&lt;keyword&gt;female&lt;/keyword&gt;&lt;keyword&gt;frailty&lt;/keyword&gt;&lt;keyword&gt;hospital admission&lt;/keyword&gt;&lt;keyword&gt;human&lt;/keyword&gt;&lt;keyword&gt;major clinical study&lt;/keyword&gt;&lt;keyword&gt;male&lt;/keyword&gt;&lt;keyword&gt;physical performance&lt;/keyword&gt;&lt;keyword&gt;risk factor&lt;/keyword&gt;&lt;/keywords&gt;&lt;dates&gt;&lt;year&gt;2023&lt;/year&gt;&lt;/dates&gt;&lt;pub-location&gt;United Kingdom&lt;/pub-location&gt;&lt;publisher&gt;Oxford University Press&lt;/publisher&gt;&lt;isbn&gt;2058-5225&amp;#xD;2058-1742&lt;/isbn&gt;&lt;accession-num&gt;2026561386&lt;/accession-num&gt;&lt;urls&gt;&lt;related-urls&gt;&lt;url&gt;http://ehjqcco.oxfordjournals.org/&lt;/url&gt;&lt;url&gt;http://ovidsp.ovid.com/ovidweb.cgi?T=JS&amp;amp;PAGE=reference&amp;amp;D=emexa&amp;amp;NEWS=N&amp;amp;AN=2026561386&lt;/url&gt;&lt;/related-urls&gt;&lt;/urls&gt;&lt;electronic-resource-num&gt;https://dx.doi.org/10.1093/ehjqcco/qcac050&lt;/electronic-resource-num&gt;&lt;remote-database-name&gt;Embase&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6D5034C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3906001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69 </w:t>
            </w:r>
            <w:r w:rsidRPr="00832F04">
              <w:rPr>
                <w:rFonts w:ascii="Aptos Narrow" w:eastAsia="Times New Roman" w:hAnsi="Aptos Narrow" w:cs="Times New Roman"/>
                <w:kern w:val="0"/>
                <w:sz w:val="18"/>
                <w:szCs w:val="18"/>
                <w:lang w:eastAsia="en-GB"/>
                <w14:ligatures w14:val="none"/>
              </w:rPr>
              <w:br/>
              <w:t>(31 M, 38 F)</w:t>
            </w:r>
          </w:p>
        </w:tc>
        <w:tc>
          <w:tcPr>
            <w:tcW w:w="1134" w:type="dxa"/>
            <w:hideMark/>
          </w:tcPr>
          <w:p w14:paraId="363DB8E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2 ± 7.3</w:t>
            </w:r>
          </w:p>
        </w:tc>
        <w:tc>
          <w:tcPr>
            <w:tcW w:w="1134" w:type="dxa"/>
            <w:hideMark/>
          </w:tcPr>
          <w:p w14:paraId="78EAAA1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5D8C151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Cardiovascular conditions</w:t>
            </w:r>
            <w:r w:rsidRPr="00832F04">
              <w:rPr>
                <w:rFonts w:ascii="Aptos Narrow" w:eastAsia="Times New Roman" w:hAnsi="Aptos Narrow" w:cs="Times New Roman"/>
                <w:kern w:val="0"/>
                <w:sz w:val="18"/>
                <w:szCs w:val="18"/>
                <w:lang w:eastAsia="en-GB"/>
                <w14:ligatures w14:val="none"/>
              </w:rPr>
              <w:br/>
              <w:t>Setting: Cardiovascular wards</w:t>
            </w:r>
          </w:p>
        </w:tc>
        <w:tc>
          <w:tcPr>
            <w:tcW w:w="2552" w:type="dxa"/>
            <w:hideMark/>
          </w:tcPr>
          <w:p w14:paraId="6211DA0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noWrap/>
            <w:hideMark/>
          </w:tcPr>
          <w:p w14:paraId="61E589F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Physical performance</w:t>
            </w:r>
          </w:p>
        </w:tc>
        <w:tc>
          <w:tcPr>
            <w:tcW w:w="1418" w:type="dxa"/>
            <w:noWrap/>
            <w:hideMark/>
          </w:tcPr>
          <w:p w14:paraId="3DE9CF1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SPPB</w:t>
            </w:r>
          </w:p>
        </w:tc>
        <w:tc>
          <w:tcPr>
            <w:tcW w:w="850" w:type="dxa"/>
            <w:hideMark/>
          </w:tcPr>
          <w:p w14:paraId="4DBBB9A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9/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06AEA8D7" w14:textId="77777777" w:rsidTr="007313B1">
        <w:trPr>
          <w:cnfStyle w:val="000000100000" w:firstRow="0" w:lastRow="0" w:firstColumn="0" w:lastColumn="0" w:oddVBand="0" w:evenVBand="0" w:oddHBand="1" w:evenHBand="0" w:firstRowFirstColumn="0" w:firstRowLastColumn="0" w:lastRowFirstColumn="0" w:lastRowLastColumn="0"/>
          <w:trHeight w:val="1131"/>
        </w:trPr>
        <w:tc>
          <w:tcPr>
            <w:cnfStyle w:val="001000000000" w:firstRow="0" w:lastRow="0" w:firstColumn="1" w:lastColumn="0" w:oddVBand="0" w:evenVBand="0" w:oddHBand="0" w:evenHBand="0" w:firstRowFirstColumn="0" w:firstRowLastColumn="0" w:lastRowFirstColumn="0" w:lastRowLastColumn="0"/>
            <w:tcW w:w="1411" w:type="dxa"/>
            <w:hideMark/>
          </w:tcPr>
          <w:p w14:paraId="55DE5C3E" w14:textId="00BC76BA"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Beyer (2011),</w:t>
            </w:r>
            <w:r w:rsidRPr="00004FEC">
              <w:rPr>
                <w:rFonts w:ascii="Aptos Narrow" w:eastAsia="Times New Roman" w:hAnsi="Aptos Narrow" w:cs="Times New Roman"/>
                <w:color w:val="000000" w:themeColor="text1"/>
                <w:kern w:val="0"/>
                <w:sz w:val="18"/>
                <w:szCs w:val="18"/>
                <w:lang w:eastAsia="en-GB"/>
                <w14:ligatures w14:val="none"/>
              </w:rPr>
              <w:br/>
              <w:t>Belgium</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ZXllcjwvQXV0aG9yPjxZZWFyPjIwMTE8L1llYXI+PFJl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ZXllcjwvQXV0aG9yPjxZZWFyPjIwMTE8L1llYXI+PFJl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E85AA9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78EE243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4 </w:t>
            </w:r>
            <w:r w:rsidRPr="00832F04">
              <w:rPr>
                <w:rFonts w:ascii="Aptos Narrow" w:eastAsia="Times New Roman" w:hAnsi="Aptos Narrow" w:cs="Times New Roman"/>
                <w:kern w:val="0"/>
                <w:sz w:val="18"/>
                <w:szCs w:val="18"/>
                <w:lang w:eastAsia="en-GB"/>
                <w14:ligatures w14:val="none"/>
              </w:rPr>
              <w:br/>
              <w:t>(4 M, 10 F)</w:t>
            </w:r>
          </w:p>
        </w:tc>
        <w:tc>
          <w:tcPr>
            <w:tcW w:w="1134" w:type="dxa"/>
            <w:hideMark/>
          </w:tcPr>
          <w:p w14:paraId="62EF54A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2.8 ± 5.8</w:t>
            </w:r>
          </w:p>
        </w:tc>
        <w:tc>
          <w:tcPr>
            <w:tcW w:w="1134" w:type="dxa"/>
            <w:hideMark/>
          </w:tcPr>
          <w:p w14:paraId="128E5C7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35.8 ± 37.1</w:t>
            </w:r>
          </w:p>
        </w:tc>
        <w:tc>
          <w:tcPr>
            <w:tcW w:w="3118" w:type="dxa"/>
            <w:hideMark/>
          </w:tcPr>
          <w:p w14:paraId="7A7DE8A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Geriatric wards</w:t>
            </w:r>
          </w:p>
        </w:tc>
        <w:tc>
          <w:tcPr>
            <w:tcW w:w="2552" w:type="dxa"/>
            <w:hideMark/>
          </w:tcPr>
          <w:p w14:paraId="4B52CA3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72hrs of admission</w:t>
            </w:r>
            <w:r w:rsidRPr="00832F04">
              <w:rPr>
                <w:rFonts w:ascii="Aptos Narrow" w:eastAsia="Times New Roman" w:hAnsi="Aptos Narrow" w:cs="Times New Roman"/>
                <w:kern w:val="0"/>
                <w:sz w:val="18"/>
                <w:szCs w:val="18"/>
                <w:lang w:eastAsia="en-GB"/>
                <w14:ligatures w14:val="none"/>
              </w:rPr>
              <w:br/>
              <w:t>T1: T0 + 7 days</w:t>
            </w:r>
            <w:r w:rsidRPr="00832F04">
              <w:rPr>
                <w:rFonts w:ascii="Aptos Narrow" w:eastAsia="Times New Roman" w:hAnsi="Aptos Narrow" w:cs="Times New Roman"/>
                <w:kern w:val="0"/>
                <w:sz w:val="18"/>
                <w:szCs w:val="18"/>
                <w:lang w:eastAsia="en-GB"/>
                <w14:ligatures w14:val="none"/>
              </w:rPr>
              <w:br/>
              <w:t>T2: T0 + 14 days</w:t>
            </w:r>
            <w:r w:rsidRPr="00832F04">
              <w:rPr>
                <w:rFonts w:ascii="Aptos Narrow" w:eastAsia="Times New Roman" w:hAnsi="Aptos Narrow" w:cs="Times New Roman"/>
                <w:kern w:val="0"/>
                <w:sz w:val="18"/>
                <w:szCs w:val="18"/>
                <w:lang w:eastAsia="en-GB"/>
                <w14:ligatures w14:val="none"/>
              </w:rPr>
              <w:br/>
              <w:t>T3: T0 + 21 days</w:t>
            </w:r>
          </w:p>
        </w:tc>
        <w:tc>
          <w:tcPr>
            <w:tcW w:w="1984" w:type="dxa"/>
            <w:noWrap/>
            <w:hideMark/>
          </w:tcPr>
          <w:p w14:paraId="4225B7A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p>
        </w:tc>
        <w:tc>
          <w:tcPr>
            <w:tcW w:w="1418" w:type="dxa"/>
            <w:hideMark/>
          </w:tcPr>
          <w:p w14:paraId="3C03DA5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p>
        </w:tc>
        <w:tc>
          <w:tcPr>
            <w:tcW w:w="850" w:type="dxa"/>
            <w:hideMark/>
          </w:tcPr>
          <w:p w14:paraId="7ADCE0F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1/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D282648"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58FFC92" w14:textId="78E98722"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Martin-Salvador (2016),</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4tU2FsdmFkb3I8L0F1dGhvcj48WWVhcj4yMDE2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4tU2FsdmFkb3I8L0F1dGhvcj48WWVhcj4yMDE2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4)</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FD95D4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40DC70E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0 </w:t>
            </w:r>
            <w:r w:rsidRPr="00832F04">
              <w:rPr>
                <w:rFonts w:ascii="Aptos Narrow" w:eastAsia="Times New Roman" w:hAnsi="Aptos Narrow" w:cs="Times New Roman"/>
                <w:kern w:val="0"/>
                <w:sz w:val="18"/>
                <w:szCs w:val="18"/>
                <w:lang w:eastAsia="en-GB"/>
                <w14:ligatures w14:val="none"/>
              </w:rPr>
              <w:br/>
              <w:t>(16 M, 4 F)</w:t>
            </w:r>
          </w:p>
        </w:tc>
        <w:tc>
          <w:tcPr>
            <w:tcW w:w="1134" w:type="dxa"/>
            <w:hideMark/>
          </w:tcPr>
          <w:p w14:paraId="63E3BD9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7.4 ± 5.2</w:t>
            </w:r>
          </w:p>
        </w:tc>
        <w:tc>
          <w:tcPr>
            <w:tcW w:w="1134" w:type="dxa"/>
            <w:hideMark/>
          </w:tcPr>
          <w:p w14:paraId="32ECE66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8.39 ± 3.3 </w:t>
            </w:r>
          </w:p>
        </w:tc>
        <w:tc>
          <w:tcPr>
            <w:tcW w:w="3118" w:type="dxa"/>
            <w:hideMark/>
          </w:tcPr>
          <w:p w14:paraId="454FDF2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COPD</w:t>
            </w:r>
            <w:r w:rsidRPr="00832F04">
              <w:rPr>
                <w:rFonts w:ascii="Aptos Narrow" w:eastAsia="Times New Roman" w:hAnsi="Aptos Narrow" w:cs="Times New Roman"/>
                <w:kern w:val="0"/>
                <w:sz w:val="18"/>
                <w:szCs w:val="18"/>
                <w:lang w:eastAsia="en-GB"/>
                <w14:ligatures w14:val="none"/>
              </w:rPr>
              <w:br/>
              <w:t>Setting: Respiratory Units</w:t>
            </w:r>
          </w:p>
        </w:tc>
        <w:tc>
          <w:tcPr>
            <w:tcW w:w="2552" w:type="dxa"/>
            <w:hideMark/>
          </w:tcPr>
          <w:p w14:paraId="242FA31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noWrap/>
            <w:hideMark/>
          </w:tcPr>
          <w:p w14:paraId="528FB83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p>
        </w:tc>
        <w:tc>
          <w:tcPr>
            <w:tcW w:w="1418" w:type="dxa"/>
            <w:hideMark/>
          </w:tcPr>
          <w:p w14:paraId="6E9AE52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KES</w:t>
            </w:r>
          </w:p>
        </w:tc>
        <w:tc>
          <w:tcPr>
            <w:tcW w:w="850" w:type="dxa"/>
            <w:hideMark/>
          </w:tcPr>
          <w:p w14:paraId="4756EF5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5E43FA5A" w14:textId="77777777" w:rsidTr="007313B1">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1411" w:type="dxa"/>
            <w:hideMark/>
          </w:tcPr>
          <w:p w14:paraId="38517DE9" w14:textId="69B5E32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Martinez-Velilla (2019),</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5lei1WZWxpbGxhPC9BdXRob3I+PFllYXI+MjAx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5lei1WZWxpbGxhPC9BdXRob3I+PFllYXI+MjAx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95820E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34F2D57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85 </w:t>
            </w:r>
            <w:r w:rsidRPr="00832F04">
              <w:rPr>
                <w:rFonts w:ascii="Aptos Narrow" w:eastAsia="Times New Roman" w:hAnsi="Aptos Narrow" w:cs="Times New Roman"/>
                <w:kern w:val="0"/>
                <w:sz w:val="18"/>
                <w:szCs w:val="18"/>
                <w:lang w:eastAsia="en-GB"/>
                <w14:ligatures w14:val="none"/>
              </w:rPr>
              <w:br/>
              <w:t>(76 M, 109 F)</w:t>
            </w:r>
          </w:p>
        </w:tc>
        <w:tc>
          <w:tcPr>
            <w:tcW w:w="1134" w:type="dxa"/>
            <w:hideMark/>
          </w:tcPr>
          <w:p w14:paraId="62F3519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7.1 ± 5.2</w:t>
            </w:r>
          </w:p>
        </w:tc>
        <w:tc>
          <w:tcPr>
            <w:tcW w:w="1134" w:type="dxa"/>
            <w:hideMark/>
          </w:tcPr>
          <w:p w14:paraId="2B8E5CF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 ± 3.0</w:t>
            </w:r>
          </w:p>
        </w:tc>
        <w:tc>
          <w:tcPr>
            <w:tcW w:w="3118" w:type="dxa"/>
            <w:hideMark/>
          </w:tcPr>
          <w:p w14:paraId="0F90FEF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Care of the Elderly Unit</w:t>
            </w:r>
          </w:p>
        </w:tc>
        <w:tc>
          <w:tcPr>
            <w:tcW w:w="2552" w:type="dxa"/>
            <w:hideMark/>
          </w:tcPr>
          <w:p w14:paraId="4891388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06321F6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r w:rsidRPr="00832F04">
              <w:rPr>
                <w:rFonts w:ascii="Aptos Narrow" w:eastAsia="Times New Roman" w:hAnsi="Aptos Narrow" w:cs="Times New Roman"/>
                <w:color w:val="000000"/>
                <w:kern w:val="0"/>
                <w:sz w:val="18"/>
                <w:szCs w:val="18"/>
                <w:lang w:eastAsia="en-GB"/>
                <w14:ligatures w14:val="none"/>
              </w:rPr>
              <w:br/>
              <w:t xml:space="preserve">Physical function </w:t>
            </w:r>
          </w:p>
        </w:tc>
        <w:tc>
          <w:tcPr>
            <w:tcW w:w="1418" w:type="dxa"/>
            <w:hideMark/>
          </w:tcPr>
          <w:p w14:paraId="4BEBB17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2C05316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C8A51F7"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0E83DA9" w14:textId="2E1F6AC8"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Hu (2020), Taiw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dTwvQXV0aG9yPjxZZWFyPjIwMjA8L1llYXI+PFJlY051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dTwvQXV0aG9yPjxZZWFyPjIwMjA8L1llYXI+PFJlY051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6)</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8927CF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46D12A9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50 </w:t>
            </w:r>
            <w:r w:rsidRPr="00832F04">
              <w:rPr>
                <w:rFonts w:ascii="Aptos Narrow" w:eastAsia="Times New Roman" w:hAnsi="Aptos Narrow" w:cs="Times New Roman"/>
                <w:kern w:val="0"/>
                <w:sz w:val="18"/>
                <w:szCs w:val="18"/>
                <w:lang w:eastAsia="en-GB"/>
                <w14:ligatures w14:val="none"/>
              </w:rPr>
              <w:br/>
              <w:t>(25 M, 25 F)</w:t>
            </w:r>
          </w:p>
        </w:tc>
        <w:tc>
          <w:tcPr>
            <w:tcW w:w="1134" w:type="dxa"/>
            <w:hideMark/>
          </w:tcPr>
          <w:p w14:paraId="615C677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7.3 ± 7.2</w:t>
            </w:r>
          </w:p>
        </w:tc>
        <w:tc>
          <w:tcPr>
            <w:tcW w:w="1134" w:type="dxa"/>
            <w:hideMark/>
          </w:tcPr>
          <w:p w14:paraId="30F9C39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9 ± 4.1</w:t>
            </w:r>
          </w:p>
        </w:tc>
        <w:tc>
          <w:tcPr>
            <w:tcW w:w="3118" w:type="dxa"/>
            <w:hideMark/>
          </w:tcPr>
          <w:p w14:paraId="78D1CB7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Medical wards</w:t>
            </w:r>
          </w:p>
        </w:tc>
        <w:tc>
          <w:tcPr>
            <w:tcW w:w="2552" w:type="dxa"/>
            <w:hideMark/>
          </w:tcPr>
          <w:p w14:paraId="2376F92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2642440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5738DD7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TUG</w:t>
            </w:r>
          </w:p>
        </w:tc>
        <w:tc>
          <w:tcPr>
            <w:tcW w:w="850" w:type="dxa"/>
            <w:hideMark/>
          </w:tcPr>
          <w:p w14:paraId="3B941F8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169B6BC4" w14:textId="77777777" w:rsidTr="007313B1">
        <w:trPr>
          <w:cnfStyle w:val="000000100000" w:firstRow="0" w:lastRow="0" w:firstColumn="0" w:lastColumn="0" w:oddVBand="0" w:evenVBand="0" w:oddHBand="1" w:evenHBand="0" w:firstRowFirstColumn="0" w:firstRowLastColumn="0" w:lastRowFirstColumn="0" w:lastRowLastColumn="0"/>
          <w:trHeight w:val="1100"/>
        </w:trPr>
        <w:tc>
          <w:tcPr>
            <w:cnfStyle w:val="001000000000" w:firstRow="0" w:lastRow="0" w:firstColumn="1" w:lastColumn="0" w:oddVBand="0" w:evenVBand="0" w:oddHBand="0" w:evenHBand="0" w:firstRowFirstColumn="0" w:firstRowLastColumn="0" w:lastRowFirstColumn="0" w:lastRowLastColumn="0"/>
            <w:tcW w:w="1411" w:type="dxa"/>
            <w:hideMark/>
          </w:tcPr>
          <w:p w14:paraId="217734FE" w14:textId="0C56515E"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Torres-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nchez (2016),</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Ub3JyZXMtU2FuY2hlejwvQXV0aG9yPjxZZWFyPjIwMTY8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Ub3JyZXMtU2FuY2hlejwvQXV0aG9yPjxZZWFyPjIwMTY8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7)</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538B9F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1C42C30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5 </w:t>
            </w:r>
            <w:r w:rsidRPr="00832F04">
              <w:rPr>
                <w:rFonts w:ascii="Aptos Narrow" w:eastAsia="Times New Roman" w:hAnsi="Aptos Narrow" w:cs="Times New Roman"/>
                <w:kern w:val="0"/>
                <w:sz w:val="18"/>
                <w:szCs w:val="18"/>
                <w:lang w:eastAsia="en-GB"/>
                <w14:ligatures w14:val="none"/>
              </w:rPr>
              <w:br/>
              <w:t>(23 M, 2 F)</w:t>
            </w:r>
          </w:p>
        </w:tc>
        <w:tc>
          <w:tcPr>
            <w:tcW w:w="1134" w:type="dxa"/>
            <w:hideMark/>
          </w:tcPr>
          <w:p w14:paraId="483F862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3.7 ± 7.1</w:t>
            </w:r>
          </w:p>
        </w:tc>
        <w:tc>
          <w:tcPr>
            <w:tcW w:w="1134" w:type="dxa"/>
            <w:hideMark/>
          </w:tcPr>
          <w:p w14:paraId="4809837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8 ± 2.0</w:t>
            </w:r>
          </w:p>
        </w:tc>
        <w:tc>
          <w:tcPr>
            <w:tcW w:w="3118" w:type="dxa"/>
            <w:hideMark/>
          </w:tcPr>
          <w:p w14:paraId="30065B0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COPD</w:t>
            </w:r>
            <w:r w:rsidRPr="00832F04">
              <w:rPr>
                <w:rFonts w:ascii="Aptos Narrow" w:eastAsia="Times New Roman" w:hAnsi="Aptos Narrow" w:cs="Times New Roman"/>
                <w:kern w:val="0"/>
                <w:sz w:val="18"/>
                <w:szCs w:val="18"/>
                <w:lang w:eastAsia="en-GB"/>
                <w14:ligatures w14:val="none"/>
              </w:rPr>
              <w:br/>
              <w:t>Setting: Respiratory Units</w:t>
            </w:r>
          </w:p>
        </w:tc>
        <w:tc>
          <w:tcPr>
            <w:tcW w:w="2552" w:type="dxa"/>
            <w:hideMark/>
          </w:tcPr>
          <w:p w14:paraId="7EDE143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28BAA6E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1BA1977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HGS, </w:t>
            </w:r>
            <w:r w:rsidRPr="00832F04">
              <w:rPr>
                <w:rFonts w:ascii="Aptos Narrow" w:eastAsia="Times New Roman" w:hAnsi="Aptos Narrow" w:cs="Times New Roman"/>
                <w:kern w:val="0"/>
                <w:sz w:val="18"/>
                <w:szCs w:val="18"/>
                <w:lang w:eastAsia="en-GB"/>
                <w14:ligatures w14:val="none"/>
              </w:rPr>
              <w:br/>
              <w:t>KES,</w:t>
            </w:r>
            <w:r w:rsidRPr="00832F04">
              <w:rPr>
                <w:rFonts w:ascii="Aptos Narrow" w:eastAsia="Times New Roman" w:hAnsi="Aptos Narrow" w:cs="Times New Roman"/>
                <w:kern w:val="0"/>
                <w:sz w:val="18"/>
                <w:szCs w:val="18"/>
                <w:lang w:eastAsia="en-GB"/>
                <w14:ligatures w14:val="none"/>
              </w:rPr>
              <w:br/>
              <w:t>2MSP test</w:t>
            </w:r>
          </w:p>
        </w:tc>
        <w:tc>
          <w:tcPr>
            <w:tcW w:w="850" w:type="dxa"/>
            <w:hideMark/>
          </w:tcPr>
          <w:p w14:paraId="213C051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FA67249"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63820B14" w14:textId="0F4EA43E"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Torres-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nchez (2017), 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Ub3JyZXMtU2FuY2hlejwvQXV0aG9yPjxZZWFyPjIwMTc8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Ub3JyZXMtU2FuY2hlejwvQXV0aG9yPjxZZWFyPjIwMTc8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8)</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EEFE60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2458FD6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9 </w:t>
            </w:r>
            <w:r w:rsidRPr="00832F04">
              <w:rPr>
                <w:rFonts w:ascii="Aptos Narrow" w:eastAsia="Times New Roman" w:hAnsi="Aptos Narrow" w:cs="Times New Roman"/>
                <w:kern w:val="0"/>
                <w:sz w:val="18"/>
                <w:szCs w:val="18"/>
                <w:lang w:eastAsia="en-GB"/>
                <w14:ligatures w14:val="none"/>
              </w:rPr>
              <w:br/>
              <w:t>(20 M, 9 F)</w:t>
            </w:r>
          </w:p>
        </w:tc>
        <w:tc>
          <w:tcPr>
            <w:tcW w:w="1134" w:type="dxa"/>
            <w:hideMark/>
          </w:tcPr>
          <w:p w14:paraId="04FF18B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2.1 ± 8.2</w:t>
            </w:r>
          </w:p>
        </w:tc>
        <w:tc>
          <w:tcPr>
            <w:tcW w:w="1134" w:type="dxa"/>
            <w:hideMark/>
          </w:tcPr>
          <w:p w14:paraId="4964D1D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0.4 ± 2.5</w:t>
            </w:r>
          </w:p>
        </w:tc>
        <w:tc>
          <w:tcPr>
            <w:tcW w:w="3118" w:type="dxa"/>
            <w:hideMark/>
          </w:tcPr>
          <w:p w14:paraId="3BD3146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COPD</w:t>
            </w:r>
            <w:r w:rsidRPr="00832F04">
              <w:rPr>
                <w:rFonts w:ascii="Aptos Narrow" w:eastAsia="Times New Roman" w:hAnsi="Aptos Narrow" w:cs="Times New Roman"/>
                <w:kern w:val="0"/>
                <w:sz w:val="18"/>
                <w:szCs w:val="18"/>
                <w:lang w:eastAsia="en-GB"/>
                <w14:ligatures w14:val="none"/>
              </w:rPr>
              <w:br/>
              <w:t>Setting: Respiratory Units</w:t>
            </w:r>
          </w:p>
        </w:tc>
        <w:tc>
          <w:tcPr>
            <w:tcW w:w="2552" w:type="dxa"/>
            <w:hideMark/>
          </w:tcPr>
          <w:p w14:paraId="2BC1769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7EFAF9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0130E052" w14:textId="00157B5B"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KES,</w:t>
            </w:r>
            <w:r w:rsidRPr="00832F04">
              <w:rPr>
                <w:rFonts w:ascii="Aptos Narrow" w:eastAsia="Times New Roman" w:hAnsi="Aptos Narrow" w:cs="Times New Roman"/>
                <w:kern w:val="0"/>
                <w:sz w:val="18"/>
                <w:szCs w:val="18"/>
                <w:lang w:eastAsia="en-GB"/>
                <w14:ligatures w14:val="none"/>
              </w:rPr>
              <w:br/>
              <w:t>30s C2S</w:t>
            </w:r>
          </w:p>
        </w:tc>
        <w:tc>
          <w:tcPr>
            <w:tcW w:w="850" w:type="dxa"/>
            <w:hideMark/>
          </w:tcPr>
          <w:p w14:paraId="4B1A6BC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A8D10D3"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3F7B4584" w14:textId="67CB9244"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Ortiz-Alonso (2020),</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PcnRpei1BbG9uc288L0F1dGhvcj48WWVhcj4yMDIwPC9Z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TMxLTUzNy5lMTwvcGFn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PcnRpei1BbG9uc288L0F1dGhvcj48WWVhcj4yMDIwPC9Z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TMxLTUzNy5lMTwvcGFn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29)</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726C17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24D94E1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25 </w:t>
            </w:r>
            <w:r w:rsidRPr="00832F04">
              <w:rPr>
                <w:rFonts w:ascii="Aptos Narrow" w:eastAsia="Times New Roman" w:hAnsi="Aptos Narrow" w:cs="Times New Roman"/>
                <w:kern w:val="0"/>
                <w:sz w:val="18"/>
                <w:szCs w:val="18"/>
                <w:lang w:eastAsia="en-GB"/>
                <w14:ligatures w14:val="none"/>
              </w:rPr>
              <w:br/>
              <w:t>(57 M, 68 F)</w:t>
            </w:r>
          </w:p>
        </w:tc>
        <w:tc>
          <w:tcPr>
            <w:tcW w:w="1134" w:type="dxa"/>
            <w:hideMark/>
          </w:tcPr>
          <w:p w14:paraId="3F94DFF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8.0 ± 5.0</w:t>
            </w:r>
          </w:p>
        </w:tc>
        <w:tc>
          <w:tcPr>
            <w:tcW w:w="1134" w:type="dxa"/>
            <w:hideMark/>
          </w:tcPr>
          <w:p w14:paraId="4D61790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0 ± 3.8</w:t>
            </w:r>
          </w:p>
        </w:tc>
        <w:tc>
          <w:tcPr>
            <w:tcW w:w="3118" w:type="dxa"/>
            <w:hideMark/>
          </w:tcPr>
          <w:p w14:paraId="2F6DAB8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Care of Older Patient units</w:t>
            </w:r>
          </w:p>
        </w:tc>
        <w:tc>
          <w:tcPr>
            <w:tcW w:w="2552" w:type="dxa"/>
            <w:hideMark/>
          </w:tcPr>
          <w:p w14:paraId="1D5A690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noWrap/>
            <w:hideMark/>
          </w:tcPr>
          <w:p w14:paraId="307B3B1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Physical performance</w:t>
            </w:r>
          </w:p>
        </w:tc>
        <w:tc>
          <w:tcPr>
            <w:tcW w:w="1418" w:type="dxa"/>
            <w:hideMark/>
          </w:tcPr>
          <w:p w14:paraId="029667C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SPPB</w:t>
            </w:r>
          </w:p>
        </w:tc>
        <w:tc>
          <w:tcPr>
            <w:tcW w:w="850" w:type="dxa"/>
            <w:hideMark/>
          </w:tcPr>
          <w:p w14:paraId="5F18EEC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3EDAAA8"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0CB58E6" w14:textId="0ADBA13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lastRenderedPageBreak/>
              <w:t xml:space="preserve">Volkert (1996), </w:t>
            </w:r>
            <w:r w:rsidRPr="00004FEC">
              <w:rPr>
                <w:rFonts w:ascii="Aptos Narrow" w:eastAsia="Times New Roman" w:hAnsi="Aptos Narrow" w:cs="Times New Roman"/>
                <w:color w:val="000000" w:themeColor="text1"/>
                <w:kern w:val="0"/>
                <w:sz w:val="18"/>
                <w:szCs w:val="18"/>
                <w:lang w:eastAsia="en-GB"/>
                <w14:ligatures w14:val="none"/>
              </w:rPr>
              <w:br/>
              <w:t xml:space="preserve">Germany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Volkert&lt;/Author&gt;&lt;Year&gt;1996&lt;/Year&gt;&lt;RecNum&gt;33770&lt;/RecNum&gt;&lt;DisplayText&gt;(30)&lt;/DisplayText&gt;&lt;record&gt;&lt;rec-number&gt;33770&lt;/rec-number&gt;&lt;foreign-keys&gt;&lt;key app="EN" db-id="wxx5et0r3dat26e02eppeww0vd0rsxzprfsx" timestamp="1706625533"&gt;33770&lt;/key&gt;&lt;/foreign-keys&gt;&lt;ref-type name="Journal Article"&gt;17&lt;/ref-type&gt;&lt;contributors&gt;&lt;authors&gt;&lt;author&gt;Volkert, D.&lt;/author&gt;&lt;author&gt;Hubsch, S.&lt;/author&gt;&lt;author&gt;Oster, P.&lt;/author&gt;&lt;author&gt;Schlierf, G.&lt;/author&gt;&lt;/authors&gt;&lt;/contributors&gt;&lt;titles&gt;&lt;title&gt;Nutritional support and functional status in undernourished geriatric patients during hospitalization and 6-month follow-up&lt;/title&gt;&lt;secondary-title&gt;Aging Clin Exp Res&lt;/secondary-title&gt;&lt;/titles&gt;&lt;periodical&gt;&lt;full-title&gt;Aging Clin Exp Res&lt;/full-title&gt;&lt;/periodical&gt;&lt;pages&gt;386-395&lt;/pages&gt;&lt;volume&gt;8&lt;/volume&gt;&lt;number&gt;6&lt;/number&gt;&lt;dates&gt;&lt;year&gt;1996&lt;/year&gt;&lt;pub-dates&gt;&lt;date&gt;DEC&lt;/date&gt;&lt;/pub-dates&gt;&lt;/dates&gt;&lt;isbn&gt;0394-9532&lt;/isbn&gt;&lt;accession-num&gt;WOS:A1996WF44700004&lt;/accession-num&gt;&lt;urls&gt;&lt;/urls&gt;&lt;electronic-resource-num&gt;10.1007/BF03339600&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0)</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41E5F1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5C3413E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6 </w:t>
            </w:r>
            <w:r w:rsidRPr="00832F04">
              <w:rPr>
                <w:rFonts w:ascii="Aptos Narrow" w:eastAsia="Times New Roman" w:hAnsi="Aptos Narrow" w:cs="Times New Roman"/>
                <w:kern w:val="0"/>
                <w:sz w:val="18"/>
                <w:szCs w:val="18"/>
                <w:lang w:eastAsia="en-GB"/>
                <w14:ligatures w14:val="none"/>
              </w:rPr>
              <w:br/>
              <w:t>(0 M, 26 F)</w:t>
            </w:r>
          </w:p>
        </w:tc>
        <w:tc>
          <w:tcPr>
            <w:tcW w:w="1134" w:type="dxa"/>
            <w:hideMark/>
          </w:tcPr>
          <w:p w14:paraId="54ED925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4.0 ± 5.6</w:t>
            </w:r>
          </w:p>
        </w:tc>
        <w:tc>
          <w:tcPr>
            <w:tcW w:w="1134" w:type="dxa"/>
            <w:hideMark/>
          </w:tcPr>
          <w:p w14:paraId="3913D74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4936265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care wards</w:t>
            </w:r>
          </w:p>
        </w:tc>
        <w:tc>
          <w:tcPr>
            <w:tcW w:w="2552" w:type="dxa"/>
            <w:hideMark/>
          </w:tcPr>
          <w:p w14:paraId="3D6AB5B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noWrap/>
            <w:hideMark/>
          </w:tcPr>
          <w:p w14:paraId="41CB32C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Physical function </w:t>
            </w:r>
          </w:p>
        </w:tc>
        <w:tc>
          <w:tcPr>
            <w:tcW w:w="1418" w:type="dxa"/>
            <w:hideMark/>
          </w:tcPr>
          <w:p w14:paraId="2B69018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766D233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5F044FC6"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5FB8E498" w14:textId="637EDDFC"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 xml:space="preserve">ez de </w:t>
            </w:r>
            <w:proofErr w:type="spellStart"/>
            <w:proofErr w:type="gramStart"/>
            <w:r w:rsidRPr="00004FEC">
              <w:rPr>
                <w:rFonts w:ascii="Aptos Narrow" w:eastAsia="Times New Roman" w:hAnsi="Aptos Narrow" w:cs="Times New Roman"/>
                <w:color w:val="000000" w:themeColor="text1"/>
                <w:kern w:val="0"/>
                <w:sz w:val="18"/>
                <w:szCs w:val="18"/>
                <w:lang w:eastAsia="en-GB"/>
                <w14:ligatures w14:val="none"/>
              </w:rPr>
              <w:t>Asteasu</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w:t>
            </w:r>
            <w:proofErr w:type="gramEnd"/>
            <w:r w:rsidRPr="00004FEC">
              <w:rPr>
                <w:rFonts w:ascii="Aptos Narrow" w:eastAsia="Times New Roman" w:hAnsi="Aptos Narrow" w:cs="Times New Roman"/>
                <w:color w:val="000000" w:themeColor="text1"/>
                <w:kern w:val="0"/>
                <w:sz w:val="18"/>
                <w:szCs w:val="18"/>
                <w:lang w:eastAsia="en-GB"/>
                <w14:ligatures w14:val="none"/>
              </w:rPr>
              <w:t>2024),</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I0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i4mI3hEO0dhbGJldGUsIEFya2FpdHouIE5hdmFycmFiaW9tZWQsIEhv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I0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i4mI3hEO0dhbGJldGUsIEFya2FpdHouIE5hdmFycmFiaW9tZWQsIEhv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32674D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055CF28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88 </w:t>
            </w:r>
            <w:r w:rsidRPr="00832F04">
              <w:rPr>
                <w:rFonts w:ascii="Aptos Narrow" w:eastAsia="Times New Roman" w:hAnsi="Aptos Narrow" w:cs="Times New Roman"/>
                <w:kern w:val="0"/>
                <w:sz w:val="18"/>
                <w:szCs w:val="18"/>
                <w:lang w:eastAsia="en-GB"/>
                <w14:ligatures w14:val="none"/>
              </w:rPr>
              <w:br/>
              <w:t>(131 M, 157 F)</w:t>
            </w:r>
          </w:p>
        </w:tc>
        <w:tc>
          <w:tcPr>
            <w:tcW w:w="1134" w:type="dxa"/>
            <w:hideMark/>
          </w:tcPr>
          <w:p w14:paraId="59D04AF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7.3 ± 5.1</w:t>
            </w:r>
          </w:p>
        </w:tc>
        <w:tc>
          <w:tcPr>
            <w:tcW w:w="1134" w:type="dxa"/>
            <w:hideMark/>
          </w:tcPr>
          <w:p w14:paraId="26D94C4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 ± 4.5</w:t>
            </w:r>
          </w:p>
        </w:tc>
        <w:tc>
          <w:tcPr>
            <w:tcW w:w="3118" w:type="dxa"/>
            <w:hideMark/>
          </w:tcPr>
          <w:p w14:paraId="795062D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care for elderly unit</w:t>
            </w:r>
          </w:p>
        </w:tc>
        <w:tc>
          <w:tcPr>
            <w:tcW w:w="2552" w:type="dxa"/>
            <w:hideMark/>
          </w:tcPr>
          <w:p w14:paraId="1BEC8F2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5D3D665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178B41B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6m GVT</w:t>
            </w:r>
          </w:p>
        </w:tc>
        <w:tc>
          <w:tcPr>
            <w:tcW w:w="850" w:type="dxa"/>
            <w:hideMark/>
          </w:tcPr>
          <w:p w14:paraId="5465C35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E686D24"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43755757" w14:textId="5ED4375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 xml:space="preserve">ez de </w:t>
            </w:r>
            <w:proofErr w:type="spellStart"/>
            <w:r w:rsidRPr="00004FEC">
              <w:rPr>
                <w:rFonts w:ascii="Aptos Narrow" w:eastAsia="Times New Roman" w:hAnsi="Aptos Narrow" w:cs="Times New Roman"/>
                <w:color w:val="000000" w:themeColor="text1"/>
                <w:kern w:val="0"/>
                <w:sz w:val="18"/>
                <w:szCs w:val="18"/>
                <w:lang w:eastAsia="en-GB"/>
                <w14:ligatures w14:val="none"/>
              </w:rPr>
              <w:t>Asteasu</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24),</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Saez de Asteasu&lt;/Author&gt;&lt;Year&gt;2024&lt;/Year&gt;&lt;RecNum&gt;133924&lt;/RecNum&gt;&lt;DisplayText&gt;(32)&lt;/DisplayText&gt;&lt;record&gt;&lt;rec-number&gt;133924&lt;/rec-number&gt;&lt;foreign-keys&gt;&lt;key app="EN" db-id="wxx5et0r3dat26e02eppeww0vd0rsxzprfsx" timestamp="1737461411"&gt;133924&lt;/key&gt;&lt;/foreign-keys&gt;&lt;ref-type name="Journal Article"&gt;17&lt;/ref-type&gt;&lt;contributors&gt;&lt;authors&gt;&lt;author&gt;Saez de Asteasu, M. L. S.&lt;/author&gt;&lt;author&gt;Martínez-Velilla, N.&lt;/author&gt;&lt;author&gt;Zambom-Ferraresi, F.&lt;/author&gt;&lt;author&gt;García-Alonso, Y.&lt;/author&gt;&lt;author&gt;Galbete, A.&lt;/author&gt;&lt;author&gt;Ramírez-Vélez, R.&lt;/author&gt;&lt;author&gt;Cadore, E. L.&lt;/author&gt;&lt;author&gt;Izquierdo, M.&lt;/author&gt;&lt;/authors&gt;&lt;/contributors&gt;&lt;titles&gt;&lt;title&gt;Short-Term Multicomponent Exercise Impact on Muscle Function and Structure in Hospitalized Older at Risk of Acute Sarcopenia&lt;/title&gt;&lt;secondary-title&gt;J Cachexia Sarcopenia Muscle&lt;/secondary-title&gt;&lt;/titles&gt;&lt;periodical&gt;&lt;full-title&gt;J Cachexia Sarcopenia Muscle&lt;/full-title&gt;&lt;/periodical&gt;&lt;pages&gt;2586-2594&lt;/pages&gt;&lt;volume&gt;15&lt;/volume&gt;&lt;number&gt;6&lt;/number&gt;&lt;dates&gt;&lt;year&gt;2024&lt;/year&gt;&lt;pub-dates&gt;&lt;date&gt;DEC&lt;/date&gt;&lt;/pub-dates&gt;&lt;/dates&gt;&lt;isbn&gt;2190-5991&amp;#xD;2190-6009&lt;/isbn&gt;&lt;accession-num&gt;WOS:001334018100001&lt;/accession-num&gt;&lt;urls&gt;&lt;/urls&gt;&lt;custom6&gt;OCT 2024&lt;/custom6&gt;&lt;electronic-resource-num&gt;10.1002/jcsm.13602&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7A47A7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4BFB53F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CG, n=66 </w:t>
            </w:r>
            <w:r w:rsidRPr="00832F04">
              <w:rPr>
                <w:rFonts w:ascii="Aptos Narrow" w:eastAsia="Times New Roman" w:hAnsi="Aptos Narrow" w:cs="Times New Roman"/>
                <w:color w:val="000000"/>
                <w:kern w:val="0"/>
                <w:sz w:val="18"/>
                <w:szCs w:val="18"/>
                <w:lang w:eastAsia="en-GB"/>
                <w14:ligatures w14:val="none"/>
              </w:rPr>
              <w:br/>
              <w:t>(36 M, 30 F)</w:t>
            </w:r>
          </w:p>
        </w:tc>
        <w:tc>
          <w:tcPr>
            <w:tcW w:w="1134" w:type="dxa"/>
            <w:hideMark/>
          </w:tcPr>
          <w:p w14:paraId="03D0122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4 ± 4.5</w:t>
            </w:r>
          </w:p>
        </w:tc>
        <w:tc>
          <w:tcPr>
            <w:tcW w:w="1134" w:type="dxa"/>
            <w:hideMark/>
          </w:tcPr>
          <w:p w14:paraId="6056291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8 days </w:t>
            </w:r>
            <w:r w:rsidRPr="00832F04">
              <w:rPr>
                <w:rFonts w:ascii="Aptos Narrow" w:eastAsia="Times New Roman" w:hAnsi="Aptos Narrow" w:cs="Times New Roman"/>
                <w:kern w:val="0"/>
                <w:sz w:val="18"/>
                <w:szCs w:val="18"/>
                <w:lang w:eastAsia="en-GB"/>
                <w14:ligatures w14:val="none"/>
              </w:rPr>
              <w:br/>
              <w:t>(Median)</w:t>
            </w:r>
          </w:p>
        </w:tc>
        <w:tc>
          <w:tcPr>
            <w:tcW w:w="3118" w:type="dxa"/>
            <w:hideMark/>
          </w:tcPr>
          <w:p w14:paraId="6472D13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care for elderly unit</w:t>
            </w:r>
          </w:p>
        </w:tc>
        <w:tc>
          <w:tcPr>
            <w:tcW w:w="2552" w:type="dxa"/>
            <w:hideMark/>
          </w:tcPr>
          <w:p w14:paraId="23D0E28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1F8E393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2E34EDD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6m GVT</w:t>
            </w:r>
          </w:p>
        </w:tc>
        <w:tc>
          <w:tcPr>
            <w:tcW w:w="850" w:type="dxa"/>
            <w:hideMark/>
          </w:tcPr>
          <w:p w14:paraId="3F94E6D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9/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3FA6B66F"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72FF046" w14:textId="4C453639"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andberg (2024),</w:t>
            </w:r>
            <w:r w:rsidRPr="00004FEC">
              <w:rPr>
                <w:rFonts w:ascii="Aptos Narrow" w:eastAsia="Times New Roman" w:hAnsi="Aptos Narrow" w:cs="Times New Roman"/>
                <w:color w:val="000000" w:themeColor="text1"/>
                <w:kern w:val="0"/>
                <w:sz w:val="18"/>
                <w:szCs w:val="18"/>
                <w:lang w:eastAsia="en-GB"/>
                <w14:ligatures w14:val="none"/>
              </w:rPr>
              <w:br/>
              <w:t>Swede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5kYmVyZzwvQXV0aG9yPjxZZWFyPjIwMjQ8L1llYXI+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5kYmVyZzwvQXV0aG9yPjxZZWFyPjIwMjQ8L1llYXI+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5215A0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0B8701D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CG, n=8 </w:t>
            </w:r>
            <w:r w:rsidRPr="00832F04">
              <w:rPr>
                <w:rFonts w:ascii="Aptos Narrow" w:eastAsia="Times New Roman" w:hAnsi="Aptos Narrow" w:cs="Times New Roman"/>
                <w:color w:val="000000"/>
                <w:kern w:val="0"/>
                <w:sz w:val="18"/>
                <w:szCs w:val="18"/>
                <w:lang w:eastAsia="en-GB"/>
                <w14:ligatures w14:val="none"/>
              </w:rPr>
              <w:br/>
              <w:t>(3 M, 5 F)</w:t>
            </w:r>
          </w:p>
        </w:tc>
        <w:tc>
          <w:tcPr>
            <w:tcW w:w="1134" w:type="dxa"/>
            <w:hideMark/>
          </w:tcPr>
          <w:p w14:paraId="555EDD1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9.7 ± 8.0</w:t>
            </w:r>
          </w:p>
        </w:tc>
        <w:tc>
          <w:tcPr>
            <w:tcW w:w="1134" w:type="dxa"/>
            <w:hideMark/>
          </w:tcPr>
          <w:p w14:paraId="33548D7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7 days </w:t>
            </w:r>
            <w:r w:rsidRPr="00832F04">
              <w:rPr>
                <w:rFonts w:ascii="Aptos Narrow" w:eastAsia="Times New Roman" w:hAnsi="Aptos Narrow" w:cs="Times New Roman"/>
                <w:kern w:val="0"/>
                <w:sz w:val="18"/>
                <w:szCs w:val="18"/>
                <w:lang w:eastAsia="en-GB"/>
                <w14:ligatures w14:val="none"/>
              </w:rPr>
              <w:br/>
              <w:t xml:space="preserve">(Median) </w:t>
            </w:r>
          </w:p>
        </w:tc>
        <w:tc>
          <w:tcPr>
            <w:tcW w:w="3118" w:type="dxa"/>
            <w:hideMark/>
          </w:tcPr>
          <w:p w14:paraId="4DC45E2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 xml:space="preserve">Setting: Geriatric clinics </w:t>
            </w:r>
          </w:p>
        </w:tc>
        <w:tc>
          <w:tcPr>
            <w:tcW w:w="2552" w:type="dxa"/>
            <w:hideMark/>
          </w:tcPr>
          <w:p w14:paraId="015D006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67E4F0B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Physical performance</w:t>
            </w:r>
            <w:r w:rsidRPr="00832F04">
              <w:rPr>
                <w:rFonts w:ascii="Aptos Narrow" w:eastAsia="Times New Roman" w:hAnsi="Aptos Narrow" w:cs="Times New Roman"/>
                <w:color w:val="000000"/>
                <w:kern w:val="0"/>
                <w:sz w:val="18"/>
                <w:szCs w:val="18"/>
                <w:lang w:eastAsia="en-GB"/>
                <w14:ligatures w14:val="none"/>
              </w:rPr>
              <w:br/>
              <w:t>Physical function</w:t>
            </w:r>
          </w:p>
        </w:tc>
        <w:tc>
          <w:tcPr>
            <w:tcW w:w="1418" w:type="dxa"/>
            <w:hideMark/>
          </w:tcPr>
          <w:p w14:paraId="54F2938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SPPB,</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7911EC6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585066BE" w14:textId="77777777" w:rsidTr="007313B1">
        <w:trPr>
          <w:trHeight w:val="988"/>
        </w:trPr>
        <w:tc>
          <w:tcPr>
            <w:cnfStyle w:val="001000000000" w:firstRow="0" w:lastRow="0" w:firstColumn="1" w:lastColumn="0" w:oddVBand="0" w:evenVBand="0" w:oddHBand="0" w:evenHBand="0" w:firstRowFirstColumn="0" w:firstRowLastColumn="0" w:lastRowFirstColumn="0" w:lastRowLastColumn="0"/>
            <w:tcW w:w="1411" w:type="dxa"/>
            <w:hideMark/>
          </w:tcPr>
          <w:p w14:paraId="79B18EC5" w14:textId="5F269AC5"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loan (1992),</w:t>
            </w:r>
            <w:r w:rsidRPr="00004FEC">
              <w:rPr>
                <w:rFonts w:ascii="Aptos Narrow" w:eastAsia="Times New Roman" w:hAnsi="Aptos Narrow" w:cs="Times New Roman"/>
                <w:color w:val="000000" w:themeColor="text1"/>
                <w:kern w:val="0"/>
                <w:sz w:val="18"/>
                <w:szCs w:val="18"/>
                <w:lang w:eastAsia="en-GB"/>
                <w14:ligatures w14:val="none"/>
              </w:rPr>
              <w:br/>
              <w:t xml:space="preserve">Canada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bG9hbjwvQXV0aG9yPjxZZWFyPjE5OTI8L1llYXI+PFJl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bG9hbjwvQXV0aG9yPjxZZWFyPjE5OTI8L1llYXI+PFJl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4)</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BBF229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CT</w:t>
            </w:r>
          </w:p>
        </w:tc>
        <w:tc>
          <w:tcPr>
            <w:tcW w:w="1207" w:type="dxa"/>
            <w:hideMark/>
          </w:tcPr>
          <w:p w14:paraId="5E9EBA9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CG, n=14 </w:t>
            </w:r>
            <w:r w:rsidRPr="00832F04">
              <w:rPr>
                <w:rFonts w:ascii="Aptos Narrow" w:eastAsia="Times New Roman" w:hAnsi="Aptos Narrow" w:cs="Times New Roman"/>
                <w:color w:val="000000"/>
                <w:kern w:val="0"/>
                <w:sz w:val="18"/>
                <w:szCs w:val="18"/>
                <w:lang w:eastAsia="en-GB"/>
                <w14:ligatures w14:val="none"/>
              </w:rPr>
              <w:br/>
              <w:t>(0 M, 14 F)</w:t>
            </w:r>
          </w:p>
        </w:tc>
        <w:tc>
          <w:tcPr>
            <w:tcW w:w="1134" w:type="dxa"/>
            <w:hideMark/>
          </w:tcPr>
          <w:p w14:paraId="0A6A2F5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1.0 ± 6.0</w:t>
            </w:r>
          </w:p>
        </w:tc>
        <w:tc>
          <w:tcPr>
            <w:tcW w:w="1134" w:type="dxa"/>
            <w:hideMark/>
          </w:tcPr>
          <w:p w14:paraId="26A704A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40.0 ± 24.0</w:t>
            </w:r>
          </w:p>
        </w:tc>
        <w:tc>
          <w:tcPr>
            <w:tcW w:w="3118" w:type="dxa"/>
            <w:hideMark/>
          </w:tcPr>
          <w:p w14:paraId="706B6C8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Hip fractures</w:t>
            </w:r>
            <w:r w:rsidRPr="00832F04">
              <w:rPr>
                <w:rFonts w:ascii="Aptos Narrow" w:eastAsia="Times New Roman" w:hAnsi="Aptos Narrow" w:cs="Times New Roman"/>
                <w:kern w:val="0"/>
                <w:sz w:val="18"/>
                <w:szCs w:val="18"/>
                <w:lang w:eastAsia="en-GB"/>
                <w14:ligatures w14:val="none"/>
              </w:rPr>
              <w:br/>
              <w:t xml:space="preserve">Setting: Hospital orthopaedic service </w:t>
            </w:r>
          </w:p>
        </w:tc>
        <w:tc>
          <w:tcPr>
            <w:tcW w:w="2552" w:type="dxa"/>
            <w:hideMark/>
          </w:tcPr>
          <w:p w14:paraId="642ECD9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72hrs of admission</w:t>
            </w:r>
            <w:r w:rsidRPr="00832F04">
              <w:rPr>
                <w:rFonts w:ascii="Aptos Narrow" w:eastAsia="Times New Roman" w:hAnsi="Aptos Narrow" w:cs="Times New Roman"/>
                <w:kern w:val="0"/>
                <w:sz w:val="18"/>
                <w:szCs w:val="18"/>
                <w:lang w:eastAsia="en-GB"/>
                <w14:ligatures w14:val="none"/>
              </w:rPr>
              <w:br/>
              <w:t>T1: T0 + 7 days</w:t>
            </w:r>
            <w:r w:rsidRPr="00832F04">
              <w:rPr>
                <w:rFonts w:ascii="Aptos Narrow" w:eastAsia="Times New Roman" w:hAnsi="Aptos Narrow" w:cs="Times New Roman"/>
                <w:kern w:val="0"/>
                <w:sz w:val="18"/>
                <w:szCs w:val="18"/>
                <w:lang w:eastAsia="en-GB"/>
                <w14:ligatures w14:val="none"/>
              </w:rPr>
              <w:br/>
              <w:t>T2: T0 + 14 days</w:t>
            </w:r>
            <w:r w:rsidRPr="00832F04">
              <w:rPr>
                <w:rFonts w:ascii="Aptos Narrow" w:eastAsia="Times New Roman" w:hAnsi="Aptos Narrow" w:cs="Times New Roman"/>
                <w:kern w:val="0"/>
                <w:sz w:val="18"/>
                <w:szCs w:val="18"/>
                <w:lang w:eastAsia="en-GB"/>
                <w14:ligatures w14:val="none"/>
              </w:rPr>
              <w:br/>
              <w:t>T3: T0 + 21 days</w:t>
            </w:r>
          </w:p>
        </w:tc>
        <w:tc>
          <w:tcPr>
            <w:tcW w:w="1984" w:type="dxa"/>
            <w:hideMark/>
          </w:tcPr>
          <w:p w14:paraId="7292A26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Muscle mass</w:t>
            </w:r>
          </w:p>
        </w:tc>
        <w:tc>
          <w:tcPr>
            <w:tcW w:w="1418" w:type="dxa"/>
            <w:hideMark/>
          </w:tcPr>
          <w:p w14:paraId="7E6E17B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BIA</w:t>
            </w:r>
          </w:p>
        </w:tc>
        <w:tc>
          <w:tcPr>
            <w:tcW w:w="850" w:type="dxa"/>
            <w:hideMark/>
          </w:tcPr>
          <w:p w14:paraId="6091E6C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11/13 </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196E8AF6" w14:textId="77777777" w:rsidTr="007313B1">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1411" w:type="dxa"/>
            <w:hideMark/>
          </w:tcPr>
          <w:p w14:paraId="1F82752C" w14:textId="7E4B44A7"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Mart</w:t>
            </w:r>
            <w:r w:rsidR="001C77D8">
              <w:rPr>
                <w:rFonts w:ascii="Aptos Narrow" w:eastAsia="Times New Roman" w:hAnsi="Aptos Narrow" w:cs="Times New Roman"/>
                <w:color w:val="000000" w:themeColor="text1"/>
                <w:kern w:val="0"/>
                <w:sz w:val="18"/>
                <w:szCs w:val="18"/>
                <w:lang w:eastAsia="en-GB"/>
                <w14:ligatures w14:val="none"/>
              </w:rPr>
              <w:t>i</w:t>
            </w:r>
            <w:r w:rsidRPr="00004FEC">
              <w:rPr>
                <w:rFonts w:ascii="Aptos Narrow" w:eastAsia="Times New Roman" w:hAnsi="Aptos Narrow" w:cs="Times New Roman"/>
                <w:color w:val="000000" w:themeColor="text1"/>
                <w:kern w:val="0"/>
                <w:sz w:val="18"/>
                <w:szCs w:val="18"/>
                <w:lang w:eastAsia="en-GB"/>
                <w14:ligatures w14:val="none"/>
              </w:rPr>
              <w:t>nez-Velilla (2021),</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5lei1WZWxpbGxhPC9BdXRob3I+PFllYXI+MjAy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5lei1WZWxpbGxhPC9BdXRob3I+PFllYXI+MjAy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6AD5CCE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Secondary analysis of </w:t>
            </w:r>
            <w:proofErr w:type="gramStart"/>
            <w:r w:rsidRPr="00832F04">
              <w:rPr>
                <w:rFonts w:ascii="Aptos Narrow" w:eastAsia="Times New Roman" w:hAnsi="Aptos Narrow" w:cs="Times New Roman"/>
                <w:kern w:val="0"/>
                <w:sz w:val="18"/>
                <w:szCs w:val="18"/>
                <w:lang w:eastAsia="en-GB"/>
                <w14:ligatures w14:val="none"/>
              </w:rPr>
              <w:t>a</w:t>
            </w:r>
            <w:proofErr w:type="gramEnd"/>
            <w:r w:rsidRPr="00832F04">
              <w:rPr>
                <w:rFonts w:ascii="Aptos Narrow" w:eastAsia="Times New Roman" w:hAnsi="Aptos Narrow" w:cs="Times New Roman"/>
                <w:kern w:val="0"/>
                <w:sz w:val="18"/>
                <w:szCs w:val="18"/>
                <w:lang w:eastAsia="en-GB"/>
                <w14:ligatures w14:val="none"/>
              </w:rPr>
              <w:t xml:space="preserve"> RCT</w:t>
            </w:r>
          </w:p>
        </w:tc>
        <w:tc>
          <w:tcPr>
            <w:tcW w:w="1207" w:type="dxa"/>
            <w:hideMark/>
          </w:tcPr>
          <w:p w14:paraId="2722DBC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49 </w:t>
            </w:r>
            <w:r w:rsidRPr="00832F04">
              <w:rPr>
                <w:rFonts w:ascii="Aptos Narrow" w:eastAsia="Times New Roman" w:hAnsi="Aptos Narrow" w:cs="Times New Roman"/>
                <w:kern w:val="0"/>
                <w:sz w:val="18"/>
                <w:szCs w:val="18"/>
                <w:lang w:eastAsia="en-GB"/>
                <w14:ligatures w14:val="none"/>
              </w:rPr>
              <w:br/>
              <w:t>(21 M, 28 F)</w:t>
            </w:r>
          </w:p>
        </w:tc>
        <w:tc>
          <w:tcPr>
            <w:tcW w:w="1134" w:type="dxa"/>
            <w:hideMark/>
          </w:tcPr>
          <w:p w14:paraId="7F55AED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6.0 ± 5.0</w:t>
            </w:r>
          </w:p>
        </w:tc>
        <w:tc>
          <w:tcPr>
            <w:tcW w:w="1134" w:type="dxa"/>
            <w:hideMark/>
          </w:tcPr>
          <w:p w14:paraId="15224B2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0.1 ± 3.1</w:t>
            </w:r>
          </w:p>
        </w:tc>
        <w:tc>
          <w:tcPr>
            <w:tcW w:w="3118" w:type="dxa"/>
            <w:hideMark/>
          </w:tcPr>
          <w:p w14:paraId="5FA8C16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conditions</w:t>
            </w:r>
            <w:r w:rsidRPr="00832F04">
              <w:rPr>
                <w:rFonts w:ascii="Aptos Narrow" w:eastAsia="Times New Roman" w:hAnsi="Aptos Narrow" w:cs="Times New Roman"/>
                <w:kern w:val="0"/>
                <w:sz w:val="18"/>
                <w:szCs w:val="18"/>
                <w:lang w:eastAsia="en-GB"/>
                <w14:ligatures w14:val="none"/>
              </w:rPr>
              <w:br/>
              <w:t>Setting: Acute Care of the Elderly unit</w:t>
            </w:r>
          </w:p>
        </w:tc>
        <w:tc>
          <w:tcPr>
            <w:tcW w:w="2552" w:type="dxa"/>
            <w:hideMark/>
          </w:tcPr>
          <w:p w14:paraId="6810376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512B347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Physical performance,</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01890B0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0178FC2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6FA11E7"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40D5CB15" w14:textId="47269C76"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 xml:space="preserve">ez de </w:t>
            </w:r>
            <w:proofErr w:type="spellStart"/>
            <w:r w:rsidRPr="00004FEC">
              <w:rPr>
                <w:rFonts w:ascii="Aptos Narrow" w:eastAsia="Times New Roman" w:hAnsi="Aptos Narrow" w:cs="Times New Roman"/>
                <w:color w:val="000000" w:themeColor="text1"/>
                <w:kern w:val="0"/>
                <w:sz w:val="18"/>
                <w:szCs w:val="18"/>
                <w:lang w:eastAsia="en-GB"/>
                <w14:ligatures w14:val="none"/>
              </w:rPr>
              <w:t>Asteasu</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9),</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E5
PC9ZZWFyPjxSZWNOdW0+MTU4MTc8L1JlY051bT48RGlzcGxheVRleHQ+KDM2KTwvRGlzcGxheVRl
eHQ+PHJlY29yZD48cmVjLW51bWJlcj4xNTgxNzwvcmVjLW51bWJlcj48Zm9yZWlnbi1rZXlzPjxr
ZXkgYXBwPSJFTiIgZGItaWQ9Ind4eDVldDByM2RhdDI2ZTAyZXBwZXd3MHZkMHJzeHpwcmZzeCIg
dGltZXN0YW1wPSIxNzA2NjE5NDQ0Ij4xNTgx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Q2Fkb3JlLCBFLiBM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E5
PC9ZZWFyPjxSZWNOdW0+MTU4MTc8L1JlY051bT48RGlzcGxheVRleHQ+KDM2KTwvRGlzcGxheVRl
eHQ+PHJlY29yZD48cmVjLW51bWJlcj4xNTgxNzwvcmVjLW51bWJlcj48Zm9yZWlnbi1rZXlzPjxr
ZXkgYXBwPSJFTiIgZGItaWQ9Ind4eDVldDByM2RhdDI2ZTAyZXBwZXd3MHZkMHJzeHpwcmZzeCIg
dGltZXN0YW1wPSIxNzA2NjE5NDQ0Ij4xNTgx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Q2Fkb3JlLCBFLiBM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6)</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64DCA94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Secondary analysis of </w:t>
            </w:r>
            <w:proofErr w:type="gramStart"/>
            <w:r w:rsidRPr="00832F04">
              <w:rPr>
                <w:rFonts w:ascii="Aptos Narrow" w:eastAsia="Times New Roman" w:hAnsi="Aptos Narrow" w:cs="Times New Roman"/>
                <w:kern w:val="0"/>
                <w:sz w:val="18"/>
                <w:szCs w:val="18"/>
                <w:lang w:eastAsia="en-GB"/>
                <w14:ligatures w14:val="none"/>
              </w:rPr>
              <w:t>a</w:t>
            </w:r>
            <w:proofErr w:type="gramEnd"/>
            <w:r w:rsidRPr="00832F04">
              <w:rPr>
                <w:rFonts w:ascii="Aptos Narrow" w:eastAsia="Times New Roman" w:hAnsi="Aptos Narrow" w:cs="Times New Roman"/>
                <w:kern w:val="0"/>
                <w:sz w:val="18"/>
                <w:szCs w:val="18"/>
                <w:lang w:eastAsia="en-GB"/>
                <w14:ligatures w14:val="none"/>
              </w:rPr>
              <w:t xml:space="preserve"> RCT</w:t>
            </w:r>
          </w:p>
        </w:tc>
        <w:tc>
          <w:tcPr>
            <w:tcW w:w="1207" w:type="dxa"/>
            <w:hideMark/>
          </w:tcPr>
          <w:p w14:paraId="0057C7D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85 </w:t>
            </w:r>
            <w:r w:rsidRPr="00832F04">
              <w:rPr>
                <w:rFonts w:ascii="Aptos Narrow" w:eastAsia="Times New Roman" w:hAnsi="Aptos Narrow" w:cs="Times New Roman"/>
                <w:kern w:val="0"/>
                <w:sz w:val="18"/>
                <w:szCs w:val="18"/>
                <w:lang w:eastAsia="en-GB"/>
                <w14:ligatures w14:val="none"/>
              </w:rPr>
              <w:br/>
              <w:t>(76 M, 109 F)</w:t>
            </w:r>
          </w:p>
        </w:tc>
        <w:tc>
          <w:tcPr>
            <w:tcW w:w="1134" w:type="dxa"/>
            <w:hideMark/>
          </w:tcPr>
          <w:p w14:paraId="429A46E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7.1 ± 5.2</w:t>
            </w:r>
          </w:p>
        </w:tc>
        <w:tc>
          <w:tcPr>
            <w:tcW w:w="1134" w:type="dxa"/>
            <w:hideMark/>
          </w:tcPr>
          <w:p w14:paraId="339F679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 ± 3.0</w:t>
            </w:r>
          </w:p>
        </w:tc>
        <w:tc>
          <w:tcPr>
            <w:tcW w:w="3118" w:type="dxa"/>
            <w:hideMark/>
          </w:tcPr>
          <w:p w14:paraId="0556A36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Care of the Elderly Unit</w:t>
            </w:r>
          </w:p>
        </w:tc>
        <w:tc>
          <w:tcPr>
            <w:tcW w:w="2552" w:type="dxa"/>
            <w:hideMark/>
          </w:tcPr>
          <w:p w14:paraId="67C7E7E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7B17A2C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p>
        </w:tc>
        <w:tc>
          <w:tcPr>
            <w:tcW w:w="1418" w:type="dxa"/>
            <w:hideMark/>
          </w:tcPr>
          <w:p w14:paraId="54CD097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m GVT</w:t>
            </w:r>
          </w:p>
        </w:tc>
        <w:tc>
          <w:tcPr>
            <w:tcW w:w="850" w:type="dxa"/>
            <w:hideMark/>
          </w:tcPr>
          <w:p w14:paraId="58F1955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F6F605F"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28D9DB8" w14:textId="0C7A0AD7"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 xml:space="preserve">ez de </w:t>
            </w:r>
            <w:proofErr w:type="spellStart"/>
            <w:r w:rsidRPr="00004FEC">
              <w:rPr>
                <w:rFonts w:ascii="Aptos Narrow" w:eastAsia="Times New Roman" w:hAnsi="Aptos Narrow" w:cs="Times New Roman"/>
                <w:color w:val="000000" w:themeColor="text1"/>
                <w:kern w:val="0"/>
                <w:sz w:val="18"/>
                <w:szCs w:val="18"/>
                <w:lang w:eastAsia="en-GB"/>
                <w14:ligatures w14:val="none"/>
              </w:rPr>
              <w:t>Asteasu</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24),</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Saez de Asteasu&lt;/Author&gt;&lt;Year&gt;2024&lt;/Year&gt;&lt;RecNum&gt;133864&lt;/RecNum&gt;&lt;DisplayText&gt;(37)&lt;/DisplayText&gt;&lt;record&gt;&lt;rec-number&gt;133864&lt;/rec-number&gt;&lt;foreign-keys&gt;&lt;key app="EN" db-id="wxx5et0r3dat26e02eppeww0vd0rsxzprfsx" timestamp="1737461411"&gt;133864&lt;/key&gt;&lt;/foreign-keys&gt;&lt;ref-type name="Journal Article"&gt;17&lt;/ref-type&gt;&lt;contributors&gt;&lt;authors&gt;&lt;author&gt;Saez de Asteasu, M. L. S.&lt;/author&gt;&lt;author&gt;Martínez-Velilla, N.&lt;/author&gt;&lt;author&gt;Zambom-Ferraresi, F.&lt;/author&gt;&lt;author&gt;Galbete, A.&lt;/author&gt;&lt;author&gt;Ramírez-Vélez, R.&lt;/author&gt;&lt;author&gt;Cadore, E. L.&lt;/author&gt;&lt;author&gt;Abizanda, P.&lt;/author&gt;&lt;author&gt;Gómez-Pavón, J.&lt;/author&gt;&lt;author&gt;Izquierdo, M.&lt;/author&gt;&lt;/authors&gt;&lt;/contributors&gt;&lt;titles&gt;&lt;title&gt;Dose-Response Relationship Between Exercise Duration and Enhanced Function and Cognition in Acutely Hospitalized Older Adults: A Secondary Analysis of a Randomized Clinical Trial&lt;/title&gt;&lt;secondary-title&gt;Innov Aging&lt;/secondary-title&gt;&lt;/titles&gt;&lt;periodical&gt;&lt;full-title&gt;Innov Aging&lt;/full-title&gt;&lt;/periodical&gt;&lt;pages&gt;igac053&lt;/pages&gt;&lt;volume&gt;8&lt;/volume&gt;&lt;number&gt;6&lt;/number&gt;&lt;dates&gt;&lt;year&gt;2024&lt;/year&gt;&lt;pub-dates&gt;&lt;date&gt;JUN 27&lt;/date&gt;&lt;/pub-dates&gt;&lt;/dates&gt;&lt;isbn&gt;2399-5300&lt;/isbn&gt;&lt;accession-num&gt;WOS:001255987400002&lt;/accession-num&gt;&lt;urls&gt;&lt;/urls&gt;&lt;custom6&gt;JUN 2024&lt;/custom6&gt;&lt;custom7&gt;igae053&lt;/custom7&gt;&lt;electronic-resource-num&gt;10.1093/geroni/igae053&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7)</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DE8444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Secondary analysis of </w:t>
            </w:r>
            <w:proofErr w:type="gramStart"/>
            <w:r w:rsidRPr="00832F04">
              <w:rPr>
                <w:rFonts w:ascii="Aptos Narrow" w:eastAsia="Times New Roman" w:hAnsi="Aptos Narrow" w:cs="Times New Roman"/>
                <w:kern w:val="0"/>
                <w:sz w:val="18"/>
                <w:szCs w:val="18"/>
                <w:lang w:eastAsia="en-GB"/>
                <w14:ligatures w14:val="none"/>
              </w:rPr>
              <w:t>a</w:t>
            </w:r>
            <w:proofErr w:type="gramEnd"/>
            <w:r>
              <w:rPr>
                <w:rFonts w:ascii="Aptos Narrow" w:eastAsia="Times New Roman" w:hAnsi="Aptos Narrow" w:cs="Times New Roman"/>
                <w:kern w:val="0"/>
                <w:sz w:val="18"/>
                <w:szCs w:val="18"/>
                <w:lang w:eastAsia="en-GB"/>
                <w14:ligatures w14:val="none"/>
              </w:rPr>
              <w:t xml:space="preserve"> </w:t>
            </w:r>
            <w:r w:rsidRPr="00832F04">
              <w:rPr>
                <w:rFonts w:ascii="Aptos Narrow" w:eastAsia="Times New Roman" w:hAnsi="Aptos Narrow" w:cs="Times New Roman"/>
                <w:kern w:val="0"/>
                <w:sz w:val="18"/>
                <w:szCs w:val="18"/>
                <w:lang w:eastAsia="en-GB"/>
                <w14:ligatures w14:val="none"/>
              </w:rPr>
              <w:t>RCT</w:t>
            </w:r>
          </w:p>
        </w:tc>
        <w:tc>
          <w:tcPr>
            <w:tcW w:w="1207" w:type="dxa"/>
            <w:hideMark/>
          </w:tcPr>
          <w:p w14:paraId="2291417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88 </w:t>
            </w:r>
            <w:r w:rsidRPr="00832F04">
              <w:rPr>
                <w:rFonts w:ascii="Aptos Narrow" w:eastAsia="Times New Roman" w:hAnsi="Aptos Narrow" w:cs="Times New Roman"/>
                <w:kern w:val="0"/>
                <w:sz w:val="18"/>
                <w:szCs w:val="18"/>
                <w:lang w:eastAsia="en-GB"/>
                <w14:ligatures w14:val="none"/>
              </w:rPr>
              <w:br/>
              <w:t>(131 M, 157 F)</w:t>
            </w:r>
          </w:p>
        </w:tc>
        <w:tc>
          <w:tcPr>
            <w:tcW w:w="1134" w:type="dxa"/>
            <w:hideMark/>
          </w:tcPr>
          <w:p w14:paraId="3989A75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7.3 ± 5.1</w:t>
            </w:r>
          </w:p>
        </w:tc>
        <w:tc>
          <w:tcPr>
            <w:tcW w:w="1134" w:type="dxa"/>
            <w:hideMark/>
          </w:tcPr>
          <w:p w14:paraId="70E542B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 ± 4.5</w:t>
            </w:r>
          </w:p>
        </w:tc>
        <w:tc>
          <w:tcPr>
            <w:tcW w:w="3118" w:type="dxa"/>
            <w:hideMark/>
          </w:tcPr>
          <w:p w14:paraId="263C5FD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care for elderly unit</w:t>
            </w:r>
          </w:p>
        </w:tc>
        <w:tc>
          <w:tcPr>
            <w:tcW w:w="2552" w:type="dxa"/>
            <w:hideMark/>
          </w:tcPr>
          <w:p w14:paraId="75355EF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5-7 days after first assessment</w:t>
            </w:r>
          </w:p>
        </w:tc>
        <w:tc>
          <w:tcPr>
            <w:tcW w:w="1984" w:type="dxa"/>
            <w:hideMark/>
          </w:tcPr>
          <w:p w14:paraId="1B8A36B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r w:rsidRPr="00832F04">
              <w:rPr>
                <w:rFonts w:ascii="Aptos Narrow" w:eastAsia="Times New Roman" w:hAnsi="Aptos Narrow" w:cs="Times New Roman"/>
                <w:kern w:val="0"/>
                <w:sz w:val="18"/>
                <w:szCs w:val="18"/>
                <w:lang w:eastAsia="en-GB"/>
                <w14:ligatures w14:val="none"/>
              </w:rPr>
              <w:br/>
              <w:t>Muscle strength</w:t>
            </w:r>
          </w:p>
        </w:tc>
        <w:tc>
          <w:tcPr>
            <w:tcW w:w="1418" w:type="dxa"/>
            <w:hideMark/>
          </w:tcPr>
          <w:p w14:paraId="206157C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SPPB,</w:t>
            </w:r>
            <w:r w:rsidRPr="00832F04">
              <w:rPr>
                <w:rFonts w:ascii="Aptos Narrow" w:eastAsia="Times New Roman" w:hAnsi="Aptos Narrow" w:cs="Times New Roman"/>
                <w:kern w:val="0"/>
                <w:sz w:val="18"/>
                <w:szCs w:val="18"/>
                <w:lang w:eastAsia="en-GB"/>
                <w14:ligatures w14:val="none"/>
              </w:rPr>
              <w:br/>
              <w:t>6m GVT,</w:t>
            </w:r>
            <w:r w:rsidRPr="00832F04">
              <w:rPr>
                <w:rFonts w:ascii="Aptos Narrow" w:eastAsia="Times New Roman" w:hAnsi="Aptos Narrow" w:cs="Times New Roman"/>
                <w:kern w:val="0"/>
                <w:sz w:val="18"/>
                <w:szCs w:val="18"/>
                <w:lang w:eastAsia="en-GB"/>
                <w14:ligatures w14:val="none"/>
              </w:rPr>
              <w:br/>
              <w:t>HGS</w:t>
            </w:r>
          </w:p>
        </w:tc>
        <w:tc>
          <w:tcPr>
            <w:tcW w:w="850" w:type="dxa"/>
            <w:hideMark/>
          </w:tcPr>
          <w:p w14:paraId="5170621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10/13</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9F9952D"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4ED104D0" w14:textId="5152A59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Monica (2023), </w:t>
            </w:r>
            <w:r w:rsidRPr="00004FEC">
              <w:rPr>
                <w:rFonts w:ascii="Aptos Narrow" w:eastAsia="Times New Roman" w:hAnsi="Aptos Narrow" w:cs="Times New Roman"/>
                <w:color w:val="000000" w:themeColor="text1"/>
                <w:kern w:val="0"/>
                <w:sz w:val="18"/>
                <w:szCs w:val="18"/>
                <w:lang w:eastAsia="en-GB"/>
                <w14:ligatures w14:val="none"/>
              </w:rPr>
              <w:br/>
              <w:t>Singapore</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b25pY2EgRmFuPC9BdXRob3I+PFllYXI+MjAyMzwvWWVh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b25pY2EgRmFuPC9BdXRob3I+PFllYXI+MjAyMzwvWWVh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8)</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3B2736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Pilot RCT </w:t>
            </w:r>
          </w:p>
        </w:tc>
        <w:tc>
          <w:tcPr>
            <w:tcW w:w="1207" w:type="dxa"/>
            <w:hideMark/>
          </w:tcPr>
          <w:p w14:paraId="3002407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5 </w:t>
            </w:r>
            <w:r w:rsidRPr="00832F04">
              <w:rPr>
                <w:rFonts w:ascii="Aptos Narrow" w:eastAsia="Times New Roman" w:hAnsi="Aptos Narrow" w:cs="Times New Roman"/>
                <w:kern w:val="0"/>
                <w:sz w:val="18"/>
                <w:szCs w:val="18"/>
                <w:lang w:eastAsia="en-GB"/>
                <w14:ligatures w14:val="none"/>
              </w:rPr>
              <w:br/>
              <w:t>(3 M, 22 F)</w:t>
            </w:r>
          </w:p>
        </w:tc>
        <w:tc>
          <w:tcPr>
            <w:tcW w:w="1134" w:type="dxa"/>
            <w:hideMark/>
          </w:tcPr>
          <w:p w14:paraId="616ED27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7.4 (SD NR)</w:t>
            </w:r>
          </w:p>
        </w:tc>
        <w:tc>
          <w:tcPr>
            <w:tcW w:w="1134" w:type="dxa"/>
            <w:hideMark/>
          </w:tcPr>
          <w:p w14:paraId="738E026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 ± 6.7</w:t>
            </w:r>
          </w:p>
        </w:tc>
        <w:tc>
          <w:tcPr>
            <w:tcW w:w="3118" w:type="dxa"/>
            <w:hideMark/>
          </w:tcPr>
          <w:p w14:paraId="29FE8F4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care hospital</w:t>
            </w:r>
          </w:p>
        </w:tc>
        <w:tc>
          <w:tcPr>
            <w:tcW w:w="2552" w:type="dxa"/>
            <w:hideMark/>
          </w:tcPr>
          <w:p w14:paraId="25CB14E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7AEE66D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p>
        </w:tc>
        <w:tc>
          <w:tcPr>
            <w:tcW w:w="1418" w:type="dxa"/>
            <w:hideMark/>
          </w:tcPr>
          <w:p w14:paraId="26EB4BE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UG</w:t>
            </w:r>
          </w:p>
        </w:tc>
        <w:tc>
          <w:tcPr>
            <w:tcW w:w="850" w:type="dxa"/>
            <w:hideMark/>
          </w:tcPr>
          <w:p w14:paraId="2BCB86A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9/13</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4109BA49"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36DCB764" w14:textId="2DE3B0F5"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Karlsen (2020), </w:t>
            </w:r>
            <w:r w:rsidRPr="00004FEC">
              <w:rPr>
                <w:rFonts w:ascii="Aptos Narrow" w:eastAsia="Times New Roman" w:hAnsi="Aptos Narrow" w:cs="Times New Roman"/>
                <w:color w:val="000000" w:themeColor="text1"/>
                <w:kern w:val="0"/>
                <w:sz w:val="18"/>
                <w:szCs w:val="18"/>
                <w:lang w:eastAsia="en-GB"/>
                <w14:ligatures w14:val="none"/>
              </w:rPr>
              <w:br/>
              <w:t>Denmar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39)</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C743B3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on-randomised clinical trial</w:t>
            </w:r>
          </w:p>
        </w:tc>
        <w:tc>
          <w:tcPr>
            <w:tcW w:w="1207" w:type="dxa"/>
            <w:hideMark/>
          </w:tcPr>
          <w:p w14:paraId="2210763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 xml:space="preserve">CG, n=13 </w:t>
            </w:r>
            <w:r w:rsidRPr="00832F04">
              <w:rPr>
                <w:rFonts w:ascii="Aptos Narrow" w:eastAsia="Times New Roman" w:hAnsi="Aptos Narrow" w:cs="Times New Roman"/>
                <w:color w:val="000000"/>
                <w:kern w:val="0"/>
                <w:sz w:val="18"/>
                <w:szCs w:val="18"/>
                <w:lang w:eastAsia="en-GB"/>
                <w14:ligatures w14:val="none"/>
              </w:rPr>
              <w:br/>
              <w:t>(6 M, 7 F)</w:t>
            </w:r>
          </w:p>
        </w:tc>
        <w:tc>
          <w:tcPr>
            <w:tcW w:w="1134" w:type="dxa"/>
            <w:hideMark/>
          </w:tcPr>
          <w:p w14:paraId="6C92D4A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8.0 ± 8.0</w:t>
            </w:r>
          </w:p>
        </w:tc>
        <w:tc>
          <w:tcPr>
            <w:tcW w:w="1134" w:type="dxa"/>
            <w:hideMark/>
          </w:tcPr>
          <w:p w14:paraId="57F59E0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04BC60C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riatric ward</w:t>
            </w:r>
          </w:p>
        </w:tc>
        <w:tc>
          <w:tcPr>
            <w:tcW w:w="2552" w:type="dxa"/>
            <w:hideMark/>
          </w:tcPr>
          <w:p w14:paraId="49D8FA1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T0: Within 48 hrs </w:t>
            </w:r>
            <w:r w:rsidRPr="00832F04">
              <w:rPr>
                <w:rFonts w:ascii="Aptos Narrow" w:eastAsia="Times New Roman" w:hAnsi="Aptos Narrow" w:cs="Times New Roman"/>
                <w:kern w:val="0"/>
                <w:sz w:val="18"/>
                <w:szCs w:val="18"/>
                <w:lang w:eastAsia="en-GB"/>
                <w14:ligatures w14:val="none"/>
              </w:rPr>
              <w:br/>
              <w:t>T1: Hospital discharge (post days 8-10)</w:t>
            </w:r>
          </w:p>
        </w:tc>
        <w:tc>
          <w:tcPr>
            <w:tcW w:w="1984" w:type="dxa"/>
            <w:hideMark/>
          </w:tcPr>
          <w:p w14:paraId="23FF621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Muscle mass</w:t>
            </w:r>
          </w:p>
        </w:tc>
        <w:tc>
          <w:tcPr>
            <w:tcW w:w="1418" w:type="dxa"/>
            <w:hideMark/>
          </w:tcPr>
          <w:p w14:paraId="176280A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KES,</w:t>
            </w:r>
            <w:r w:rsidRPr="00832F04">
              <w:rPr>
                <w:rFonts w:ascii="Aptos Narrow" w:eastAsia="Times New Roman" w:hAnsi="Aptos Narrow" w:cs="Times New Roman"/>
                <w:color w:val="000000"/>
                <w:kern w:val="0"/>
                <w:sz w:val="18"/>
                <w:szCs w:val="18"/>
                <w:lang w:eastAsia="en-GB"/>
                <w14:ligatures w14:val="none"/>
              </w:rPr>
              <w:br/>
              <w:t>DEXA</w:t>
            </w:r>
          </w:p>
        </w:tc>
        <w:tc>
          <w:tcPr>
            <w:tcW w:w="850" w:type="dxa"/>
            <w:hideMark/>
          </w:tcPr>
          <w:p w14:paraId="38EEED1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9</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26CAE9D0"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2D3C47D4" w14:textId="7ECFD611"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lastRenderedPageBreak/>
              <w:t>Cuevas-Lara (2022),</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DdWV2YXMtTGFyYTwvQXV0aG9yPjxZZWFyPjIwMjI8L1ll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DdWV2YXMtTGFyYTwvQXV0aG9yPjxZZWFyPjIwMjI8L1ll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0)</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C9C6A8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on-randomised clinical trial</w:t>
            </w:r>
          </w:p>
        </w:tc>
        <w:tc>
          <w:tcPr>
            <w:tcW w:w="1207" w:type="dxa"/>
            <w:hideMark/>
          </w:tcPr>
          <w:p w14:paraId="17AFA71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CG, n=26</w:t>
            </w:r>
            <w:r w:rsidRPr="00832F04">
              <w:rPr>
                <w:rFonts w:ascii="Aptos Narrow" w:eastAsia="Times New Roman" w:hAnsi="Aptos Narrow" w:cs="Times New Roman"/>
                <w:color w:val="000000"/>
                <w:kern w:val="0"/>
                <w:sz w:val="18"/>
                <w:szCs w:val="18"/>
                <w:lang w:eastAsia="en-GB"/>
                <w14:ligatures w14:val="none"/>
              </w:rPr>
              <w:br/>
              <w:t>(13 M, 13 F)</w:t>
            </w:r>
          </w:p>
        </w:tc>
        <w:tc>
          <w:tcPr>
            <w:tcW w:w="1134" w:type="dxa"/>
            <w:hideMark/>
          </w:tcPr>
          <w:p w14:paraId="48A911E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1 ± 5.2</w:t>
            </w:r>
          </w:p>
        </w:tc>
        <w:tc>
          <w:tcPr>
            <w:tcW w:w="1134" w:type="dxa"/>
            <w:hideMark/>
          </w:tcPr>
          <w:p w14:paraId="1921169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9.0 ± 13.3</w:t>
            </w:r>
          </w:p>
        </w:tc>
        <w:tc>
          <w:tcPr>
            <w:tcW w:w="3118" w:type="dxa"/>
            <w:hideMark/>
          </w:tcPr>
          <w:p w14:paraId="256BD3B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Care for Elders unit</w:t>
            </w:r>
          </w:p>
        </w:tc>
        <w:tc>
          <w:tcPr>
            <w:tcW w:w="2552" w:type="dxa"/>
            <w:hideMark/>
          </w:tcPr>
          <w:p w14:paraId="34A5731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A3DE76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r w:rsidRPr="00832F04">
              <w:rPr>
                <w:rFonts w:ascii="Aptos Narrow" w:eastAsia="Times New Roman" w:hAnsi="Aptos Narrow" w:cs="Times New Roman"/>
                <w:color w:val="000000"/>
                <w:kern w:val="0"/>
                <w:sz w:val="18"/>
                <w:szCs w:val="18"/>
                <w:lang w:eastAsia="en-GB"/>
                <w14:ligatures w14:val="none"/>
              </w:rPr>
              <w:br/>
              <w:t xml:space="preserve">Physical function </w:t>
            </w:r>
          </w:p>
        </w:tc>
        <w:tc>
          <w:tcPr>
            <w:tcW w:w="1418" w:type="dxa"/>
            <w:hideMark/>
          </w:tcPr>
          <w:p w14:paraId="43E2C89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6E35F37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9/9</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8892707"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51789D83" w14:textId="5CC16CC9" w:rsidR="00657929" w:rsidRPr="00004FEC" w:rsidRDefault="00657929" w:rsidP="007313B1">
            <w:pPr>
              <w:jc w:val="center"/>
              <w:rPr>
                <w:rFonts w:ascii="Aptos Narrow" w:eastAsia="Times New Roman" w:hAnsi="Aptos Narrow" w:cs="Times New Roman"/>
                <w:b w:val="0"/>
                <w:bCs w:val="0"/>
                <w:color w:val="000000" w:themeColor="text1"/>
                <w:kern w:val="0"/>
                <w:sz w:val="18"/>
                <w:szCs w:val="18"/>
                <w:lang w:eastAsia="en-GB"/>
                <w14:ligatures w14:val="none"/>
              </w:rPr>
            </w:pPr>
            <w:proofErr w:type="spellStart"/>
            <w:r>
              <w:rPr>
                <w:rFonts w:ascii="Aptos Narrow" w:eastAsia="Times New Roman" w:hAnsi="Aptos Narrow" w:cs="Times New Roman"/>
                <w:color w:val="000000" w:themeColor="text1"/>
                <w:kern w:val="0"/>
                <w:sz w:val="18"/>
                <w:szCs w:val="18"/>
                <w:lang w:eastAsia="en-GB"/>
                <w14:ligatures w14:val="none"/>
              </w:rPr>
              <w:t>Oestergaard</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w:t>
            </w:r>
            <w:r>
              <w:rPr>
                <w:rFonts w:ascii="Aptos Narrow" w:eastAsia="Times New Roman" w:hAnsi="Aptos Narrow" w:cs="Times New Roman"/>
                <w:color w:val="000000" w:themeColor="text1"/>
                <w:kern w:val="0"/>
                <w:sz w:val="18"/>
                <w:szCs w:val="18"/>
                <w:lang w:eastAsia="en-GB"/>
                <w14:ligatures w14:val="none"/>
              </w:rPr>
              <w:t>8</w:t>
            </w:r>
            <w:r w:rsidRPr="00004FEC">
              <w:rPr>
                <w:rFonts w:ascii="Aptos Narrow" w:eastAsia="Times New Roman" w:hAnsi="Aptos Narrow" w:cs="Times New Roman"/>
                <w:color w:val="000000" w:themeColor="text1"/>
                <w:kern w:val="0"/>
                <w:sz w:val="18"/>
                <w:szCs w:val="18"/>
                <w:lang w:eastAsia="en-GB"/>
                <w14:ligatures w14:val="none"/>
              </w:rPr>
              <w:t>),</w:t>
            </w:r>
            <w:r w:rsidRPr="00004FEC">
              <w:rPr>
                <w:rFonts w:ascii="Aptos Narrow" w:eastAsia="Times New Roman" w:hAnsi="Aptos Narrow" w:cs="Times New Roman"/>
                <w:color w:val="000000" w:themeColor="text1"/>
                <w:kern w:val="0"/>
                <w:sz w:val="18"/>
                <w:szCs w:val="18"/>
                <w:lang w:eastAsia="en-GB"/>
                <w14:ligatures w14:val="none"/>
              </w:rPr>
              <w:br/>
              <w:t>Denmar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PZXN0ZXJnYWFyZDwvQXV0aG9yPjxZZWFyPjIwMTg8L1ll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PZXN0ZXJnYWFyZDwvQXV0aG9yPjxZZWFyPjIwMTg8L1ll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B3F995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on-randomised clinical trial</w:t>
            </w:r>
          </w:p>
        </w:tc>
        <w:tc>
          <w:tcPr>
            <w:tcW w:w="1207" w:type="dxa"/>
            <w:hideMark/>
          </w:tcPr>
          <w:p w14:paraId="71EA3D8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51 </w:t>
            </w:r>
            <w:r w:rsidRPr="00832F04">
              <w:rPr>
                <w:rFonts w:ascii="Aptos Narrow" w:eastAsia="Times New Roman" w:hAnsi="Aptos Narrow" w:cs="Times New Roman"/>
                <w:kern w:val="0"/>
                <w:sz w:val="18"/>
                <w:szCs w:val="18"/>
                <w:lang w:eastAsia="en-GB"/>
                <w14:ligatures w14:val="none"/>
              </w:rPr>
              <w:br/>
              <w:t>(39 M, 112 F)</w:t>
            </w:r>
          </w:p>
        </w:tc>
        <w:tc>
          <w:tcPr>
            <w:tcW w:w="1134" w:type="dxa"/>
            <w:hideMark/>
          </w:tcPr>
          <w:p w14:paraId="424824B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2 ± 7.2</w:t>
            </w:r>
          </w:p>
        </w:tc>
        <w:tc>
          <w:tcPr>
            <w:tcW w:w="1134" w:type="dxa"/>
            <w:hideMark/>
          </w:tcPr>
          <w:p w14:paraId="64B62A5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12.2 ± 7.8 </w:t>
            </w:r>
          </w:p>
        </w:tc>
        <w:tc>
          <w:tcPr>
            <w:tcW w:w="3118" w:type="dxa"/>
            <w:hideMark/>
          </w:tcPr>
          <w:p w14:paraId="3B82667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ondition: General acute conditions </w:t>
            </w:r>
            <w:r w:rsidRPr="00832F04">
              <w:rPr>
                <w:rFonts w:ascii="Aptos Narrow" w:eastAsia="Times New Roman" w:hAnsi="Aptos Narrow" w:cs="Times New Roman"/>
                <w:kern w:val="0"/>
                <w:sz w:val="18"/>
                <w:szCs w:val="18"/>
                <w:lang w:eastAsia="en-GB"/>
                <w14:ligatures w14:val="none"/>
              </w:rPr>
              <w:br/>
              <w:t>Setting: NS</w:t>
            </w:r>
          </w:p>
        </w:tc>
        <w:tc>
          <w:tcPr>
            <w:tcW w:w="2552" w:type="dxa"/>
            <w:hideMark/>
          </w:tcPr>
          <w:p w14:paraId="14A141B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0963C21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531971F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30s C</w:t>
            </w:r>
            <w:r>
              <w:rPr>
                <w:rFonts w:ascii="Aptos Narrow" w:eastAsia="Times New Roman" w:hAnsi="Aptos Narrow" w:cs="Times New Roman"/>
                <w:kern w:val="0"/>
                <w:sz w:val="18"/>
                <w:szCs w:val="18"/>
                <w:lang w:eastAsia="en-GB"/>
                <w14:ligatures w14:val="none"/>
              </w:rPr>
              <w:t>2</w:t>
            </w:r>
            <w:r w:rsidRPr="00832F04">
              <w:rPr>
                <w:rFonts w:ascii="Aptos Narrow" w:eastAsia="Times New Roman" w:hAnsi="Aptos Narrow" w:cs="Times New Roman"/>
                <w:kern w:val="0"/>
                <w:sz w:val="18"/>
                <w:szCs w:val="18"/>
                <w:lang w:eastAsia="en-GB"/>
                <w14:ligatures w14:val="none"/>
              </w:rPr>
              <w:t>S</w:t>
            </w:r>
          </w:p>
        </w:tc>
        <w:tc>
          <w:tcPr>
            <w:tcW w:w="850" w:type="dxa"/>
            <w:hideMark/>
          </w:tcPr>
          <w:p w14:paraId="12364F3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7/9</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5675A8F" w14:textId="77777777" w:rsidTr="007313B1">
        <w:trPr>
          <w:trHeight w:val="920"/>
        </w:trPr>
        <w:tc>
          <w:tcPr>
            <w:cnfStyle w:val="001000000000" w:firstRow="0" w:lastRow="0" w:firstColumn="1" w:lastColumn="0" w:oddVBand="0" w:evenVBand="0" w:oddHBand="0" w:evenHBand="0" w:firstRowFirstColumn="0" w:firstRowLastColumn="0" w:lastRowFirstColumn="0" w:lastRowLastColumn="0"/>
            <w:tcW w:w="1411" w:type="dxa"/>
            <w:hideMark/>
          </w:tcPr>
          <w:p w14:paraId="50AB06AB" w14:textId="59DE101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de Morton (2007),</w:t>
            </w:r>
            <w:r w:rsidRPr="00004FEC">
              <w:rPr>
                <w:rFonts w:ascii="Aptos Narrow" w:eastAsia="Times New Roman" w:hAnsi="Aptos Narrow" w:cs="Times New Roman"/>
                <w:color w:val="000000" w:themeColor="text1"/>
                <w:kern w:val="0"/>
                <w:sz w:val="18"/>
                <w:szCs w:val="18"/>
                <w:lang w:eastAsia="en-GB"/>
                <w14:ligatures w14:val="none"/>
              </w:rPr>
              <w:br/>
              <w:t>Australi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de Morton&lt;/Author&gt;&lt;Year&gt;2007&lt;/Year&gt;&lt;RecNum&gt;34316&lt;/RecNum&gt;&lt;DisplayText&gt;(42)&lt;/DisplayText&gt;&lt;record&gt;&lt;rec-number&gt;34316&lt;/rec-number&gt;&lt;foreign-keys&gt;&lt;key app="EN" db-id="wxx5et0r3dat26e02eppeww0vd0rsxzprfsx" timestamp="1706625582"&gt;34316&lt;/key&gt;&lt;/foreign-keys&gt;&lt;ref-type name="Journal Article"&gt;17&lt;/ref-type&gt;&lt;contributors&gt;&lt;authors&gt;&lt;author&gt;de Morton, N. A.&lt;/author&gt;&lt;author&gt;Keating, J. L.&lt;/author&gt;&lt;author&gt;Berlowitz, D. J.&lt;/author&gt;&lt;author&gt;Jackson, B.&lt;/author&gt;&lt;author&gt;Lim, W. K.&lt;/author&gt;&lt;/authors&gt;&lt;/contributors&gt;&lt;titles&gt;&lt;title&gt;Additional exercise does not change hospital or patient outcomes in older medical patients: a controlled clinical trial&lt;/title&gt;&lt;secondary-title&gt;Aust J Physiother&lt;/secondary-title&gt;&lt;/titles&gt;&lt;periodical&gt;&lt;full-title&gt;Aust J Physiother&lt;/full-title&gt;&lt;/periodical&gt;&lt;pages&gt;105-111&lt;/pages&gt;&lt;volume&gt;53&lt;/volume&gt;&lt;number&gt;2&lt;/number&gt;&lt;dates&gt;&lt;year&gt;2007&lt;/year&gt;&lt;/dates&gt;&lt;isbn&gt;0004-9514&lt;/isbn&gt;&lt;accession-num&gt;WOS:000247676900006&lt;/accession-num&gt;&lt;urls&gt;&lt;/urls&gt;&lt;electronic-resource-num&gt;10.1016/S0004-9514(07)70043-0&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C2BA0C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on-randomised controlled clinical trial</w:t>
            </w:r>
          </w:p>
        </w:tc>
        <w:tc>
          <w:tcPr>
            <w:tcW w:w="1207" w:type="dxa"/>
            <w:hideMark/>
          </w:tcPr>
          <w:p w14:paraId="40C3667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126 </w:t>
            </w:r>
            <w:r w:rsidRPr="00832F04">
              <w:rPr>
                <w:rFonts w:ascii="Aptos Narrow" w:eastAsia="Times New Roman" w:hAnsi="Aptos Narrow" w:cs="Times New Roman"/>
                <w:kern w:val="0"/>
                <w:sz w:val="18"/>
                <w:szCs w:val="18"/>
                <w:lang w:eastAsia="en-GB"/>
                <w14:ligatures w14:val="none"/>
              </w:rPr>
              <w:br/>
              <w:t>(55 M, 71 F)</w:t>
            </w:r>
          </w:p>
        </w:tc>
        <w:tc>
          <w:tcPr>
            <w:tcW w:w="1134" w:type="dxa"/>
            <w:hideMark/>
          </w:tcPr>
          <w:p w14:paraId="233E558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8.0 ± 7.0</w:t>
            </w:r>
          </w:p>
        </w:tc>
        <w:tc>
          <w:tcPr>
            <w:tcW w:w="1134" w:type="dxa"/>
            <w:hideMark/>
          </w:tcPr>
          <w:p w14:paraId="29639FF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3 ± 4.9</w:t>
            </w:r>
          </w:p>
        </w:tc>
        <w:tc>
          <w:tcPr>
            <w:tcW w:w="3118" w:type="dxa"/>
            <w:hideMark/>
          </w:tcPr>
          <w:p w14:paraId="6DFBA51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medical condition</w:t>
            </w:r>
            <w:r w:rsidRPr="00832F04">
              <w:rPr>
                <w:rFonts w:ascii="Aptos Narrow" w:eastAsia="Times New Roman" w:hAnsi="Aptos Narrow" w:cs="Times New Roman"/>
                <w:kern w:val="0"/>
                <w:sz w:val="18"/>
                <w:szCs w:val="18"/>
                <w:lang w:eastAsia="en-GB"/>
                <w14:ligatures w14:val="none"/>
              </w:rPr>
              <w:br/>
              <w:t>Setting: Medical wards</w:t>
            </w:r>
          </w:p>
        </w:tc>
        <w:tc>
          <w:tcPr>
            <w:tcW w:w="2552" w:type="dxa"/>
            <w:hideMark/>
          </w:tcPr>
          <w:p w14:paraId="69FA04B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48hrs of admission</w:t>
            </w:r>
            <w:r w:rsidRPr="00832F04">
              <w:rPr>
                <w:rFonts w:ascii="Aptos Narrow" w:eastAsia="Times New Roman" w:hAnsi="Aptos Narrow" w:cs="Times New Roman"/>
                <w:kern w:val="0"/>
                <w:sz w:val="18"/>
                <w:szCs w:val="18"/>
                <w:lang w:eastAsia="en-GB"/>
                <w14:ligatures w14:val="none"/>
              </w:rPr>
              <w:br/>
              <w:t>T1: 48hrs of discharge</w:t>
            </w:r>
          </w:p>
        </w:tc>
        <w:tc>
          <w:tcPr>
            <w:tcW w:w="1984" w:type="dxa"/>
            <w:hideMark/>
          </w:tcPr>
          <w:p w14:paraId="3794409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4D7EC5B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UG,</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13739D5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9/9</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A22ECB3" w14:textId="77777777" w:rsidTr="007313B1">
        <w:trPr>
          <w:cnfStyle w:val="000000100000" w:firstRow="0" w:lastRow="0" w:firstColumn="0" w:lastColumn="0" w:oddVBand="0" w:evenVBand="0" w:oddHBand="1" w:evenHBand="0" w:firstRowFirstColumn="0" w:firstRowLastColumn="0" w:lastRowFirstColumn="0" w:lastRowLastColumn="0"/>
          <w:trHeight w:val="1010"/>
        </w:trPr>
        <w:tc>
          <w:tcPr>
            <w:cnfStyle w:val="001000000000" w:firstRow="0" w:lastRow="0" w:firstColumn="1" w:lastColumn="0" w:oddVBand="0" w:evenVBand="0" w:oddHBand="0" w:evenHBand="0" w:firstRowFirstColumn="0" w:firstRowLastColumn="0" w:lastRowFirstColumn="0" w:lastRowLastColumn="0"/>
            <w:tcW w:w="1411" w:type="dxa"/>
            <w:hideMark/>
          </w:tcPr>
          <w:p w14:paraId="7909FEE1" w14:textId="2BB8EED6"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Shearer (2013), </w:t>
            </w:r>
            <w:r w:rsidRPr="00004FEC">
              <w:rPr>
                <w:rFonts w:ascii="Aptos Narrow" w:eastAsia="Times New Roman" w:hAnsi="Aptos Narrow" w:cs="Times New Roman"/>
                <w:color w:val="000000" w:themeColor="text1"/>
                <w:kern w:val="0"/>
                <w:sz w:val="18"/>
                <w:szCs w:val="18"/>
                <w:lang w:eastAsia="en-GB"/>
                <w14:ligatures w14:val="none"/>
              </w:rPr>
              <w:br/>
              <w:t>Australi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Shearer&lt;/Author&gt;&lt;Year&gt;2013&lt;/Year&gt;&lt;RecNum&gt;18078&lt;/RecNum&gt;&lt;DisplayText&gt;(43)&lt;/DisplayText&gt;&lt;record&gt;&lt;rec-number&gt;18078&lt;/rec-number&gt;&lt;foreign-keys&gt;&lt;key app="EN" db-id="wxx5et0r3dat26e02eppeww0vd0rsxzprfsx" timestamp="1706619625"&gt;18078&lt;/key&gt;&lt;/foreign-keys&gt;&lt;ref-type name="Journal Article"&gt;17&lt;/ref-type&gt;&lt;contributors&gt;&lt;authors&gt;&lt;author&gt;Shearer, T.&lt;/author&gt;&lt;author&gt;Guthrie, S.&lt;/author&gt;&lt;/authors&gt;&lt;/contributors&gt;&lt;auth-address&gt;T. Shearer&lt;/auth-address&gt;&lt;titles&gt;&lt;title&gt;Facilitating early activities of daily living retraining to prevent functional decline in older adults&lt;/title&gt;&lt;secondary-title&gt;Aust Occup Ther J&lt;/secondary-title&gt;&lt;/titles&gt;&lt;periodical&gt;&lt;full-title&gt;Aust Occup Ther J&lt;/full-title&gt;&lt;/periodical&gt;&lt;pages&gt;319-325&lt;/pages&gt;&lt;volume&gt;60&lt;/volume&gt;&lt;number&gt;5&lt;/number&gt;&lt;keywords&gt;&lt;keyword&gt;aged&lt;/keyword&gt;&lt;keyword&gt;aging&lt;/keyword&gt;&lt;keyword&gt;article&lt;/keyword&gt;&lt;keyword&gt;*daily life activity&lt;/keyword&gt;&lt;keyword&gt;female&lt;/keyword&gt;&lt;keyword&gt;geriatric assessment&lt;/keyword&gt;&lt;keyword&gt;hospital&lt;/keyword&gt;&lt;keyword&gt;*hospitalization&lt;/keyword&gt;&lt;keyword&gt;human&lt;/keyword&gt;&lt;keyword&gt;male&lt;/keyword&gt;&lt;keyword&gt;methodology&lt;/keyword&gt;&lt;keyword&gt;*occupational therapy&lt;/keyword&gt;&lt;keyword&gt;occupational therapy assistant&lt;/keyword&gt;&lt;keyword&gt;pilot study&lt;/keyword&gt;&lt;keyword&gt;teaching hospital&lt;/keyword&gt;&lt;keyword&gt;very elderly&lt;/keyword&gt;&lt;keyword&gt;functional decline&lt;/keyword&gt;&lt;keyword&gt;older people&lt;/keyword&gt;&lt;/keywords&gt;&lt;dates&gt;&lt;year&gt;2013&lt;/year&gt;&lt;/dates&gt;&lt;isbn&gt;0045-0766&amp;#xD;1440-1630&lt;/isbn&gt;&lt;accession-num&gt;1052718966&lt;/accession-num&gt;&lt;urls&gt;&lt;related-urls&gt;&lt;url&gt;http://ovidsp.ovid.com/ovidweb.cgi?T=JS&amp;amp;PAGE=reference&amp;amp;D=emed14&amp;amp;NEWS=N&amp;amp;AN=1052718966&lt;/url&gt;&lt;/related-urls&gt;&lt;/urls&gt;&lt;electronic-resource-num&gt;https://dx.doi.org/10.1111/1440-1630.12070&lt;/electronic-resource-num&gt;&lt;remote-database-name&gt;Embase&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F84034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A pilot non-randomised controlled study</w:t>
            </w:r>
          </w:p>
        </w:tc>
        <w:tc>
          <w:tcPr>
            <w:tcW w:w="1207" w:type="dxa"/>
            <w:hideMark/>
          </w:tcPr>
          <w:p w14:paraId="567DEF3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G, n=26 </w:t>
            </w:r>
            <w:r w:rsidRPr="00832F04">
              <w:rPr>
                <w:rFonts w:ascii="Aptos Narrow" w:eastAsia="Times New Roman" w:hAnsi="Aptos Narrow" w:cs="Times New Roman"/>
                <w:kern w:val="0"/>
                <w:sz w:val="18"/>
                <w:szCs w:val="18"/>
                <w:lang w:eastAsia="en-GB"/>
                <w14:ligatures w14:val="none"/>
              </w:rPr>
              <w:br/>
              <w:t>(12 M, 14 F)</w:t>
            </w:r>
          </w:p>
        </w:tc>
        <w:tc>
          <w:tcPr>
            <w:tcW w:w="1134" w:type="dxa"/>
            <w:hideMark/>
          </w:tcPr>
          <w:p w14:paraId="384DFA1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9 ± 5.2</w:t>
            </w:r>
          </w:p>
        </w:tc>
        <w:tc>
          <w:tcPr>
            <w:tcW w:w="1134" w:type="dxa"/>
            <w:hideMark/>
          </w:tcPr>
          <w:p w14:paraId="227F8B7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1.7 (SD NR)</w:t>
            </w:r>
          </w:p>
        </w:tc>
        <w:tc>
          <w:tcPr>
            <w:tcW w:w="3118" w:type="dxa"/>
            <w:hideMark/>
          </w:tcPr>
          <w:p w14:paraId="1216F30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riatric Unit</w:t>
            </w:r>
          </w:p>
        </w:tc>
        <w:tc>
          <w:tcPr>
            <w:tcW w:w="2552" w:type="dxa"/>
            <w:hideMark/>
          </w:tcPr>
          <w:p w14:paraId="1577463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1BCD759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Physical function</w:t>
            </w:r>
          </w:p>
        </w:tc>
        <w:tc>
          <w:tcPr>
            <w:tcW w:w="1418" w:type="dxa"/>
            <w:hideMark/>
          </w:tcPr>
          <w:p w14:paraId="3423D70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BI</w:t>
            </w:r>
          </w:p>
        </w:tc>
        <w:tc>
          <w:tcPr>
            <w:tcW w:w="850" w:type="dxa"/>
            <w:hideMark/>
          </w:tcPr>
          <w:p w14:paraId="5DFCE67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9</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1D2FF285" w14:textId="77777777" w:rsidTr="007313B1">
        <w:trPr>
          <w:trHeight w:val="678"/>
        </w:trPr>
        <w:tc>
          <w:tcPr>
            <w:cnfStyle w:val="001000000000" w:firstRow="0" w:lastRow="0" w:firstColumn="1" w:lastColumn="0" w:oddVBand="0" w:evenVBand="0" w:oddHBand="0" w:evenHBand="0" w:firstRowFirstColumn="0" w:firstRowLastColumn="0" w:lastRowFirstColumn="0" w:lastRowLastColumn="0"/>
            <w:tcW w:w="1411" w:type="dxa"/>
            <w:hideMark/>
          </w:tcPr>
          <w:p w14:paraId="38DF7E12" w14:textId="6E5AE299"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N</w:t>
            </w:r>
            <w:r>
              <w:rPr>
                <w:rFonts w:ascii="Aptos Narrow" w:eastAsia="Times New Roman" w:hAnsi="Aptos Narrow" w:cs="Times New Roman"/>
                <w:color w:val="000000" w:themeColor="text1"/>
                <w:kern w:val="0"/>
                <w:sz w:val="18"/>
                <w:szCs w:val="18"/>
                <w:lang w:eastAsia="en-GB"/>
                <w14:ligatures w14:val="none"/>
              </w:rPr>
              <w:t xml:space="preserve">i </w:t>
            </w:r>
            <w:proofErr w:type="spellStart"/>
            <w:r>
              <w:rPr>
                <w:rFonts w:ascii="Aptos Narrow" w:eastAsia="Times New Roman" w:hAnsi="Aptos Narrow" w:cs="Times New Roman"/>
                <w:color w:val="000000" w:themeColor="text1"/>
                <w:kern w:val="0"/>
                <w:sz w:val="18"/>
                <w:szCs w:val="18"/>
                <w:lang w:eastAsia="en-GB"/>
                <w14:ligatures w14:val="none"/>
              </w:rPr>
              <w:t>Chroinin</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8),</w:t>
            </w:r>
            <w:r w:rsidRPr="00004FEC">
              <w:rPr>
                <w:rFonts w:ascii="Aptos Narrow" w:eastAsia="Times New Roman" w:hAnsi="Aptos Narrow" w:cs="Times New Roman"/>
                <w:color w:val="000000" w:themeColor="text1"/>
                <w:kern w:val="0"/>
                <w:sz w:val="18"/>
                <w:szCs w:val="18"/>
                <w:lang w:eastAsia="en-GB"/>
                <w14:ligatures w14:val="none"/>
              </w:rPr>
              <w:br/>
              <w:t>Australi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OaSBDaHJvaW5pbjwvQXV0aG9yPjxZZWFyPjIwMTg8L1ll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OaSBDaHJvaW5pbjwvQXV0aG9yPjxZZWFyPjIwMTg8L1ll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4)</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0F459B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922D83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458 </w:t>
            </w:r>
            <w:r w:rsidRPr="00832F04">
              <w:rPr>
                <w:rFonts w:ascii="Aptos Narrow" w:eastAsia="Times New Roman" w:hAnsi="Aptos Narrow" w:cs="Times New Roman"/>
                <w:kern w:val="0"/>
                <w:sz w:val="18"/>
                <w:szCs w:val="18"/>
                <w:lang w:eastAsia="en-GB"/>
                <w14:ligatures w14:val="none"/>
              </w:rPr>
              <w:br/>
              <w:t>(570 M, 888 F)</w:t>
            </w:r>
          </w:p>
        </w:tc>
        <w:tc>
          <w:tcPr>
            <w:tcW w:w="1134" w:type="dxa"/>
            <w:hideMark/>
          </w:tcPr>
          <w:p w14:paraId="78CE615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2.0 ± 7.6</w:t>
            </w:r>
          </w:p>
        </w:tc>
        <w:tc>
          <w:tcPr>
            <w:tcW w:w="1134" w:type="dxa"/>
            <w:hideMark/>
          </w:tcPr>
          <w:p w14:paraId="2078535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4323093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riatric medicine service</w:t>
            </w:r>
          </w:p>
        </w:tc>
        <w:tc>
          <w:tcPr>
            <w:tcW w:w="2552" w:type="dxa"/>
            <w:hideMark/>
          </w:tcPr>
          <w:p w14:paraId="3224D16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98146A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7F7FB13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UG,</w:t>
            </w:r>
            <w:r w:rsidRPr="00832F04">
              <w:rPr>
                <w:rFonts w:ascii="Aptos Narrow" w:eastAsia="Times New Roman" w:hAnsi="Aptos Narrow" w:cs="Times New Roman"/>
                <w:kern w:val="0"/>
                <w:sz w:val="18"/>
                <w:szCs w:val="18"/>
                <w:lang w:eastAsia="en-GB"/>
                <w14:ligatures w14:val="none"/>
              </w:rPr>
              <w:br/>
              <w:t>MBI</w:t>
            </w:r>
          </w:p>
        </w:tc>
        <w:tc>
          <w:tcPr>
            <w:tcW w:w="850" w:type="dxa"/>
            <w:hideMark/>
          </w:tcPr>
          <w:p w14:paraId="60BF125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7/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C021E4D" w14:textId="77777777" w:rsidTr="007313B1">
        <w:trPr>
          <w:cnfStyle w:val="000000100000" w:firstRow="0" w:lastRow="0" w:firstColumn="0" w:lastColumn="0" w:oddVBand="0" w:evenVBand="0" w:oddHBand="1" w:evenHBand="0" w:firstRowFirstColumn="0" w:firstRowLastColumn="0" w:lastRowFirstColumn="0" w:lastRowLastColumn="0"/>
          <w:trHeight w:val="1590"/>
        </w:trPr>
        <w:tc>
          <w:tcPr>
            <w:cnfStyle w:val="001000000000" w:firstRow="0" w:lastRow="0" w:firstColumn="1" w:lastColumn="0" w:oddVBand="0" w:evenVBand="0" w:oddHBand="0" w:evenHBand="0" w:firstRowFirstColumn="0" w:firstRowLastColumn="0" w:lastRowFirstColumn="0" w:lastRowLastColumn="0"/>
            <w:tcW w:w="1411" w:type="dxa"/>
            <w:hideMark/>
          </w:tcPr>
          <w:p w14:paraId="53779A67" w14:textId="454DB987"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Adamis (2011), </w:t>
            </w:r>
            <w:r w:rsidRPr="00004FEC">
              <w:rPr>
                <w:rFonts w:ascii="Aptos Narrow" w:eastAsia="Times New Roman" w:hAnsi="Aptos Narrow" w:cs="Times New Roman"/>
                <w:color w:val="000000" w:themeColor="text1"/>
                <w:kern w:val="0"/>
                <w:sz w:val="18"/>
                <w:szCs w:val="18"/>
                <w:lang w:eastAsia="en-GB"/>
                <w14:ligatures w14:val="none"/>
              </w:rPr>
              <w:br/>
              <w:t>U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BZGFtaXM8L0F1dGhvcj48WWVhcj4yMDExPC9ZZWFyPjxS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BZGFtaXM8L0F1dGhvcj48WWVhcj4yMDExPC9ZZWFyPjxS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E6B433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ohort study </w:t>
            </w:r>
          </w:p>
        </w:tc>
        <w:tc>
          <w:tcPr>
            <w:tcW w:w="1207" w:type="dxa"/>
            <w:hideMark/>
          </w:tcPr>
          <w:p w14:paraId="63FDD6F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64 </w:t>
            </w:r>
            <w:r w:rsidRPr="00832F04">
              <w:rPr>
                <w:rFonts w:ascii="Aptos Narrow" w:eastAsia="Times New Roman" w:hAnsi="Aptos Narrow" w:cs="Times New Roman"/>
                <w:kern w:val="0"/>
                <w:sz w:val="18"/>
                <w:szCs w:val="18"/>
                <w:lang w:eastAsia="en-GB"/>
                <w14:ligatures w14:val="none"/>
              </w:rPr>
              <w:br/>
              <w:t>(54 M, 110 F)</w:t>
            </w:r>
          </w:p>
        </w:tc>
        <w:tc>
          <w:tcPr>
            <w:tcW w:w="1134" w:type="dxa"/>
            <w:hideMark/>
          </w:tcPr>
          <w:p w14:paraId="1C2BA61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4.6 ± 6.6</w:t>
            </w:r>
          </w:p>
        </w:tc>
        <w:tc>
          <w:tcPr>
            <w:tcW w:w="1134" w:type="dxa"/>
            <w:hideMark/>
          </w:tcPr>
          <w:p w14:paraId="5190296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9.4 ± 18.9</w:t>
            </w:r>
          </w:p>
        </w:tc>
        <w:tc>
          <w:tcPr>
            <w:tcW w:w="3118" w:type="dxa"/>
            <w:hideMark/>
          </w:tcPr>
          <w:p w14:paraId="22906AB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Elderly medical unit</w:t>
            </w:r>
          </w:p>
        </w:tc>
        <w:tc>
          <w:tcPr>
            <w:tcW w:w="2552" w:type="dxa"/>
            <w:hideMark/>
          </w:tcPr>
          <w:p w14:paraId="1959FD3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Day 1-3 of admission</w:t>
            </w:r>
            <w:r w:rsidRPr="00832F04">
              <w:rPr>
                <w:rFonts w:ascii="Aptos Narrow" w:eastAsia="Times New Roman" w:hAnsi="Aptos Narrow" w:cs="Times New Roman"/>
                <w:kern w:val="0"/>
                <w:sz w:val="18"/>
                <w:szCs w:val="18"/>
                <w:lang w:eastAsia="en-GB"/>
                <w14:ligatures w14:val="none"/>
              </w:rPr>
              <w:br/>
              <w:t>T1: Day 6</w:t>
            </w:r>
            <w:r w:rsidRPr="00832F04">
              <w:rPr>
                <w:rFonts w:ascii="Aptos Narrow" w:eastAsia="Times New Roman" w:hAnsi="Aptos Narrow" w:cs="Times New Roman"/>
                <w:kern w:val="0"/>
                <w:sz w:val="18"/>
                <w:szCs w:val="18"/>
                <w:lang w:eastAsia="en-GB"/>
                <w14:ligatures w14:val="none"/>
              </w:rPr>
              <w:br/>
              <w:t>T2: Day 9</w:t>
            </w:r>
            <w:r w:rsidRPr="00832F04">
              <w:rPr>
                <w:rFonts w:ascii="Aptos Narrow" w:eastAsia="Times New Roman" w:hAnsi="Aptos Narrow" w:cs="Times New Roman"/>
                <w:kern w:val="0"/>
                <w:sz w:val="18"/>
                <w:szCs w:val="18"/>
                <w:lang w:eastAsia="en-GB"/>
                <w14:ligatures w14:val="none"/>
              </w:rPr>
              <w:br/>
              <w:t xml:space="preserve">T3: Day 12 </w:t>
            </w:r>
            <w:r w:rsidRPr="00832F04">
              <w:rPr>
                <w:rFonts w:ascii="Aptos Narrow" w:eastAsia="Times New Roman" w:hAnsi="Aptos Narrow" w:cs="Times New Roman"/>
                <w:kern w:val="0"/>
                <w:sz w:val="18"/>
                <w:szCs w:val="18"/>
                <w:lang w:eastAsia="en-GB"/>
                <w14:ligatures w14:val="none"/>
              </w:rPr>
              <w:br/>
              <w:t>T4: Day 28 (or closed to discharge)</w:t>
            </w:r>
          </w:p>
        </w:tc>
        <w:tc>
          <w:tcPr>
            <w:tcW w:w="1984" w:type="dxa"/>
            <w:noWrap/>
            <w:hideMark/>
          </w:tcPr>
          <w:p w14:paraId="2C53021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Physical function</w:t>
            </w:r>
          </w:p>
        </w:tc>
        <w:tc>
          <w:tcPr>
            <w:tcW w:w="1418" w:type="dxa"/>
            <w:hideMark/>
          </w:tcPr>
          <w:p w14:paraId="078301A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MBI </w:t>
            </w:r>
          </w:p>
        </w:tc>
        <w:tc>
          <w:tcPr>
            <w:tcW w:w="850" w:type="dxa"/>
            <w:hideMark/>
          </w:tcPr>
          <w:p w14:paraId="47E3DF8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155F1932" w14:textId="77777777" w:rsidTr="007313B1">
        <w:trPr>
          <w:trHeight w:val="654"/>
        </w:trPr>
        <w:tc>
          <w:tcPr>
            <w:cnfStyle w:val="001000000000" w:firstRow="0" w:lastRow="0" w:firstColumn="1" w:lastColumn="0" w:oddVBand="0" w:evenVBand="0" w:oddHBand="0" w:evenHBand="0" w:firstRowFirstColumn="0" w:firstRowLastColumn="0" w:lastRowFirstColumn="0" w:lastRowLastColumn="0"/>
            <w:tcW w:w="1411" w:type="dxa"/>
            <w:hideMark/>
          </w:tcPr>
          <w:p w14:paraId="4851198F" w14:textId="425D0699"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Matsuo (2017), </w:t>
            </w:r>
            <w:r w:rsidRPr="00004FEC">
              <w:rPr>
                <w:rFonts w:ascii="Aptos Narrow" w:eastAsia="Times New Roman" w:hAnsi="Aptos Narrow" w:cs="Times New Roman"/>
                <w:color w:val="000000" w:themeColor="text1"/>
                <w:kern w:val="0"/>
                <w:sz w:val="18"/>
                <w:szCs w:val="18"/>
                <w:lang w:eastAsia="en-GB"/>
                <w14:ligatures w14:val="none"/>
              </w:rPr>
              <w:br/>
              <w:t>Japan</w:t>
            </w:r>
            <w:r>
              <w:rPr>
                <w:rFonts w:ascii="Aptos Narrow" w:eastAsia="Times New Roman" w:hAnsi="Aptos Narrow" w:cs="Times New Roman"/>
                <w:color w:val="000000" w:themeColor="text1"/>
                <w:kern w:val="0"/>
                <w:sz w:val="18"/>
                <w:szCs w:val="18"/>
                <w:lang w:eastAsia="en-GB"/>
                <w14:ligatures w14:val="none"/>
              </w:rP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RzdW88L0F1dGhvcj48WWVhcj4yMDE3PC9ZZWFyPjxS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RzdW88L0F1dGhvcj48WWVhcj4yMDE3PC9ZZWFyPjxS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6)</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6A4E558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5A33AF9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03 </w:t>
            </w:r>
            <w:r w:rsidRPr="00832F04">
              <w:rPr>
                <w:rFonts w:ascii="Aptos Narrow" w:eastAsia="Times New Roman" w:hAnsi="Aptos Narrow" w:cs="Times New Roman"/>
                <w:kern w:val="0"/>
                <w:sz w:val="18"/>
                <w:szCs w:val="18"/>
                <w:lang w:eastAsia="en-GB"/>
                <w14:ligatures w14:val="none"/>
              </w:rPr>
              <w:br/>
              <w:t>(45 M, 58 F)</w:t>
            </w:r>
          </w:p>
        </w:tc>
        <w:tc>
          <w:tcPr>
            <w:tcW w:w="1134" w:type="dxa"/>
            <w:hideMark/>
          </w:tcPr>
          <w:p w14:paraId="0BE46A1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80.5 ± 7.9 </w:t>
            </w:r>
          </w:p>
        </w:tc>
        <w:tc>
          <w:tcPr>
            <w:tcW w:w="1134" w:type="dxa"/>
            <w:hideMark/>
          </w:tcPr>
          <w:p w14:paraId="54C677E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27.3 ± 18.1</w:t>
            </w:r>
          </w:p>
        </w:tc>
        <w:tc>
          <w:tcPr>
            <w:tcW w:w="3118" w:type="dxa"/>
            <w:hideMark/>
          </w:tcPr>
          <w:p w14:paraId="5CF1BAD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care wards</w:t>
            </w:r>
          </w:p>
        </w:tc>
        <w:tc>
          <w:tcPr>
            <w:tcW w:w="2552" w:type="dxa"/>
            <w:hideMark/>
          </w:tcPr>
          <w:p w14:paraId="4098DA1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2F368F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function</w:t>
            </w:r>
          </w:p>
        </w:tc>
        <w:tc>
          <w:tcPr>
            <w:tcW w:w="1418" w:type="dxa"/>
            <w:hideMark/>
          </w:tcPr>
          <w:p w14:paraId="0F0F9A7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64A47D1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7498A8D2" w14:textId="77777777" w:rsidTr="007313B1">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1411" w:type="dxa"/>
            <w:hideMark/>
          </w:tcPr>
          <w:p w14:paraId="7C565E17" w14:textId="6DA42D5B"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Basic (2017), </w:t>
            </w:r>
            <w:r w:rsidRPr="00004FEC">
              <w:rPr>
                <w:rFonts w:ascii="Aptos Narrow" w:eastAsia="Times New Roman" w:hAnsi="Aptos Narrow" w:cs="Times New Roman"/>
                <w:color w:val="000000" w:themeColor="text1"/>
                <w:kern w:val="0"/>
                <w:sz w:val="18"/>
                <w:szCs w:val="18"/>
                <w:lang w:eastAsia="en-GB"/>
                <w14:ligatures w14:val="none"/>
              </w:rPr>
              <w:br/>
              <w:t>Australi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YXNpYzwvQXV0aG9yPjxZZWFyPjIwMTc8L1llYXI+PFJl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YXNpYzwvQXV0aG9yPjxZZWFyPjIwMTc8L1llYXI+PFJl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7)</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8648AC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42C8F7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693 </w:t>
            </w:r>
            <w:r w:rsidRPr="00832F04">
              <w:rPr>
                <w:rFonts w:ascii="Aptos Narrow" w:eastAsia="Times New Roman" w:hAnsi="Aptos Narrow" w:cs="Times New Roman"/>
                <w:kern w:val="0"/>
                <w:sz w:val="18"/>
                <w:szCs w:val="18"/>
                <w:lang w:eastAsia="en-GB"/>
                <w14:ligatures w14:val="none"/>
              </w:rPr>
              <w:br/>
              <w:t>(648 M, 1045 F)</w:t>
            </w:r>
          </w:p>
        </w:tc>
        <w:tc>
          <w:tcPr>
            <w:tcW w:w="1134" w:type="dxa"/>
            <w:hideMark/>
          </w:tcPr>
          <w:p w14:paraId="1C89AC2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1.9 ± 7.5</w:t>
            </w:r>
          </w:p>
        </w:tc>
        <w:tc>
          <w:tcPr>
            <w:tcW w:w="1134" w:type="dxa"/>
            <w:hideMark/>
          </w:tcPr>
          <w:p w14:paraId="689DB2F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12.0 ± 9.6 </w:t>
            </w:r>
          </w:p>
        </w:tc>
        <w:tc>
          <w:tcPr>
            <w:tcW w:w="3118" w:type="dxa"/>
            <w:hideMark/>
          </w:tcPr>
          <w:p w14:paraId="04E7E8C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hospital patients</w:t>
            </w:r>
            <w:r w:rsidRPr="00832F04">
              <w:rPr>
                <w:rFonts w:ascii="Aptos Narrow" w:eastAsia="Times New Roman" w:hAnsi="Aptos Narrow" w:cs="Times New Roman"/>
                <w:kern w:val="0"/>
                <w:sz w:val="18"/>
                <w:szCs w:val="18"/>
                <w:lang w:eastAsia="en-GB"/>
                <w14:ligatures w14:val="none"/>
              </w:rPr>
              <w:br/>
              <w:t>Setting: Geriatric medicine service</w:t>
            </w:r>
          </w:p>
        </w:tc>
        <w:tc>
          <w:tcPr>
            <w:tcW w:w="2552" w:type="dxa"/>
            <w:hideMark/>
          </w:tcPr>
          <w:p w14:paraId="4FD8F5F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24hrs of admission</w:t>
            </w:r>
            <w:r w:rsidRPr="00832F04">
              <w:rPr>
                <w:rFonts w:ascii="Aptos Narrow" w:eastAsia="Times New Roman" w:hAnsi="Aptos Narrow" w:cs="Times New Roman"/>
                <w:kern w:val="0"/>
                <w:sz w:val="18"/>
                <w:szCs w:val="18"/>
                <w:lang w:eastAsia="en-GB"/>
                <w14:ligatures w14:val="none"/>
              </w:rPr>
              <w:br/>
              <w:t>T1: 24hrs of discharge</w:t>
            </w:r>
          </w:p>
        </w:tc>
        <w:tc>
          <w:tcPr>
            <w:tcW w:w="1984" w:type="dxa"/>
            <w:hideMark/>
          </w:tcPr>
          <w:p w14:paraId="516144B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1B95487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UG,</w:t>
            </w:r>
            <w:r w:rsidRPr="00832F04">
              <w:rPr>
                <w:rFonts w:ascii="Aptos Narrow" w:eastAsia="Times New Roman" w:hAnsi="Aptos Narrow" w:cs="Times New Roman"/>
                <w:kern w:val="0"/>
                <w:sz w:val="18"/>
                <w:szCs w:val="18"/>
                <w:lang w:eastAsia="en-GB"/>
                <w14:ligatures w14:val="none"/>
              </w:rPr>
              <w:br/>
              <w:t>MBI</w:t>
            </w:r>
          </w:p>
        </w:tc>
        <w:tc>
          <w:tcPr>
            <w:tcW w:w="850" w:type="dxa"/>
            <w:hideMark/>
          </w:tcPr>
          <w:p w14:paraId="4908E07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E2508D4"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F916DD6" w14:textId="433AC1B4"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Van </w:t>
            </w:r>
            <w:proofErr w:type="spellStart"/>
            <w:r w:rsidRPr="00004FEC">
              <w:rPr>
                <w:rFonts w:ascii="Aptos Narrow" w:eastAsia="Times New Roman" w:hAnsi="Aptos Narrow" w:cs="Times New Roman"/>
                <w:color w:val="000000" w:themeColor="text1"/>
                <w:kern w:val="0"/>
                <w:sz w:val="18"/>
                <w:szCs w:val="18"/>
                <w:lang w:eastAsia="en-GB"/>
                <w14:ligatures w14:val="none"/>
              </w:rPr>
              <w:t>Ancum</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7),</w:t>
            </w:r>
            <w:r w:rsidRPr="00004FEC">
              <w:rPr>
                <w:rFonts w:ascii="Aptos Narrow" w:eastAsia="Times New Roman" w:hAnsi="Aptos Narrow" w:cs="Times New Roman"/>
                <w:color w:val="000000" w:themeColor="text1"/>
                <w:kern w:val="0"/>
                <w:sz w:val="18"/>
                <w:szCs w:val="18"/>
                <w:lang w:eastAsia="en-GB"/>
                <w14:ligatures w14:val="none"/>
              </w:rPr>
              <w:br/>
              <w:t>Netherlands</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WYW4gQW5jdW08L0F1dGhvcj48WWVhcj4yMDE3PC9ZZWFy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WYW4gQW5jdW08L0F1dGhvcj48WWVhcj4yMDE3PC9ZZWFy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8)</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92F73C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1C7A36C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73 </w:t>
            </w:r>
            <w:r w:rsidRPr="00832F04">
              <w:rPr>
                <w:rFonts w:ascii="Aptos Narrow" w:eastAsia="Times New Roman" w:hAnsi="Aptos Narrow" w:cs="Times New Roman"/>
                <w:kern w:val="0"/>
                <w:sz w:val="18"/>
                <w:szCs w:val="18"/>
                <w:lang w:eastAsia="en-GB"/>
                <w14:ligatures w14:val="none"/>
              </w:rPr>
              <w:br/>
              <w:t>(191 M, 182 F)</w:t>
            </w:r>
          </w:p>
        </w:tc>
        <w:tc>
          <w:tcPr>
            <w:tcW w:w="1134" w:type="dxa"/>
            <w:hideMark/>
          </w:tcPr>
          <w:p w14:paraId="1793FF5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9.6 ± 6.3</w:t>
            </w:r>
          </w:p>
        </w:tc>
        <w:tc>
          <w:tcPr>
            <w:tcW w:w="1134" w:type="dxa"/>
            <w:hideMark/>
          </w:tcPr>
          <w:p w14:paraId="23B80D1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2 ± 3.7</w:t>
            </w:r>
          </w:p>
        </w:tc>
        <w:tc>
          <w:tcPr>
            <w:tcW w:w="3118" w:type="dxa"/>
            <w:hideMark/>
          </w:tcPr>
          <w:p w14:paraId="66DB0CA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neral medicine wards</w:t>
            </w:r>
          </w:p>
        </w:tc>
        <w:tc>
          <w:tcPr>
            <w:tcW w:w="2552" w:type="dxa"/>
            <w:hideMark/>
          </w:tcPr>
          <w:p w14:paraId="7C8293E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48hrs of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870E83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Muscle mass</w:t>
            </w:r>
          </w:p>
        </w:tc>
        <w:tc>
          <w:tcPr>
            <w:tcW w:w="1418" w:type="dxa"/>
            <w:hideMark/>
          </w:tcPr>
          <w:p w14:paraId="5E88B9E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BIA</w:t>
            </w:r>
          </w:p>
        </w:tc>
        <w:tc>
          <w:tcPr>
            <w:tcW w:w="850" w:type="dxa"/>
            <w:hideMark/>
          </w:tcPr>
          <w:p w14:paraId="3E51AB4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7/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F070AFA"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4DD089C7" w14:textId="1E62E7D6"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lastRenderedPageBreak/>
              <w:t>Van Dam (2018), Netherlands</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WYW4gRGFtPC9BdXRob3I+PFllYXI+MjAxODwvWWVhcj48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WYW4gRGFtPC9BdXRob3I+PFllYXI+MjAxODwvWWVhcj48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49)</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4426C3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133D3F9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71 </w:t>
            </w:r>
            <w:r w:rsidRPr="00832F04">
              <w:rPr>
                <w:rFonts w:ascii="Aptos Narrow" w:eastAsia="Times New Roman" w:hAnsi="Aptos Narrow" w:cs="Times New Roman"/>
                <w:kern w:val="0"/>
                <w:sz w:val="18"/>
                <w:szCs w:val="18"/>
                <w:lang w:eastAsia="en-GB"/>
                <w14:ligatures w14:val="none"/>
              </w:rPr>
              <w:br/>
              <w:t>(188 M, 183 F)</w:t>
            </w:r>
          </w:p>
        </w:tc>
        <w:tc>
          <w:tcPr>
            <w:tcW w:w="1134" w:type="dxa"/>
            <w:hideMark/>
          </w:tcPr>
          <w:p w14:paraId="2FBC2DC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1 ± 6.4</w:t>
            </w:r>
          </w:p>
        </w:tc>
        <w:tc>
          <w:tcPr>
            <w:tcW w:w="1134" w:type="dxa"/>
            <w:hideMark/>
          </w:tcPr>
          <w:p w14:paraId="613553E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3 ± 3.7</w:t>
            </w:r>
          </w:p>
        </w:tc>
        <w:tc>
          <w:tcPr>
            <w:tcW w:w="3118" w:type="dxa"/>
            <w:hideMark/>
          </w:tcPr>
          <w:p w14:paraId="55DFD31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 xml:space="preserve">Setting: Clinical wards </w:t>
            </w:r>
          </w:p>
        </w:tc>
        <w:tc>
          <w:tcPr>
            <w:tcW w:w="2552" w:type="dxa"/>
            <w:hideMark/>
          </w:tcPr>
          <w:p w14:paraId="06B269A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48hrs of admission</w:t>
            </w:r>
            <w:r w:rsidRPr="00832F04">
              <w:rPr>
                <w:rFonts w:ascii="Aptos Narrow" w:eastAsia="Times New Roman" w:hAnsi="Aptos Narrow" w:cs="Times New Roman"/>
                <w:kern w:val="0"/>
                <w:sz w:val="18"/>
                <w:szCs w:val="18"/>
                <w:lang w:eastAsia="en-GB"/>
                <w14:ligatures w14:val="none"/>
              </w:rPr>
              <w:br/>
              <w:t>T1: Day 7 (or at discharge if earlier)</w:t>
            </w:r>
          </w:p>
        </w:tc>
        <w:tc>
          <w:tcPr>
            <w:tcW w:w="1984" w:type="dxa"/>
            <w:hideMark/>
          </w:tcPr>
          <w:p w14:paraId="058C2A6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Muscle mass</w:t>
            </w:r>
          </w:p>
        </w:tc>
        <w:tc>
          <w:tcPr>
            <w:tcW w:w="1418" w:type="dxa"/>
            <w:hideMark/>
          </w:tcPr>
          <w:p w14:paraId="6D425E4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BIA</w:t>
            </w:r>
          </w:p>
        </w:tc>
        <w:tc>
          <w:tcPr>
            <w:tcW w:w="850" w:type="dxa"/>
            <w:hideMark/>
          </w:tcPr>
          <w:p w14:paraId="26275C2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17EC136"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5C3CE53F" w14:textId="21F0E045"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Aarden (2021), </w:t>
            </w:r>
            <w:r w:rsidRPr="00004FEC">
              <w:rPr>
                <w:rFonts w:ascii="Aptos Narrow" w:eastAsia="Times New Roman" w:hAnsi="Aptos Narrow" w:cs="Times New Roman"/>
                <w:color w:val="000000" w:themeColor="text1"/>
                <w:kern w:val="0"/>
                <w:sz w:val="18"/>
                <w:szCs w:val="18"/>
                <w:lang w:eastAsia="en-GB"/>
                <w14:ligatures w14:val="none"/>
              </w:rPr>
              <w:br/>
              <w:t>Netherlands</w:t>
            </w:r>
            <w:r>
              <w:t xml:space="preserve">  </w:t>
            </w:r>
            <w:r w:rsidRPr="0002000A">
              <w:rPr>
                <w:sz w:val="18"/>
                <w:szCs w:val="18"/>
              </w:rPr>
              <w:fldChar w:fldCharType="begin">
                <w:fldData xml:space="preserve">PEVuZE5vdGU+PENpdGU+PEF1dGhvcj5BYXJkZW48L0F1dGhvcj48WWVhcj4yMDIxPC9ZZWFyPjxS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4MzktODQ1LmUxPC9wYWdlcz48dm9sdW1lPjIyPC92b2x1bWU+PG51bWJlcj40PC9u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2YW4gZGVyIEVzY2gs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</w:fldData>
              </w:fldChar>
            </w:r>
            <w:r w:rsidR="00621623">
              <w:rPr>
                <w:sz w:val="18"/>
                <w:szCs w:val="18"/>
              </w:rPr>
              <w:instrText xml:space="preserve"> ADDIN EN.CITE </w:instrText>
            </w:r>
            <w:r w:rsidR="00621623">
              <w:rPr>
                <w:sz w:val="18"/>
                <w:szCs w:val="18"/>
              </w:rPr>
              <w:fldChar w:fldCharType="begin">
                <w:fldData xml:space="preserve">PEVuZE5vdGU+PENpdGU+PEF1dGhvcj5BYXJkZW48L0F1dGhvcj48WWVhcj4yMDIxPC9ZZWFyPjxS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4MzktODQ1LmUxPC9wYWdlcz48dm9sdW1lPjIyPC92b2x1bWU+PG51bWJlcj40PC9u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2YW4gZGVyIEVzY2gs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</w:fldData>
              </w:fldChar>
            </w:r>
            <w:r w:rsidR="00621623">
              <w:rPr>
                <w:sz w:val="18"/>
                <w:szCs w:val="18"/>
              </w:rPr>
              <w:instrText xml:space="preserve"> ADDIN EN.CITE.DATA </w:instrText>
            </w:r>
            <w:r w:rsidR="00621623">
              <w:rPr>
                <w:sz w:val="18"/>
                <w:szCs w:val="18"/>
              </w:rPr>
            </w:r>
            <w:r w:rsidR="00621623">
              <w:rPr>
                <w:sz w:val="18"/>
                <w:szCs w:val="18"/>
              </w:rPr>
              <w:fldChar w:fldCharType="end"/>
            </w:r>
            <w:r w:rsidRPr="0002000A">
              <w:rPr>
                <w:sz w:val="18"/>
                <w:szCs w:val="18"/>
              </w:rPr>
            </w:r>
            <w:r w:rsidRPr="0002000A">
              <w:rPr>
                <w:sz w:val="18"/>
                <w:szCs w:val="18"/>
              </w:rPr>
              <w:fldChar w:fldCharType="separate"/>
            </w:r>
            <w:r w:rsidR="00621623">
              <w:rPr>
                <w:noProof/>
                <w:sz w:val="18"/>
                <w:szCs w:val="18"/>
              </w:rPr>
              <w:t>(50)</w:t>
            </w:r>
            <w:r w:rsidRPr="0002000A">
              <w:rPr>
                <w:sz w:val="18"/>
                <w:szCs w:val="18"/>
              </w:rPr>
              <w:fldChar w:fldCharType="end"/>
            </w:r>
          </w:p>
        </w:tc>
        <w:tc>
          <w:tcPr>
            <w:tcW w:w="1205" w:type="dxa"/>
            <w:hideMark/>
          </w:tcPr>
          <w:p w14:paraId="2733863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7EB0CE2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43 </w:t>
            </w:r>
            <w:r w:rsidRPr="00832F04">
              <w:rPr>
                <w:rFonts w:ascii="Aptos Narrow" w:eastAsia="Times New Roman" w:hAnsi="Aptos Narrow" w:cs="Times New Roman"/>
                <w:kern w:val="0"/>
                <w:sz w:val="18"/>
                <w:szCs w:val="18"/>
                <w:lang w:eastAsia="en-GB"/>
                <w14:ligatures w14:val="none"/>
              </w:rPr>
              <w:br/>
              <w:t>(174 M, 169 F)</w:t>
            </w:r>
          </w:p>
        </w:tc>
        <w:tc>
          <w:tcPr>
            <w:tcW w:w="1134" w:type="dxa"/>
            <w:hideMark/>
          </w:tcPr>
          <w:p w14:paraId="5FE0EC9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9.3 ± 6.6</w:t>
            </w:r>
          </w:p>
        </w:tc>
        <w:tc>
          <w:tcPr>
            <w:tcW w:w="1134" w:type="dxa"/>
            <w:hideMark/>
          </w:tcPr>
          <w:p w14:paraId="52E1D2B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1 ± 3.6</w:t>
            </w:r>
          </w:p>
        </w:tc>
        <w:tc>
          <w:tcPr>
            <w:tcW w:w="3118" w:type="dxa"/>
            <w:hideMark/>
          </w:tcPr>
          <w:p w14:paraId="3C5CCF1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Medicine, cardiology, or geriatric wards</w:t>
            </w:r>
          </w:p>
        </w:tc>
        <w:tc>
          <w:tcPr>
            <w:tcW w:w="2552" w:type="dxa"/>
            <w:hideMark/>
          </w:tcPr>
          <w:p w14:paraId="4F8118F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26A8A33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Muscle mass,</w:t>
            </w:r>
            <w:r w:rsidRPr="00832F04">
              <w:rPr>
                <w:rFonts w:ascii="Aptos Narrow" w:eastAsia="Times New Roman" w:hAnsi="Aptos Narrow" w:cs="Times New Roman"/>
                <w:color w:val="000000"/>
                <w:kern w:val="0"/>
                <w:sz w:val="18"/>
                <w:szCs w:val="18"/>
                <w:lang w:eastAsia="en-GB"/>
                <w14:ligatures w14:val="none"/>
              </w:rPr>
              <w:br/>
              <w:t>Physical performance</w:t>
            </w:r>
          </w:p>
        </w:tc>
        <w:tc>
          <w:tcPr>
            <w:tcW w:w="1418" w:type="dxa"/>
            <w:hideMark/>
          </w:tcPr>
          <w:p w14:paraId="2E8B224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BIA,</w:t>
            </w:r>
            <w:r w:rsidRPr="00832F04">
              <w:rPr>
                <w:rFonts w:ascii="Aptos Narrow" w:eastAsia="Times New Roman" w:hAnsi="Aptos Narrow" w:cs="Times New Roman"/>
                <w:kern w:val="0"/>
                <w:sz w:val="18"/>
                <w:szCs w:val="18"/>
                <w:lang w:eastAsia="en-GB"/>
                <w14:ligatures w14:val="none"/>
              </w:rPr>
              <w:br/>
              <w:t>SPPB</w:t>
            </w:r>
          </w:p>
        </w:tc>
        <w:tc>
          <w:tcPr>
            <w:tcW w:w="850" w:type="dxa"/>
            <w:hideMark/>
          </w:tcPr>
          <w:p w14:paraId="2AAE730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3443963"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6C6F1E8" w14:textId="04BE38BF"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Sleiman (2009), </w:t>
            </w:r>
            <w:r w:rsidRPr="00004FEC">
              <w:rPr>
                <w:rFonts w:ascii="Aptos Narrow" w:eastAsia="Times New Roman" w:hAnsi="Aptos Narrow" w:cs="Times New Roman"/>
                <w:color w:val="000000" w:themeColor="text1"/>
                <w:kern w:val="0"/>
                <w:sz w:val="18"/>
                <w:szCs w:val="18"/>
                <w:lang w:eastAsia="en-GB"/>
                <w14:ligatures w14:val="none"/>
              </w:rPr>
              <w:br/>
              <w:t>Italy</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bGVpbWFuPC9BdXRob3I+PFllYXI+MjAwOTwvWWVhcj48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bGVpbWFuPC9BdXRob3I+PFllYXI+MjAwOTwvWWVhcj48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93B417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Retrospective cohort study </w:t>
            </w:r>
          </w:p>
        </w:tc>
        <w:tc>
          <w:tcPr>
            <w:tcW w:w="1207" w:type="dxa"/>
            <w:hideMark/>
          </w:tcPr>
          <w:p w14:paraId="014ABB0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119 </w:t>
            </w:r>
            <w:r w:rsidRPr="00832F04">
              <w:rPr>
                <w:rFonts w:ascii="Aptos Narrow" w:eastAsia="Times New Roman" w:hAnsi="Aptos Narrow" w:cs="Times New Roman"/>
                <w:kern w:val="0"/>
                <w:sz w:val="18"/>
                <w:szCs w:val="18"/>
                <w:lang w:eastAsia="en-GB"/>
                <w14:ligatures w14:val="none"/>
              </w:rPr>
              <w:br/>
              <w:t>(450 M, 669 F)</w:t>
            </w:r>
          </w:p>
        </w:tc>
        <w:tc>
          <w:tcPr>
            <w:tcW w:w="1134" w:type="dxa"/>
            <w:hideMark/>
          </w:tcPr>
          <w:p w14:paraId="2AF51A9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80.6 ± 7.8 </w:t>
            </w:r>
          </w:p>
        </w:tc>
        <w:tc>
          <w:tcPr>
            <w:tcW w:w="1134" w:type="dxa"/>
            <w:hideMark/>
          </w:tcPr>
          <w:p w14:paraId="1809C4B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4 ± 4.8</w:t>
            </w:r>
          </w:p>
        </w:tc>
        <w:tc>
          <w:tcPr>
            <w:tcW w:w="3118" w:type="dxa"/>
            <w:hideMark/>
          </w:tcPr>
          <w:p w14:paraId="49CB4AE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Acute geriatric ward</w:t>
            </w:r>
          </w:p>
        </w:tc>
        <w:tc>
          <w:tcPr>
            <w:tcW w:w="2552" w:type="dxa"/>
            <w:hideMark/>
          </w:tcPr>
          <w:p w14:paraId="1705292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Day before hospital discharge</w:t>
            </w:r>
          </w:p>
        </w:tc>
        <w:tc>
          <w:tcPr>
            <w:tcW w:w="1984" w:type="dxa"/>
            <w:hideMark/>
          </w:tcPr>
          <w:p w14:paraId="3C091D0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44AC720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269F95D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77FEBD68"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B5A7476" w14:textId="79C7CA96"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Boltz (2011), </w:t>
            </w:r>
            <w:r w:rsidRPr="00004FEC">
              <w:rPr>
                <w:rFonts w:ascii="Aptos Narrow" w:eastAsia="Times New Roman" w:hAnsi="Aptos Narrow" w:cs="Times New Roman"/>
                <w:color w:val="000000" w:themeColor="text1"/>
                <w:kern w:val="0"/>
                <w:sz w:val="18"/>
                <w:szCs w:val="18"/>
                <w:lang w:eastAsia="en-GB"/>
                <w14:ligatures w14:val="none"/>
              </w:rPr>
              <w:br/>
              <w:t>USA</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Boltz&lt;/Author&gt;&lt;Year&gt;2011&lt;/Year&gt;&lt;RecNum&gt;24398&lt;/RecNum&gt;&lt;DisplayText&gt;(52)&lt;/DisplayText&gt;&lt;record&gt;&lt;rec-number&gt;24398&lt;/rec-number&gt;&lt;foreign-keys&gt;&lt;key app="EN" db-id="wxx5et0r3dat26e02eppeww0vd0rsxzprfsx" timestamp="1706621156"&gt;24398&lt;/key&gt;&lt;/foreign-keys&gt;&lt;ref-type name="Journal Article"&gt;17&lt;/ref-type&gt;&lt;contributors&gt;&lt;authors&gt;&lt;author&gt;Boltz, Marie&lt;/author&gt;&lt;author&gt;Resnick, Barbara&lt;/author&gt;&lt;author&gt;Capezuti, Elizabeth&lt;/author&gt;&lt;author&gt;Shabbat, Nina&lt;/author&gt;&lt;author&gt;Secic, Michelle&lt;/author&gt;&lt;/authors&gt;&lt;/contributors&gt;&lt;titles&gt;&lt;title&gt;Function-focused care and changes in physical function in Chinese American and non-Chinese American hospitalized older adults&lt;/title&gt;&lt;secondary-title&gt;Rehabil Nurs&lt;/secondary-title&gt;&lt;/titles&gt;&lt;periodical&gt;&lt;full-title&gt;Rehabil Nurs&lt;/full-title&gt;&lt;/periodical&gt;&lt;pages&gt;233-240&lt;/pages&gt;&lt;volume&gt;36&lt;/volume&gt;&lt;number&gt;6&lt;/number&gt;&lt;section&gt;Boltz, Marie. New York University College of Nursing, New York, NY, USA. marie.boltz@nyu.edu&lt;/section&gt;&lt;keywords&gt;&lt;keyword&gt;*Activities of Daily Living&lt;/keyword&gt;&lt;keyword&gt;Aged&lt;/keyword&gt;&lt;keyword&gt;Aged, 80 and over&lt;/keyword&gt;&lt;keyword&gt;*Asian/px [Psychology]&lt;/keyword&gt;&lt;keyword&gt;*Confusion/nu [Nursing]&lt;/keyword&gt;&lt;keyword&gt;Confusion/pc [Prevention &amp;amp; Control]&lt;/keyword&gt;&lt;keyword&gt;Female&lt;/keyword&gt;&lt;keyword&gt;Humans&lt;/keyword&gt;&lt;keyword&gt;Inpatients/px [Psychology]&lt;/keyword&gt;&lt;keyword&gt;Male&lt;/keyword&gt;&lt;keyword&gt;Prospective Studies&lt;/keyword&gt;&lt;keyword&gt;*Rehabilitation Nursing/mt [Methods]&lt;/keyword&gt;&lt;keyword&gt;*Transcultural Nursing/mt [Methods]&lt;/keyword&gt;&lt;/keywords&gt;&lt;dates&gt;&lt;year&gt;2011&lt;/year&gt;&lt;/dates&gt;&lt;pub-location&gt;United States&lt;/pub-location&gt;&lt;isbn&gt;0278-4807&lt;/isbn&gt;&lt;urls&gt;&lt;related-urls&gt;&lt;url&gt;http://ovidsp.ovid.com/ovidweb.cgi?T=JS&amp;amp;PAGE=reference&amp;amp;D=med8&amp;amp;NEWS=N&amp;amp;AN=22073502&lt;/url&gt;&lt;/related-urls&gt;&lt;/urls&gt;&lt;remote-database-name&gt;Ovid MEDLINE(R) &amp;lt;2010 to 2011&amp;gt;&lt;/remote-database-nam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832C97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2F683BD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75 </w:t>
            </w:r>
            <w:r w:rsidRPr="00832F04">
              <w:rPr>
                <w:rFonts w:ascii="Aptos Narrow" w:eastAsia="Times New Roman" w:hAnsi="Aptos Narrow" w:cs="Times New Roman"/>
                <w:kern w:val="0"/>
                <w:sz w:val="18"/>
                <w:szCs w:val="18"/>
                <w:lang w:eastAsia="en-GB"/>
                <w14:ligatures w14:val="none"/>
              </w:rPr>
              <w:br/>
              <w:t>(28 M, 47 F)</w:t>
            </w:r>
          </w:p>
        </w:tc>
        <w:tc>
          <w:tcPr>
            <w:tcW w:w="1134" w:type="dxa"/>
            <w:hideMark/>
          </w:tcPr>
          <w:p w14:paraId="4CCC7DD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1.8 ± 7.0</w:t>
            </w:r>
          </w:p>
        </w:tc>
        <w:tc>
          <w:tcPr>
            <w:tcW w:w="1134" w:type="dxa"/>
            <w:hideMark/>
          </w:tcPr>
          <w:p w14:paraId="5C05BAE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1 ± 2.8</w:t>
            </w:r>
          </w:p>
        </w:tc>
        <w:tc>
          <w:tcPr>
            <w:tcW w:w="3118" w:type="dxa"/>
            <w:hideMark/>
          </w:tcPr>
          <w:p w14:paraId="62DF7F5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Medical units</w:t>
            </w:r>
          </w:p>
        </w:tc>
        <w:tc>
          <w:tcPr>
            <w:tcW w:w="2552" w:type="dxa"/>
            <w:hideMark/>
          </w:tcPr>
          <w:p w14:paraId="3325F80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72hrs of admission</w:t>
            </w:r>
            <w:r w:rsidRPr="00832F04">
              <w:rPr>
                <w:rFonts w:ascii="Aptos Narrow" w:eastAsia="Times New Roman" w:hAnsi="Aptos Narrow" w:cs="Times New Roman"/>
                <w:kern w:val="0"/>
                <w:sz w:val="18"/>
                <w:szCs w:val="18"/>
                <w:lang w:eastAsia="en-GB"/>
                <w14:ligatures w14:val="none"/>
              </w:rPr>
              <w:br/>
              <w:t>T1: Day of hospital discharge</w:t>
            </w:r>
          </w:p>
        </w:tc>
        <w:tc>
          <w:tcPr>
            <w:tcW w:w="1984" w:type="dxa"/>
            <w:hideMark/>
          </w:tcPr>
          <w:p w14:paraId="52A8742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237C55E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73F7798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74FA3748"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2B53EFD" w14:textId="52259492"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Yoshikawa (2024), </w:t>
            </w:r>
            <w:r w:rsidRPr="00004FEC">
              <w:rPr>
                <w:rFonts w:ascii="Aptos Narrow" w:eastAsia="Times New Roman" w:hAnsi="Aptos Narrow" w:cs="Times New Roman"/>
                <w:color w:val="000000" w:themeColor="text1"/>
                <w:kern w:val="0"/>
                <w:sz w:val="18"/>
                <w:szCs w:val="18"/>
                <w:lang w:eastAsia="en-GB"/>
                <w14:ligatures w14:val="none"/>
              </w:rPr>
              <w:br/>
              <w:t>Jap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Zb3NoaWthd2E8L0F1dGhvcj48WWVhcj4yMDI0PC9ZZWFy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Zb3NoaWthd2E8L0F1dGhvcj48WWVhcj4yMDI0PC9ZZWFy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=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E3E1B4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etrospective cohort study</w:t>
            </w:r>
          </w:p>
        </w:tc>
        <w:tc>
          <w:tcPr>
            <w:tcW w:w="1207" w:type="dxa"/>
            <w:hideMark/>
          </w:tcPr>
          <w:p w14:paraId="2FA9EC9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523 </w:t>
            </w:r>
            <w:r w:rsidRPr="00832F04">
              <w:rPr>
                <w:rFonts w:ascii="Aptos Narrow" w:eastAsia="Times New Roman" w:hAnsi="Aptos Narrow" w:cs="Times New Roman"/>
                <w:kern w:val="0"/>
                <w:sz w:val="18"/>
                <w:szCs w:val="18"/>
                <w:lang w:eastAsia="en-GB"/>
                <w14:ligatures w14:val="none"/>
              </w:rPr>
              <w:br/>
              <w:t>(265 M, 258 F)</w:t>
            </w:r>
          </w:p>
        </w:tc>
        <w:tc>
          <w:tcPr>
            <w:tcW w:w="1134" w:type="dxa"/>
            <w:hideMark/>
          </w:tcPr>
          <w:p w14:paraId="24E6D77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6.0 ± 7.4</w:t>
            </w:r>
          </w:p>
        </w:tc>
        <w:tc>
          <w:tcPr>
            <w:tcW w:w="1134" w:type="dxa"/>
            <w:hideMark/>
          </w:tcPr>
          <w:p w14:paraId="46E5C6C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780891F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Community acquired pneumonia</w:t>
            </w:r>
            <w:r w:rsidRPr="00832F04">
              <w:rPr>
                <w:rFonts w:ascii="Aptos Narrow" w:eastAsia="Times New Roman" w:hAnsi="Aptos Narrow" w:cs="Times New Roman"/>
                <w:kern w:val="0"/>
                <w:sz w:val="18"/>
                <w:szCs w:val="18"/>
                <w:lang w:eastAsia="en-GB"/>
                <w14:ligatures w14:val="none"/>
              </w:rPr>
              <w:br/>
              <w:t>Setting: Community hospital</w:t>
            </w:r>
          </w:p>
        </w:tc>
        <w:tc>
          <w:tcPr>
            <w:tcW w:w="2552" w:type="dxa"/>
            <w:hideMark/>
          </w:tcPr>
          <w:p w14:paraId="7BD5B03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FD5FA0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5EE5ECD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35BB7EB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33FE2FE"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3E27B373" w14:textId="3551D4CB"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Sakaguchi (2023), </w:t>
            </w:r>
            <w:r w:rsidRPr="00004FEC">
              <w:rPr>
                <w:rFonts w:ascii="Aptos Narrow" w:eastAsia="Times New Roman" w:hAnsi="Aptos Narrow" w:cs="Times New Roman"/>
                <w:color w:val="000000" w:themeColor="text1"/>
                <w:kern w:val="0"/>
                <w:sz w:val="18"/>
                <w:szCs w:val="18"/>
                <w:lang w:eastAsia="en-GB"/>
                <w14:ligatures w14:val="none"/>
              </w:rPr>
              <w:br/>
              <w:t>Japan</w:t>
            </w:r>
            <w:r>
              <w:rPr>
                <w:rFonts w:ascii="Aptos Narrow" w:eastAsia="Times New Roman" w:hAnsi="Aptos Narrow" w:cs="Times New Roman"/>
                <w:color w:val="000000" w:themeColor="text1"/>
                <w:kern w:val="0"/>
                <w:sz w:val="18"/>
                <w:szCs w:val="18"/>
                <w:lang w:eastAsia="en-GB"/>
                <w14:ligatures w14:val="none"/>
              </w:rP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thZ3VjaGk8L0F1dGhvcj48WWVhcj4yMDIzPC9ZZWFy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thZ3VjaGk8L0F1dGhvcj48WWVhcj4yMDIzPC9ZZWFy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4)</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41C2B0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etrospective cohort study</w:t>
            </w:r>
          </w:p>
        </w:tc>
        <w:tc>
          <w:tcPr>
            <w:tcW w:w="1207" w:type="dxa"/>
            <w:hideMark/>
          </w:tcPr>
          <w:p w14:paraId="17AA923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683 </w:t>
            </w:r>
            <w:r w:rsidRPr="00832F04">
              <w:rPr>
                <w:rFonts w:ascii="Aptos Narrow" w:eastAsia="Times New Roman" w:hAnsi="Aptos Narrow" w:cs="Times New Roman"/>
                <w:kern w:val="0"/>
                <w:sz w:val="18"/>
                <w:szCs w:val="18"/>
                <w:lang w:eastAsia="en-GB"/>
                <w14:ligatures w14:val="none"/>
              </w:rPr>
              <w:br/>
              <w:t>(291 M, 392 F)</w:t>
            </w:r>
          </w:p>
        </w:tc>
        <w:tc>
          <w:tcPr>
            <w:tcW w:w="1134" w:type="dxa"/>
            <w:hideMark/>
          </w:tcPr>
          <w:p w14:paraId="05B915F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86.4 ± 4.6 </w:t>
            </w:r>
          </w:p>
        </w:tc>
        <w:tc>
          <w:tcPr>
            <w:tcW w:w="1134" w:type="dxa"/>
            <w:hideMark/>
          </w:tcPr>
          <w:p w14:paraId="288B619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062CC48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Heart Failure</w:t>
            </w:r>
            <w:r w:rsidRPr="00832F04">
              <w:rPr>
                <w:rFonts w:ascii="Aptos Narrow" w:eastAsia="Times New Roman" w:hAnsi="Aptos Narrow" w:cs="Times New Roman"/>
                <w:kern w:val="0"/>
                <w:sz w:val="18"/>
                <w:szCs w:val="18"/>
                <w:lang w:eastAsia="en-GB"/>
                <w14:ligatures w14:val="none"/>
              </w:rPr>
              <w:br/>
              <w:t>Setting: NR</w:t>
            </w:r>
          </w:p>
        </w:tc>
        <w:tc>
          <w:tcPr>
            <w:tcW w:w="2552" w:type="dxa"/>
            <w:hideMark/>
          </w:tcPr>
          <w:p w14:paraId="7E7CA95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0F78515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15D4F9A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267B4CD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1931CC05" w14:textId="77777777" w:rsidTr="007313B1">
        <w:trPr>
          <w:cnfStyle w:val="000000100000" w:firstRow="0" w:lastRow="0" w:firstColumn="0" w:lastColumn="0" w:oddVBand="0" w:evenVBand="0" w:oddHBand="1"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1411" w:type="dxa"/>
            <w:hideMark/>
          </w:tcPr>
          <w:p w14:paraId="24F41306" w14:textId="566187C2"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Hartley (2021), </w:t>
            </w:r>
            <w:r w:rsidRPr="00004FEC">
              <w:rPr>
                <w:rFonts w:ascii="Aptos Narrow" w:eastAsia="Times New Roman" w:hAnsi="Aptos Narrow" w:cs="Times New Roman"/>
                <w:color w:val="000000" w:themeColor="text1"/>
                <w:kern w:val="0"/>
                <w:sz w:val="18"/>
                <w:szCs w:val="18"/>
                <w:lang w:eastAsia="en-GB"/>
                <w14:ligatures w14:val="none"/>
              </w:rPr>
              <w:br/>
              <w:t xml:space="preserve">UK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28AA47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5BD480E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65 </w:t>
            </w:r>
            <w:r w:rsidRPr="00832F04">
              <w:rPr>
                <w:rFonts w:ascii="Aptos Narrow" w:eastAsia="Times New Roman" w:hAnsi="Aptos Narrow" w:cs="Times New Roman"/>
                <w:kern w:val="0"/>
                <w:sz w:val="18"/>
                <w:szCs w:val="18"/>
                <w:lang w:eastAsia="en-GB"/>
                <w14:ligatures w14:val="none"/>
              </w:rPr>
              <w:br/>
              <w:t>(37 M, 28 F)</w:t>
            </w:r>
          </w:p>
        </w:tc>
        <w:tc>
          <w:tcPr>
            <w:tcW w:w="1134" w:type="dxa"/>
            <w:hideMark/>
          </w:tcPr>
          <w:p w14:paraId="0261508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3.7 ± 5.3</w:t>
            </w:r>
          </w:p>
        </w:tc>
        <w:tc>
          <w:tcPr>
            <w:tcW w:w="1134" w:type="dxa"/>
            <w:hideMark/>
          </w:tcPr>
          <w:p w14:paraId="6A5ABFC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9.0 ± 6.8</w:t>
            </w:r>
          </w:p>
        </w:tc>
        <w:tc>
          <w:tcPr>
            <w:tcW w:w="3118" w:type="dxa"/>
            <w:hideMark/>
          </w:tcPr>
          <w:p w14:paraId="367D123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General Hospital</w:t>
            </w:r>
          </w:p>
        </w:tc>
        <w:tc>
          <w:tcPr>
            <w:tcW w:w="2552" w:type="dxa"/>
            <w:hideMark/>
          </w:tcPr>
          <w:p w14:paraId="773174D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24hrs of admission</w:t>
            </w:r>
            <w:r w:rsidRPr="00832F04">
              <w:rPr>
                <w:rFonts w:ascii="Aptos Narrow" w:eastAsia="Times New Roman" w:hAnsi="Aptos Narrow" w:cs="Times New Roman"/>
                <w:kern w:val="0"/>
                <w:sz w:val="18"/>
                <w:szCs w:val="18"/>
                <w:lang w:eastAsia="en-GB"/>
                <w14:ligatures w14:val="none"/>
              </w:rPr>
              <w:br/>
              <w:t>T1: Day 7 (or at discharge if earlier)</w:t>
            </w:r>
          </w:p>
        </w:tc>
        <w:tc>
          <w:tcPr>
            <w:tcW w:w="1984" w:type="dxa"/>
            <w:hideMark/>
          </w:tcPr>
          <w:p w14:paraId="3F5B5AC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p>
        </w:tc>
        <w:tc>
          <w:tcPr>
            <w:tcW w:w="1418" w:type="dxa"/>
            <w:hideMark/>
          </w:tcPr>
          <w:p w14:paraId="2EB6710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KES</w:t>
            </w:r>
          </w:p>
        </w:tc>
        <w:tc>
          <w:tcPr>
            <w:tcW w:w="850" w:type="dxa"/>
            <w:hideMark/>
          </w:tcPr>
          <w:p w14:paraId="281A6F6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27253444" w14:textId="77777777" w:rsidTr="007313B1">
        <w:trPr>
          <w:trHeight w:val="1000"/>
        </w:trPr>
        <w:tc>
          <w:tcPr>
            <w:cnfStyle w:val="001000000000" w:firstRow="0" w:lastRow="0" w:firstColumn="1" w:lastColumn="0" w:oddVBand="0" w:evenVBand="0" w:oddHBand="0" w:evenHBand="0" w:firstRowFirstColumn="0" w:firstRowLastColumn="0" w:lastRowFirstColumn="0" w:lastRowLastColumn="0"/>
            <w:tcW w:w="1411" w:type="dxa"/>
            <w:hideMark/>
          </w:tcPr>
          <w:p w14:paraId="266C955D" w14:textId="2D816707"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Chang (2022), </w:t>
            </w:r>
            <w:r w:rsidRPr="00004FEC">
              <w:rPr>
                <w:rFonts w:ascii="Aptos Narrow" w:eastAsia="Times New Roman" w:hAnsi="Aptos Narrow" w:cs="Times New Roman"/>
                <w:color w:val="000000" w:themeColor="text1"/>
                <w:kern w:val="0"/>
                <w:sz w:val="18"/>
                <w:szCs w:val="18"/>
                <w:lang w:eastAsia="en-GB"/>
                <w14:ligatures w14:val="none"/>
              </w:rPr>
              <w:br/>
              <w:t>Taiwa</w:t>
            </w:r>
            <w:r>
              <w:rPr>
                <w:rFonts w:ascii="Aptos Narrow" w:eastAsia="Times New Roman" w:hAnsi="Aptos Narrow" w:cs="Times New Roman"/>
                <w:color w:val="000000" w:themeColor="text1"/>
                <w:kern w:val="0"/>
                <w:sz w:val="18"/>
                <w:szCs w:val="18"/>
                <w:lang w:eastAsia="en-GB"/>
                <w14:ligatures w14:val="none"/>
              </w:rPr>
              <w:t xml:space="preserve">n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Chang&lt;/Author&gt;&lt;Year&gt;2022&lt;/Year&gt;&lt;RecNum&gt;33898&lt;/RecNum&gt;&lt;DisplayText&gt;(56)&lt;/DisplayText&gt;&lt;record&gt;&lt;rec-number&gt;33898&lt;/rec-number&gt;&lt;foreign-keys&gt;&lt;key app="EN" db-id="wxx5et0r3dat26e02eppeww0vd0rsxzprfsx" timestamp="1706625533"&gt;33898&lt;/key&gt;&lt;/foreign-keys&gt;&lt;ref-type name="Journal Article"&gt;17&lt;/ref-type&gt;&lt;contributors&gt;&lt;authors&gt;&lt;author&gt;Chang, H. C.&lt;/author&gt;&lt;author&gt;Lu, Y. Y.&lt;/author&gt;&lt;author&gt;Kao, S. L.&lt;/author&gt;&lt;/authors&gt;&lt;/contributors&gt;&lt;titles&gt;&lt;title&gt;Association of frailty and functional recovery in an Acute Care for Elders unit: a prospective observational study&lt;/title&gt;&lt;secondary-title&gt;BMC Geriatr&lt;/secondary-title&gt;&lt;/titles&gt;&lt;periodical&gt;&lt;full-title&gt;BMC Geriatr&lt;/full-title&gt;&lt;/periodical&gt;&lt;pages&gt;608&lt;/pages&gt;&lt;volume&gt;22&lt;/volume&gt;&lt;number&gt;1&lt;/number&gt;&lt;section&gt;608&lt;/section&gt;&lt;dates&gt;&lt;year&gt;2022&lt;/year&gt;&lt;pub-dates&gt;&lt;date&gt;JUL 21&lt;/date&gt;&lt;/pub-dates&gt;&lt;/dates&gt;&lt;isbn&gt;1471-2318&lt;/isbn&gt;&lt;accession-num&gt;WOS:000828566300001&lt;/accession-num&gt;&lt;urls&gt;&lt;/urls&gt;&lt;custom7&gt;608&lt;/custom7&gt;&lt;electronic-resource-num&gt;10.1186/s12877-022-03290-2&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6)</w:t>
            </w:r>
            <w:r>
              <w:rPr>
                <w:rFonts w:ascii="Aptos Narrow" w:eastAsia="Times New Roman" w:hAnsi="Aptos Narrow" w:cs="Times New Roman"/>
                <w:color w:val="000000" w:themeColor="text1"/>
                <w:kern w:val="0"/>
                <w:sz w:val="18"/>
                <w:szCs w:val="18"/>
                <w:lang w:eastAsia="en-GB"/>
                <w14:ligatures w14:val="none"/>
              </w:rPr>
              <w:fldChar w:fldCharType="end"/>
            </w:r>
            <w:r w:rsidRPr="000B72AA">
              <w:rPr>
                <w:rFonts w:ascii="Aptos Narrow" w:eastAsia="Times New Roman" w:hAnsi="Aptos Narrow" w:cs="Times New Roman"/>
                <w:color w:val="000000" w:themeColor="text1"/>
                <w:kern w:val="0"/>
                <w:sz w:val="18"/>
                <w:szCs w:val="18"/>
                <w:lang w:eastAsia="en-GB"/>
                <w14:ligatures w14:val="none"/>
              </w:rPr>
              <w:t xml:space="preserve"> </w:t>
            </w:r>
          </w:p>
        </w:tc>
        <w:tc>
          <w:tcPr>
            <w:tcW w:w="1205" w:type="dxa"/>
            <w:hideMark/>
          </w:tcPr>
          <w:p w14:paraId="2EAAD77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B17EEE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14 </w:t>
            </w:r>
            <w:r w:rsidRPr="00832F04">
              <w:rPr>
                <w:rFonts w:ascii="Aptos Narrow" w:eastAsia="Times New Roman" w:hAnsi="Aptos Narrow" w:cs="Times New Roman"/>
                <w:kern w:val="0"/>
                <w:sz w:val="18"/>
                <w:szCs w:val="18"/>
                <w:lang w:eastAsia="en-GB"/>
                <w14:ligatures w14:val="none"/>
              </w:rPr>
              <w:br/>
              <w:t>(37 M, 77 F)</w:t>
            </w:r>
          </w:p>
        </w:tc>
        <w:tc>
          <w:tcPr>
            <w:tcW w:w="1134" w:type="dxa"/>
            <w:hideMark/>
          </w:tcPr>
          <w:p w14:paraId="1035007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9.8 ± 8.1 </w:t>
            </w:r>
          </w:p>
        </w:tc>
        <w:tc>
          <w:tcPr>
            <w:tcW w:w="1134" w:type="dxa"/>
            <w:hideMark/>
          </w:tcPr>
          <w:p w14:paraId="5C609CE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4 ± 5.6 </w:t>
            </w:r>
          </w:p>
        </w:tc>
        <w:tc>
          <w:tcPr>
            <w:tcW w:w="3118" w:type="dxa"/>
            <w:hideMark/>
          </w:tcPr>
          <w:p w14:paraId="016FBCB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ondition: Acute medical conditions </w:t>
            </w:r>
            <w:r w:rsidRPr="00832F04">
              <w:rPr>
                <w:rFonts w:ascii="Aptos Narrow" w:eastAsia="Times New Roman" w:hAnsi="Aptos Narrow" w:cs="Times New Roman"/>
                <w:kern w:val="0"/>
                <w:sz w:val="18"/>
                <w:szCs w:val="18"/>
                <w:lang w:eastAsia="en-GB"/>
                <w14:ligatures w14:val="none"/>
              </w:rPr>
              <w:br/>
              <w:t>Setting: Acute Care for Elders Unit</w:t>
            </w:r>
          </w:p>
        </w:tc>
        <w:tc>
          <w:tcPr>
            <w:tcW w:w="2552" w:type="dxa"/>
            <w:hideMark/>
          </w:tcPr>
          <w:p w14:paraId="36A82CF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6CD21A8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Muscle strength,</w:t>
            </w:r>
            <w:r w:rsidRPr="00832F04">
              <w:rPr>
                <w:rFonts w:ascii="Aptos Narrow" w:eastAsia="Times New Roman" w:hAnsi="Aptos Narrow" w:cs="Times New Roman"/>
                <w:color w:val="000000"/>
                <w:kern w:val="0"/>
                <w:sz w:val="18"/>
                <w:szCs w:val="18"/>
                <w:lang w:eastAsia="en-GB"/>
                <w14:ligatures w14:val="none"/>
              </w:rPr>
              <w:br/>
              <w:t>Physical performance,</w:t>
            </w:r>
            <w:r w:rsidRPr="00832F04">
              <w:rPr>
                <w:rFonts w:ascii="Aptos Narrow" w:eastAsia="Times New Roman" w:hAnsi="Aptos Narrow" w:cs="Times New Roman"/>
                <w:color w:val="000000"/>
                <w:kern w:val="0"/>
                <w:sz w:val="18"/>
                <w:szCs w:val="18"/>
                <w:lang w:eastAsia="en-GB"/>
                <w14:ligatures w14:val="none"/>
              </w:rPr>
              <w:br/>
              <w:t xml:space="preserve">Physical function </w:t>
            </w:r>
          </w:p>
        </w:tc>
        <w:tc>
          <w:tcPr>
            <w:tcW w:w="1418" w:type="dxa"/>
            <w:hideMark/>
          </w:tcPr>
          <w:p w14:paraId="5350C30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SPPB,</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5C57961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C36C6B9" w14:textId="77777777" w:rsidTr="007313B1">
        <w:trPr>
          <w:cnfStyle w:val="000000100000" w:firstRow="0" w:lastRow="0" w:firstColumn="0" w:lastColumn="0" w:oddVBand="0" w:evenVBand="0" w:oddHBand="1" w:evenHBand="0" w:firstRowFirstColumn="0" w:firstRowLastColumn="0" w:lastRowFirstColumn="0" w:lastRowLastColumn="0"/>
          <w:trHeight w:val="1270"/>
        </w:trPr>
        <w:tc>
          <w:tcPr>
            <w:cnfStyle w:val="001000000000" w:firstRow="0" w:lastRow="0" w:firstColumn="1" w:lastColumn="0" w:oddVBand="0" w:evenVBand="0" w:oddHBand="0" w:evenHBand="0" w:firstRowFirstColumn="0" w:firstRowLastColumn="0" w:lastRowFirstColumn="0" w:lastRowLastColumn="0"/>
            <w:tcW w:w="1411" w:type="dxa"/>
            <w:hideMark/>
          </w:tcPr>
          <w:p w14:paraId="5952D49E" w14:textId="6EA43C20"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proofErr w:type="spellStart"/>
            <w:r w:rsidRPr="00004FEC">
              <w:rPr>
                <w:rFonts w:ascii="Aptos Narrow" w:eastAsia="Times New Roman" w:hAnsi="Aptos Narrow" w:cs="Times New Roman"/>
                <w:color w:val="000000" w:themeColor="text1"/>
                <w:kern w:val="0"/>
                <w:sz w:val="18"/>
                <w:szCs w:val="18"/>
                <w:lang w:eastAsia="en-GB"/>
                <w14:ligatures w14:val="none"/>
              </w:rPr>
              <w:t>Rommersbach</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20),</w:t>
            </w:r>
            <w:r w:rsidRPr="00004FEC">
              <w:rPr>
                <w:rFonts w:ascii="Aptos Narrow" w:eastAsia="Times New Roman" w:hAnsi="Aptos Narrow" w:cs="Times New Roman"/>
                <w:color w:val="000000" w:themeColor="text1"/>
                <w:kern w:val="0"/>
                <w:sz w:val="18"/>
                <w:szCs w:val="18"/>
                <w:lang w:eastAsia="en-GB"/>
                <w14:ligatures w14:val="none"/>
              </w:rPr>
              <w:br/>
              <w:t>Germany</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621623">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Rommersbach&lt;/Author&gt;&lt;Year&gt;2020&lt;/Year&gt;&lt;RecNum&gt;31145&lt;/RecNum&gt;&lt;DisplayText&gt;(57)&lt;/DisplayText&gt;&lt;record&gt;&lt;rec-number&gt;31145&lt;/rec-number&gt;&lt;foreign-keys&gt;&lt;key app="EN" db-id="wxx5et0r3dat26e02eppeww0vd0rsxzprfsx" timestamp="1706625230"&gt;31145&lt;/key&gt;&lt;/foreign-keys&gt;&lt;ref-type name="Journal Article"&gt;17&lt;/ref-type&gt;&lt;contributors&gt;&lt;authors&gt;&lt;author&gt;Rommersbach, N.&lt;/author&gt;&lt;author&gt;Wirth, R.&lt;/author&gt;&lt;author&gt;Lueg, G.&lt;/author&gt;&lt;author&gt;Klimek, C.&lt;/author&gt;&lt;author&gt;Schnatmann, M.&lt;/author&gt;&lt;author&gt;Liermann, D.&lt;/author&gt;&lt;author&gt;Janssen, G.&lt;/author&gt;&lt;author&gt;Müller, M. J.&lt;/author&gt;&lt;author&gt;Pourhassan, M.&lt;/author&gt;&lt;/authors&gt;&lt;/contributors&gt;&lt;titles&gt;&lt;title&gt;The impact of disease-related immobilization on thigh muscle mass and strength in older hospitalized patients&lt;/title&gt;&lt;secondary-title&gt;BMC Geriatr&lt;/secondary-title&gt;&lt;/titles&gt;&lt;periodical&gt;&lt;full-title&gt;BMC Geriatr&lt;/full-title&gt;&lt;/periodical&gt;&lt;pages&gt;500&lt;/pages&gt;&lt;volume&gt;20&lt;/volume&gt;&lt;number&gt;1&lt;/number&gt;&lt;dates&gt;&lt;year&gt;2020&lt;/year&gt;&lt;pub-dates&gt;&lt;date&gt;DEC 25&lt;/date&gt;&lt;/pub-dates&gt;&lt;/dates&gt;&lt;isbn&gt;1471-2318&lt;/isbn&gt;&lt;accession-num&gt;WOS:000595772200001&lt;/accession-num&gt;&lt;urls&gt;&lt;/urls&gt;&lt;custom7&gt;500&lt;/custom7&gt;&lt;electronic-resource-num&gt;10.1186/s12877-020-01873-5&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7)</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9B388E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579858D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41 </w:t>
            </w:r>
            <w:r w:rsidRPr="00832F04">
              <w:rPr>
                <w:rFonts w:ascii="Aptos Narrow" w:eastAsia="Times New Roman" w:hAnsi="Aptos Narrow" w:cs="Times New Roman"/>
                <w:kern w:val="0"/>
                <w:sz w:val="18"/>
                <w:szCs w:val="18"/>
                <w:lang w:eastAsia="en-GB"/>
                <w14:ligatures w14:val="none"/>
              </w:rPr>
              <w:br/>
              <w:t>(11 M, 30 F)</w:t>
            </w:r>
          </w:p>
        </w:tc>
        <w:tc>
          <w:tcPr>
            <w:tcW w:w="1134" w:type="dxa"/>
            <w:hideMark/>
          </w:tcPr>
          <w:p w14:paraId="0A95162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2.4 ± 6.6</w:t>
            </w:r>
          </w:p>
        </w:tc>
        <w:tc>
          <w:tcPr>
            <w:tcW w:w="1134" w:type="dxa"/>
            <w:hideMark/>
          </w:tcPr>
          <w:p w14:paraId="147FE58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0994721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 xml:space="preserve">Setting: Geriatric department </w:t>
            </w:r>
          </w:p>
        </w:tc>
        <w:tc>
          <w:tcPr>
            <w:tcW w:w="2552" w:type="dxa"/>
            <w:hideMark/>
          </w:tcPr>
          <w:p w14:paraId="1EE88E6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5AAAEC6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Muscle mass,</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6A3C7BC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KES,</w:t>
            </w:r>
            <w:r w:rsidRPr="00832F04">
              <w:rPr>
                <w:rFonts w:ascii="Aptos Narrow" w:eastAsia="Times New Roman" w:hAnsi="Aptos Narrow" w:cs="Times New Roman"/>
                <w:kern w:val="0"/>
                <w:sz w:val="18"/>
                <w:szCs w:val="18"/>
                <w:lang w:eastAsia="en-GB"/>
                <w14:ligatures w14:val="none"/>
              </w:rPr>
              <w:br/>
              <w:t>Mid-thigh CSA (via MRI)</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2D65FA0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7496FF5"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C7286AB" w14:textId="5B23889D"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lastRenderedPageBreak/>
              <w:t xml:space="preserve">Norheim (2017), </w:t>
            </w:r>
            <w:r w:rsidRPr="00004FEC">
              <w:rPr>
                <w:rFonts w:ascii="Aptos Narrow" w:eastAsia="Times New Roman" w:hAnsi="Aptos Narrow" w:cs="Times New Roman"/>
                <w:color w:val="000000" w:themeColor="text1"/>
                <w:kern w:val="0"/>
                <w:sz w:val="18"/>
                <w:szCs w:val="18"/>
                <w:lang w:eastAsia="en-GB"/>
                <w14:ligatures w14:val="none"/>
              </w:rPr>
              <w:br/>
              <w:t>Denmar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Ob3JoZWltPC9BdXRob3I+PFllYXI+MjAxNzwvWWVhcj48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621623">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Ob3JoZWltPC9BdXRob3I+PFllYXI+MjAxNzwvWWVhcj48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</w:fldData>
              </w:fldChar>
            </w:r>
            <w:r w:rsidR="00621623">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621623">
              <w:rPr>
                <w:rFonts w:ascii="Aptos Narrow" w:eastAsia="Times New Roman" w:hAnsi="Aptos Narrow" w:cs="Times New Roman"/>
                <w:color w:val="000000" w:themeColor="text1"/>
                <w:kern w:val="0"/>
                <w:sz w:val="18"/>
                <w:szCs w:val="18"/>
                <w:lang w:eastAsia="en-GB"/>
                <w14:ligatures w14:val="none"/>
              </w:rPr>
            </w:r>
            <w:r w:rsidR="00621623">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621623">
              <w:rPr>
                <w:rFonts w:ascii="Aptos Narrow" w:eastAsia="Times New Roman" w:hAnsi="Aptos Narrow" w:cs="Times New Roman"/>
                <w:noProof/>
                <w:color w:val="000000" w:themeColor="text1"/>
                <w:kern w:val="0"/>
                <w:sz w:val="18"/>
                <w:szCs w:val="18"/>
                <w:lang w:eastAsia="en-GB"/>
                <w14:ligatures w14:val="none"/>
              </w:rPr>
              <w:t>(58)</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0A5115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0796C11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214 </w:t>
            </w:r>
            <w:r w:rsidRPr="00832F04">
              <w:rPr>
                <w:rFonts w:ascii="Aptos Narrow" w:eastAsia="Times New Roman" w:hAnsi="Aptos Narrow" w:cs="Times New Roman"/>
                <w:kern w:val="0"/>
                <w:sz w:val="18"/>
                <w:szCs w:val="18"/>
                <w:lang w:eastAsia="en-GB"/>
                <w14:ligatures w14:val="none"/>
              </w:rPr>
              <w:br/>
              <w:t>(70 M, 144 F)</w:t>
            </w:r>
          </w:p>
        </w:tc>
        <w:tc>
          <w:tcPr>
            <w:tcW w:w="1134" w:type="dxa"/>
            <w:hideMark/>
          </w:tcPr>
          <w:p w14:paraId="3D7AA00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9 ± 8.1</w:t>
            </w:r>
          </w:p>
        </w:tc>
        <w:tc>
          <w:tcPr>
            <w:tcW w:w="1134" w:type="dxa"/>
            <w:hideMark/>
          </w:tcPr>
          <w:p w14:paraId="245A962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0.3 ± 5.2</w:t>
            </w:r>
          </w:p>
        </w:tc>
        <w:tc>
          <w:tcPr>
            <w:tcW w:w="3118" w:type="dxa"/>
            <w:hideMark/>
          </w:tcPr>
          <w:p w14:paraId="423FD71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illness</w:t>
            </w:r>
            <w:r w:rsidRPr="00832F04">
              <w:rPr>
                <w:rFonts w:ascii="Aptos Narrow" w:eastAsia="Times New Roman" w:hAnsi="Aptos Narrow" w:cs="Times New Roman"/>
                <w:kern w:val="0"/>
                <w:sz w:val="18"/>
                <w:szCs w:val="18"/>
                <w:lang w:eastAsia="en-GB"/>
                <w14:ligatures w14:val="none"/>
              </w:rPr>
              <w:br/>
              <w:t>Setting: Geriatric ward</w:t>
            </w:r>
          </w:p>
        </w:tc>
        <w:tc>
          <w:tcPr>
            <w:tcW w:w="2552" w:type="dxa"/>
            <w:hideMark/>
          </w:tcPr>
          <w:p w14:paraId="262BAE0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74BF209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Physical performance</w:t>
            </w:r>
          </w:p>
        </w:tc>
        <w:tc>
          <w:tcPr>
            <w:tcW w:w="1418" w:type="dxa"/>
            <w:hideMark/>
          </w:tcPr>
          <w:p w14:paraId="63535FC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4m GVT</w:t>
            </w:r>
            <w:r w:rsidRPr="00832F04">
              <w:rPr>
                <w:rFonts w:ascii="Aptos Narrow" w:eastAsia="Times New Roman" w:hAnsi="Aptos Narrow" w:cs="Times New Roman"/>
                <w:color w:val="FF0000"/>
                <w:kern w:val="0"/>
                <w:sz w:val="18"/>
                <w:szCs w:val="18"/>
                <w:lang w:eastAsia="en-GB"/>
                <w14:ligatures w14:val="none"/>
              </w:rPr>
              <w:br/>
            </w:r>
            <w:r w:rsidRPr="00832F04">
              <w:rPr>
                <w:rFonts w:ascii="Aptos Narrow" w:eastAsia="Times New Roman" w:hAnsi="Aptos Narrow" w:cs="Times New Roman"/>
                <w:kern w:val="0"/>
                <w:sz w:val="18"/>
                <w:szCs w:val="18"/>
                <w:lang w:eastAsia="en-GB"/>
                <w14:ligatures w14:val="none"/>
              </w:rPr>
              <w:t>30s C2S</w:t>
            </w:r>
          </w:p>
        </w:tc>
        <w:tc>
          <w:tcPr>
            <w:tcW w:w="850" w:type="dxa"/>
            <w:hideMark/>
          </w:tcPr>
          <w:p w14:paraId="108F5F5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4EDE243"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75904AA" w14:textId="7FDE4CDE"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Karlsen (2017),</w:t>
            </w:r>
            <w:r w:rsidRPr="00004FEC">
              <w:rPr>
                <w:rFonts w:ascii="Aptos Narrow" w:eastAsia="Times New Roman" w:hAnsi="Aptos Narrow" w:cs="Times New Roman"/>
                <w:color w:val="000000" w:themeColor="text1"/>
                <w:kern w:val="0"/>
                <w:sz w:val="18"/>
                <w:szCs w:val="18"/>
                <w:lang w:eastAsia="en-GB"/>
                <w14:ligatures w14:val="none"/>
              </w:rPr>
              <w:br/>
            </w:r>
            <w:r w:rsidRPr="00D171E1">
              <w:rPr>
                <w:rFonts w:ascii="Aptos Narrow" w:eastAsia="Times New Roman" w:hAnsi="Aptos Narrow" w:cs="Times New Roman"/>
                <w:color w:val="000000" w:themeColor="text1"/>
                <w:kern w:val="0"/>
                <w:sz w:val="18"/>
                <w:szCs w:val="18"/>
                <w:lang w:eastAsia="en-GB"/>
                <w14:ligatures w14:val="none"/>
              </w:rPr>
              <w:t>Denmark</w:t>
            </w:r>
            <w:r w:rsidR="00C378E7" w:rsidRPr="00D171E1">
              <w:rPr>
                <w:rFonts w:ascii="Aptos Narrow" w:eastAsia="Times New Roman" w:hAnsi="Aptos Narrow" w:cs="Times New Roman"/>
                <w:color w:val="000000" w:themeColor="text1"/>
                <w:kern w:val="0"/>
                <w:sz w:val="18"/>
                <w:szCs w:val="18"/>
                <w:lang w:eastAsia="en-GB"/>
                <w14:ligatures w14:val="none"/>
              </w:rPr>
              <w:t xml:space="preserve"> </w:t>
            </w:r>
            <w:r w:rsidR="00C378E7" w:rsidRPr="00D171E1">
              <w:rPr>
                <w:rFonts w:ascii="Aptos Narrow" w:eastAsia="Times New Roman" w:hAnsi="Aptos Narrow" w:cs="Times New Roman"/>
                <w:color w:val="000000" w:themeColor="text1"/>
                <w:kern w:val="0"/>
                <w:sz w:val="18"/>
                <w:szCs w:val="18"/>
                <w:lang w:eastAsia="en-GB"/>
                <w14:ligatures w14:val="none"/>
              </w:rPr>
              <w:fldChar w:fldCharType="begin"/>
            </w:r>
            <w:r w:rsidR="00C378E7" w:rsidRPr="00D171E1">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Karlsen&lt;/Author&gt;&lt;Year&gt;2017&lt;/Year&gt;&lt;RecNum&gt;17021&lt;/RecNum&gt;&lt;DisplayText&gt;(59)&lt;/DisplayText&gt;&lt;record&gt;&lt;rec-number&gt;17021&lt;/rec-number&gt;&lt;foreign-keys&gt;&lt;key app="EN" db-id="wxx5et0r3dat26e02eppeww0vd0rsxzprfsx" timestamp="1706619542"&gt;17021&lt;/key&gt;&lt;/foreign-keys&gt;&lt;ref-type name="Journal Article"&gt;17&lt;/ref-type&gt;&lt;contributors&gt;&lt;authors&gt;&lt;author&gt;Karlsen, A.&lt;/author&gt;&lt;author&gt;Loeb, M. R.&lt;/author&gt;&lt;author&gt;Andersen, K. B.&lt;/author&gt;&lt;author&gt;Joergensen, K. J.&lt;/author&gt;&lt;author&gt;Scheel, F. U.&lt;/author&gt;&lt;author&gt;Turtumoeygard, I. F.&lt;/author&gt;&lt;author&gt;Perez, A. L. R.&lt;/author&gt;&lt;author&gt;Kjaer, M.&lt;/author&gt;&lt;author&gt;Beyer, N.&lt;/author&gt;&lt;/authors&gt;&lt;/contributors&gt;&lt;titles&gt;&lt;title&gt;Improved Functional Performance in Geriatric Patients During Hospital Stay&lt;/title&gt;&lt;secondary-title&gt;Am J Phys Med Rehabil&lt;/secondary-title&gt;&lt;/titles&gt;&lt;periodical&gt;&lt;full-title&gt;Am J Phys Med Rehabil&lt;/full-title&gt;&lt;/periodical&gt;&lt;pages&gt;e78-e84&lt;/pages&gt;&lt;volume&gt;96&lt;/volume&gt;&lt;number&gt;5&lt;/number&gt;&lt;keywords&gt;&lt;keyword&gt;accelerometry&lt;/keyword&gt;&lt;keyword&gt;aged&lt;/keyword&gt;&lt;keyword&gt;Denmark&lt;/keyword&gt;&lt;keyword&gt;devices&lt;/keyword&gt;&lt;keyword&gt;*exercise&lt;/keyword&gt;&lt;keyword&gt;female&lt;/keyword&gt;&lt;keyword&gt;*hand strength&lt;/keyword&gt;&lt;keyword&gt;*hospitalization&lt;/keyword&gt;&lt;keyword&gt;human&lt;/keyword&gt;&lt;keyword&gt;male&lt;/keyword&gt;&lt;keyword&gt;prospective study&lt;/keyword&gt;&lt;keyword&gt;very elderly&lt;/keyword&gt;&lt;keyword&gt;*walking difficulty&lt;/keyword&gt;&lt;/keywords&gt;&lt;dates&gt;&lt;year&gt;2017&lt;/year&gt;&lt;/dates&gt;&lt;pub-location&gt;United States&lt;/pub-location&gt;&lt;isbn&gt;1537-7385 (electronic)&amp;#xD;1537-7385&lt;/isbn&gt;&lt;accession-num&gt;615759160&lt;/accession-num&gt;&lt;urls&gt;&lt;related-urls&gt;&lt;url&gt;http://ovidsp.ovid.com/ovidweb.cgi?T=JS&amp;amp;PAGE=reference&amp;amp;D=emed18&amp;amp;NEWS=N&amp;amp;AN=615759160&lt;/url&gt;&lt;/related-urls&gt;&lt;/urls&gt;&lt;electronic-resource-num&gt;https://dx.doi.org/10.1097/PHM.0000000000000671&lt;/electronic-resource-num&gt;&lt;remote-database-name&gt;Embase&lt;/remote-database-name&gt;&lt;language&gt;English&lt;/language&gt;&lt;/record&gt;&lt;/Cite&gt;&lt;/EndNote&gt;</w:instrText>
            </w:r>
            <w:r w:rsidR="00C378E7" w:rsidRPr="00D171E1">
              <w:rPr>
                <w:rFonts w:ascii="Aptos Narrow" w:eastAsia="Times New Roman" w:hAnsi="Aptos Narrow" w:cs="Times New Roman"/>
                <w:color w:val="000000" w:themeColor="text1"/>
                <w:kern w:val="0"/>
                <w:sz w:val="18"/>
                <w:szCs w:val="18"/>
                <w:lang w:eastAsia="en-GB"/>
                <w14:ligatures w14:val="none"/>
              </w:rPr>
              <w:fldChar w:fldCharType="separate"/>
            </w:r>
            <w:r w:rsidR="00C378E7" w:rsidRPr="00D171E1">
              <w:rPr>
                <w:rFonts w:ascii="Aptos Narrow" w:eastAsia="Times New Roman" w:hAnsi="Aptos Narrow" w:cs="Times New Roman"/>
                <w:color w:val="000000" w:themeColor="text1"/>
                <w:kern w:val="0"/>
                <w:sz w:val="18"/>
                <w:szCs w:val="18"/>
                <w:lang w:eastAsia="en-GB"/>
                <w14:ligatures w14:val="none"/>
              </w:rPr>
              <w:t>(59)</w:t>
            </w:r>
            <w:r w:rsidR="00C378E7" w:rsidRPr="00D171E1">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D14AE7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1D77159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51 </w:t>
            </w:r>
            <w:r w:rsidRPr="00832F04">
              <w:rPr>
                <w:rFonts w:ascii="Aptos Narrow" w:eastAsia="Times New Roman" w:hAnsi="Aptos Narrow" w:cs="Times New Roman"/>
                <w:kern w:val="0"/>
                <w:sz w:val="18"/>
                <w:szCs w:val="18"/>
                <w:lang w:eastAsia="en-GB"/>
                <w14:ligatures w14:val="none"/>
              </w:rPr>
              <w:br/>
              <w:t>(39 M, 112 F)</w:t>
            </w:r>
          </w:p>
        </w:tc>
        <w:tc>
          <w:tcPr>
            <w:tcW w:w="1134" w:type="dxa"/>
            <w:hideMark/>
          </w:tcPr>
          <w:p w14:paraId="7C83A7B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2 ± 7.2</w:t>
            </w:r>
          </w:p>
        </w:tc>
        <w:tc>
          <w:tcPr>
            <w:tcW w:w="1134" w:type="dxa"/>
            <w:hideMark/>
          </w:tcPr>
          <w:p w14:paraId="61C5958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74066708"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 xml:space="preserve">Setting: Acute geriatric unit </w:t>
            </w:r>
          </w:p>
        </w:tc>
        <w:tc>
          <w:tcPr>
            <w:tcW w:w="2552" w:type="dxa"/>
            <w:hideMark/>
          </w:tcPr>
          <w:p w14:paraId="34AB9BF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Day 2-4 of admission</w:t>
            </w:r>
            <w:r w:rsidRPr="00832F04">
              <w:rPr>
                <w:rFonts w:ascii="Aptos Narrow" w:eastAsia="Times New Roman" w:hAnsi="Aptos Narrow" w:cs="Times New Roman"/>
                <w:kern w:val="0"/>
                <w:sz w:val="18"/>
                <w:szCs w:val="18"/>
                <w:lang w:eastAsia="en-GB"/>
                <w14:ligatures w14:val="none"/>
              </w:rPr>
              <w:br/>
              <w:t xml:space="preserve">T1: Day 5-8 of hospital stay </w:t>
            </w:r>
            <w:r w:rsidRPr="00832F04">
              <w:rPr>
                <w:rFonts w:ascii="Aptos Narrow" w:eastAsia="Times New Roman" w:hAnsi="Aptos Narrow" w:cs="Times New Roman"/>
                <w:kern w:val="0"/>
                <w:sz w:val="18"/>
                <w:szCs w:val="18"/>
                <w:lang w:eastAsia="en-GB"/>
                <w14:ligatures w14:val="none"/>
              </w:rPr>
              <w:br/>
              <w:t>T2: Day 9-13 of hospital stay</w:t>
            </w:r>
          </w:p>
        </w:tc>
        <w:tc>
          <w:tcPr>
            <w:tcW w:w="1984" w:type="dxa"/>
            <w:hideMark/>
          </w:tcPr>
          <w:p w14:paraId="368A0DB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Physical performance</w:t>
            </w:r>
          </w:p>
        </w:tc>
        <w:tc>
          <w:tcPr>
            <w:tcW w:w="1418" w:type="dxa"/>
            <w:hideMark/>
          </w:tcPr>
          <w:p w14:paraId="693E1DC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30s C</w:t>
            </w:r>
            <w:r>
              <w:rPr>
                <w:rFonts w:ascii="Aptos Narrow" w:eastAsia="Times New Roman" w:hAnsi="Aptos Narrow" w:cs="Times New Roman"/>
                <w:kern w:val="0"/>
                <w:sz w:val="18"/>
                <w:szCs w:val="18"/>
                <w:lang w:eastAsia="en-GB"/>
                <w14:ligatures w14:val="none"/>
              </w:rPr>
              <w:t>2</w:t>
            </w:r>
            <w:r w:rsidRPr="00832F04">
              <w:rPr>
                <w:rFonts w:ascii="Aptos Narrow" w:eastAsia="Times New Roman" w:hAnsi="Aptos Narrow" w:cs="Times New Roman"/>
                <w:kern w:val="0"/>
                <w:sz w:val="18"/>
                <w:szCs w:val="18"/>
                <w:lang w:eastAsia="en-GB"/>
                <w14:ligatures w14:val="none"/>
              </w:rPr>
              <w:t>S</w:t>
            </w:r>
          </w:p>
        </w:tc>
        <w:tc>
          <w:tcPr>
            <w:tcW w:w="850" w:type="dxa"/>
            <w:hideMark/>
          </w:tcPr>
          <w:p w14:paraId="0F08F00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82BC5F5"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50DFF61" w14:textId="0E6BF61E"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Rossi (2016),</w:t>
            </w:r>
            <w:r w:rsidRPr="00004FEC">
              <w:rPr>
                <w:rFonts w:ascii="Aptos Narrow" w:eastAsia="Times New Roman" w:hAnsi="Aptos Narrow" w:cs="Times New Roman"/>
                <w:color w:val="000000" w:themeColor="text1"/>
                <w:kern w:val="0"/>
                <w:sz w:val="18"/>
                <w:szCs w:val="18"/>
                <w:lang w:eastAsia="en-GB"/>
                <w14:ligatures w14:val="none"/>
              </w:rPr>
              <w:br/>
              <w:t>Italy</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Sb3NzaTwvQXV0aG9yPjxZZWFyPjIwMTY8L1llYXI+PFJl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Sb3NzaTwvQXV0aG9yPjxZZWFyPjIwMTY8L1llYXI+PFJl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0)</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50AFA5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hort study</w:t>
            </w:r>
          </w:p>
        </w:tc>
        <w:tc>
          <w:tcPr>
            <w:tcW w:w="1207" w:type="dxa"/>
            <w:hideMark/>
          </w:tcPr>
          <w:p w14:paraId="2131B33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302</w:t>
            </w:r>
            <w:r w:rsidRPr="00832F04">
              <w:rPr>
                <w:rFonts w:ascii="Aptos Narrow" w:eastAsia="Times New Roman" w:hAnsi="Aptos Narrow" w:cs="Times New Roman"/>
                <w:kern w:val="0"/>
                <w:sz w:val="18"/>
                <w:szCs w:val="18"/>
                <w:lang w:eastAsia="en-GB"/>
                <w14:ligatures w14:val="none"/>
              </w:rPr>
              <w:br/>
              <w:t>(112 M, 190 F)</w:t>
            </w:r>
          </w:p>
        </w:tc>
        <w:tc>
          <w:tcPr>
            <w:tcW w:w="1134" w:type="dxa"/>
            <w:hideMark/>
          </w:tcPr>
          <w:p w14:paraId="0AB625B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8 ± 7.1</w:t>
            </w:r>
          </w:p>
        </w:tc>
        <w:tc>
          <w:tcPr>
            <w:tcW w:w="1134" w:type="dxa"/>
            <w:hideMark/>
          </w:tcPr>
          <w:p w14:paraId="08D2CA2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0.5 ± 4.4</w:t>
            </w:r>
          </w:p>
        </w:tc>
        <w:tc>
          <w:tcPr>
            <w:tcW w:w="3118" w:type="dxa"/>
            <w:hideMark/>
          </w:tcPr>
          <w:p w14:paraId="19A23C1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riatric wards</w:t>
            </w:r>
          </w:p>
        </w:tc>
        <w:tc>
          <w:tcPr>
            <w:tcW w:w="2552" w:type="dxa"/>
            <w:hideMark/>
          </w:tcPr>
          <w:p w14:paraId="7FE83D3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0B8107F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p>
        </w:tc>
        <w:tc>
          <w:tcPr>
            <w:tcW w:w="1418" w:type="dxa"/>
            <w:hideMark/>
          </w:tcPr>
          <w:p w14:paraId="701ACC1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p>
        </w:tc>
        <w:tc>
          <w:tcPr>
            <w:tcW w:w="850" w:type="dxa"/>
            <w:hideMark/>
          </w:tcPr>
          <w:p w14:paraId="4F1588B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7D42F67"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255EED2" w14:textId="481E1E9A"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proofErr w:type="spellStart"/>
            <w:r w:rsidRPr="00004FEC">
              <w:rPr>
                <w:rFonts w:ascii="Aptos Narrow" w:eastAsia="Times New Roman" w:hAnsi="Aptos Narrow" w:cs="Times New Roman"/>
                <w:color w:val="000000" w:themeColor="text1"/>
                <w:kern w:val="0"/>
                <w:sz w:val="18"/>
                <w:szCs w:val="18"/>
                <w:lang w:eastAsia="en-GB"/>
                <w14:ligatures w14:val="none"/>
              </w:rPr>
              <w:t>Zisberg</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5), </w:t>
            </w:r>
            <w:r w:rsidRPr="00004FEC">
              <w:rPr>
                <w:rFonts w:ascii="Aptos Narrow" w:eastAsia="Times New Roman" w:hAnsi="Aptos Narrow" w:cs="Times New Roman"/>
                <w:color w:val="000000" w:themeColor="text1"/>
                <w:kern w:val="0"/>
                <w:sz w:val="18"/>
                <w:szCs w:val="18"/>
                <w:lang w:eastAsia="en-GB"/>
                <w14:ligatures w14:val="none"/>
              </w:rPr>
              <w:br/>
              <w:t>Israel</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Zisberg&lt;/Author&gt;&lt;Year&gt;2015&lt;/Year&gt;&lt;RecNum&gt;17590&lt;/RecNum&gt;&lt;DisplayText&gt;(61)&lt;/DisplayText&gt;&lt;record&gt;&lt;rec-number&gt;17590&lt;/rec-number&gt;&lt;foreign-keys&gt;&lt;key app="EN" db-id="wxx5et0r3dat26e02eppeww0vd0rsxzprfsx" timestamp="1706619625"&gt;17590&lt;/key&gt;&lt;/foreign-keys&gt;&lt;ref-type name="Journal Article"&gt;17&lt;/ref-type&gt;&lt;contributors&gt;&lt;authors&gt;&lt;author&gt;Zisberg, A.&lt;/author&gt;&lt;author&gt;Zlotnick, C.&lt;/author&gt;&lt;author&gt;Gur-Yaish, N.&lt;/author&gt;&lt;author&gt;Admi, H.&lt;/author&gt;&lt;author&gt;Sinoff, G.&lt;/author&gt;&lt;author&gt;Shadmi, E.&lt;/author&gt;&lt;/authors&gt;&lt;/contributors&gt;&lt;titles&gt;&lt;title&gt;Functional decline and satisfaction with nursing care among older hospitalized adults&lt;/title&gt;&lt;secondary-title&gt;Int J Nurs Pract&lt;/secondary-title&gt;&lt;/titles&gt;&lt;periodical&gt;&lt;full-title&gt;Int J Nurs Pract&lt;/full-title&gt;&lt;/periodical&gt;&lt;pages&gt;645-652&lt;/pages&gt;&lt;volume&gt;21&lt;/volume&gt;&lt;number&gt;5&lt;/number&gt;&lt;keywords&gt;&lt;keyword&gt;aged&lt;/keyword&gt;&lt;keyword&gt;cohort analysis&lt;/keyword&gt;&lt;keyword&gt;convalescence&lt;/keyword&gt;&lt;keyword&gt;female&lt;/keyword&gt;&lt;keyword&gt;health status&lt;/keyword&gt;&lt;keyword&gt;*hospitalization&lt;/keyword&gt;&lt;keyword&gt;human&lt;/keyword&gt;&lt;keyword&gt;Israel&lt;/keyword&gt;&lt;keyword&gt;male&lt;/keyword&gt;&lt;keyword&gt;*nursing care&lt;/keyword&gt;&lt;keyword&gt;outcome assessment&lt;/keyword&gt;&lt;keyword&gt;*patient satisfaction&lt;/keyword&gt;&lt;keyword&gt;very elderly&lt;/keyword&gt;&lt;/keywords&gt;&lt;dates&gt;&lt;year&gt;2015&lt;/year&gt;&lt;/dates&gt;&lt;pub-location&gt;Australia&lt;/pub-location&gt;&lt;isbn&gt;1440-172X (electronic)&amp;#xD;1440-172X&lt;/isbn&gt;&lt;accession-num&gt;616760860&lt;/accession-num&gt;&lt;urls&gt;&lt;related-urls&gt;&lt;url&gt;http://ovidsp.ovid.com/ovidweb.cgi?T=JS&amp;amp;PAGE=reference&amp;amp;D=emed16&amp;amp;NEWS=N&amp;amp;AN=616760860&lt;/url&gt;&lt;/related-urls&gt;&lt;/urls&gt;&lt;electronic-resource-num&gt;https://dx.doi.org/10.1111/ijn.12289&lt;/electronic-resource-num&gt;&lt;remote-database-name&gt;Embase&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5B7A53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hort study</w:t>
            </w:r>
          </w:p>
        </w:tc>
        <w:tc>
          <w:tcPr>
            <w:tcW w:w="1207" w:type="dxa"/>
            <w:hideMark/>
          </w:tcPr>
          <w:p w14:paraId="7149E7E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93 </w:t>
            </w:r>
            <w:r w:rsidRPr="00832F04">
              <w:rPr>
                <w:rFonts w:ascii="Aptos Narrow" w:eastAsia="Times New Roman" w:hAnsi="Aptos Narrow" w:cs="Times New Roman"/>
                <w:kern w:val="0"/>
                <w:sz w:val="18"/>
                <w:szCs w:val="18"/>
                <w:lang w:eastAsia="en-GB"/>
                <w14:ligatures w14:val="none"/>
              </w:rPr>
              <w:br/>
              <w:t>(191 M, 202 F)</w:t>
            </w:r>
          </w:p>
        </w:tc>
        <w:tc>
          <w:tcPr>
            <w:tcW w:w="1134" w:type="dxa"/>
            <w:hideMark/>
          </w:tcPr>
          <w:p w14:paraId="3B534AB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7.7 ± 5.5</w:t>
            </w:r>
          </w:p>
        </w:tc>
        <w:tc>
          <w:tcPr>
            <w:tcW w:w="1134" w:type="dxa"/>
            <w:hideMark/>
          </w:tcPr>
          <w:p w14:paraId="0566EDD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8 ± 4.6</w:t>
            </w:r>
          </w:p>
        </w:tc>
        <w:tc>
          <w:tcPr>
            <w:tcW w:w="3118" w:type="dxa"/>
            <w:hideMark/>
          </w:tcPr>
          <w:p w14:paraId="58BECE8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ondition: Non-disabling acute conditions </w:t>
            </w:r>
            <w:r w:rsidRPr="00832F04">
              <w:rPr>
                <w:rFonts w:ascii="Aptos Narrow" w:eastAsia="Times New Roman" w:hAnsi="Aptos Narrow" w:cs="Times New Roman"/>
                <w:kern w:val="0"/>
                <w:sz w:val="18"/>
                <w:szCs w:val="18"/>
                <w:lang w:eastAsia="en-GB"/>
                <w14:ligatures w14:val="none"/>
              </w:rPr>
              <w:br/>
              <w:t>Setting: Internal medicine units</w:t>
            </w:r>
          </w:p>
        </w:tc>
        <w:tc>
          <w:tcPr>
            <w:tcW w:w="2552" w:type="dxa"/>
            <w:hideMark/>
          </w:tcPr>
          <w:p w14:paraId="2B07170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A0BEBB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465DD85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19406E4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7/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00802F8"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22B5B70" w14:textId="7768EA1F"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Matsuo (2021), </w:t>
            </w:r>
            <w:r w:rsidRPr="00004FEC">
              <w:rPr>
                <w:rFonts w:ascii="Aptos Narrow" w:eastAsia="Times New Roman" w:hAnsi="Aptos Narrow" w:cs="Times New Roman"/>
                <w:color w:val="000000" w:themeColor="text1"/>
                <w:kern w:val="0"/>
                <w:sz w:val="18"/>
                <w:szCs w:val="18"/>
                <w:lang w:eastAsia="en-GB"/>
                <w14:ligatures w14:val="none"/>
              </w:rPr>
              <w:br/>
              <w:t>Jap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RzdW88L0F1dGhvcj48WWVhcj4yMDIxPC9ZZWFyPjxS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RzdW88L0F1dGhvcj48WWVhcj4yMDIxPC9ZZWFyPjxS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45F831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F3429E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203 </w:t>
            </w:r>
            <w:r w:rsidRPr="00832F04">
              <w:rPr>
                <w:rFonts w:ascii="Aptos Narrow" w:eastAsia="Times New Roman" w:hAnsi="Aptos Narrow" w:cs="Times New Roman"/>
                <w:kern w:val="0"/>
                <w:sz w:val="18"/>
                <w:szCs w:val="18"/>
                <w:lang w:eastAsia="en-GB"/>
                <w14:ligatures w14:val="none"/>
              </w:rPr>
              <w:br/>
              <w:t>(100 M, 103 F)</w:t>
            </w:r>
          </w:p>
        </w:tc>
        <w:tc>
          <w:tcPr>
            <w:tcW w:w="1134" w:type="dxa"/>
            <w:hideMark/>
          </w:tcPr>
          <w:p w14:paraId="3F383DA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79.5 ± 11.2 </w:t>
            </w:r>
          </w:p>
        </w:tc>
        <w:tc>
          <w:tcPr>
            <w:tcW w:w="1134" w:type="dxa"/>
            <w:hideMark/>
          </w:tcPr>
          <w:p w14:paraId="6BA265D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34.7 ± 21.7</w:t>
            </w:r>
          </w:p>
        </w:tc>
        <w:tc>
          <w:tcPr>
            <w:tcW w:w="3118" w:type="dxa"/>
            <w:hideMark/>
          </w:tcPr>
          <w:p w14:paraId="5028F291"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Heart Failure</w:t>
            </w:r>
            <w:r w:rsidRPr="00832F04">
              <w:rPr>
                <w:rFonts w:ascii="Aptos Narrow" w:eastAsia="Times New Roman" w:hAnsi="Aptos Narrow" w:cs="Times New Roman"/>
                <w:kern w:val="0"/>
                <w:sz w:val="18"/>
                <w:szCs w:val="18"/>
                <w:lang w:eastAsia="en-GB"/>
                <w14:ligatures w14:val="none"/>
              </w:rPr>
              <w:br/>
              <w:t>Setting: Regional acute care hospital</w:t>
            </w:r>
          </w:p>
        </w:tc>
        <w:tc>
          <w:tcPr>
            <w:tcW w:w="2552" w:type="dxa"/>
            <w:hideMark/>
          </w:tcPr>
          <w:p w14:paraId="4DEE976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Day of HF stabilisation</w:t>
            </w:r>
            <w:r w:rsidRPr="00832F04">
              <w:rPr>
                <w:rFonts w:ascii="Aptos Narrow" w:eastAsia="Times New Roman" w:hAnsi="Aptos Narrow" w:cs="Times New Roman"/>
                <w:kern w:val="0"/>
                <w:sz w:val="18"/>
                <w:szCs w:val="18"/>
                <w:lang w:eastAsia="en-GB"/>
                <w14:ligatures w14:val="none"/>
              </w:rPr>
              <w:br/>
              <w:t>T1: Day before hospital discharge</w:t>
            </w:r>
          </w:p>
        </w:tc>
        <w:tc>
          <w:tcPr>
            <w:tcW w:w="1984" w:type="dxa"/>
            <w:hideMark/>
          </w:tcPr>
          <w:p w14:paraId="5532B4B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154AAA3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6C70D77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6DE13E0"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0E66CA39" w14:textId="1790F349"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Zaslavsky (2015), </w:t>
            </w:r>
            <w:r w:rsidRPr="00004FEC">
              <w:rPr>
                <w:rFonts w:ascii="Aptos Narrow" w:eastAsia="Times New Roman" w:hAnsi="Aptos Narrow" w:cs="Times New Roman"/>
                <w:color w:val="000000" w:themeColor="text1"/>
                <w:kern w:val="0"/>
                <w:sz w:val="18"/>
                <w:szCs w:val="18"/>
                <w:lang w:eastAsia="en-GB"/>
                <w14:ligatures w14:val="none"/>
              </w:rPr>
              <w:br/>
              <w:t>Israel</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Zaslavsky&lt;/Author&gt;&lt;Year&gt;2015&lt;/Year&gt;&lt;RecNum&gt;17616&lt;/RecNum&gt;&lt;DisplayText&gt;(63)&lt;/DisplayText&gt;&lt;record&gt;&lt;rec-number&gt;17616&lt;/rec-number&gt;&lt;foreign-keys&gt;&lt;key app="EN" db-id="wxx5et0r3dat26e02eppeww0vd0rsxzprfsx" timestamp="1706619625"&gt;17616&lt;/key&gt;&lt;/foreign-keys&gt;&lt;ref-type name="Journal Article"&gt;17&lt;/ref-type&gt;&lt;contributors&gt;&lt;authors&gt;&lt;author&gt;Zaslavsky, O.&lt;/author&gt;&lt;author&gt;Zisberg, A.&lt;/author&gt;&lt;author&gt;Shadmi, E.&lt;/author&gt;&lt;/authors&gt;&lt;/contributors&gt;&lt;titles&gt;&lt;title&gt;Impact of functional change before and during hospitalization on functional recovery 1 month following hospitalization&lt;/title&gt;&lt;secondary-title&gt;J Gerontol A Biol Sci Med Sci&lt;/secondary-title&gt;&lt;/titles&gt;&lt;periodical&gt;&lt;full-title&gt;J Gerontol A Biol Sci Med Sci&lt;/full-title&gt;&lt;/periodical&gt;&lt;pages&gt;381-386&lt;/pages&gt;&lt;volume&gt;70&lt;/volume&gt;&lt;number&gt;3&lt;/number&gt;&lt;keywords&gt;&lt;keyword&gt;aged&lt;/keyword&gt;&lt;keyword&gt;cohort analysis&lt;/keyword&gt;&lt;keyword&gt;convalescence&lt;/keyword&gt;&lt;keyword&gt;*daily life activity&lt;/keyword&gt;&lt;keyword&gt;female&lt;/keyword&gt;&lt;keyword&gt;*hospitalization&lt;/keyword&gt;&lt;keyword&gt;human&lt;/keyword&gt;&lt;keyword&gt;Israel&lt;/keyword&gt;&lt;keyword&gt;male&lt;/keyword&gt;&lt;keyword&gt;motor activity&lt;/keyword&gt;&lt;keyword&gt;outcome assessment&lt;/keyword&gt;&lt;keyword&gt;*physiology&lt;/keyword&gt;&lt;keyword&gt;time&lt;/keyword&gt;&lt;keyword&gt;very elderly&lt;/keyword&gt;&lt;/keywords&gt;&lt;dates&gt;&lt;year&gt;2015&lt;/year&gt;&lt;/dates&gt;&lt;pub-location&gt;United States&lt;/pub-location&gt;&lt;isbn&gt;1758-535X (electronic)&amp;#xD;1758-535X&lt;/isbn&gt;&lt;accession-num&gt;603856223&lt;/accession-num&gt;&lt;urls&gt;&lt;related-urls&gt;&lt;url&gt;http://ovidsp.ovid.com/ovidweb.cgi?T=JS&amp;amp;PAGE=reference&amp;amp;D=emed16&amp;amp;NEWS=N&amp;amp;AN=603856223&lt;/url&gt;&lt;/related-urls&gt;&lt;/urls&gt;&lt;electronic-resource-num&gt;https://dx.doi.org/10.1093/gerona/glu168&lt;/electronic-resource-num&gt;&lt;remote-database-name&gt;Embase&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868B64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0425F69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691 </w:t>
            </w:r>
            <w:r w:rsidRPr="00832F04">
              <w:rPr>
                <w:rFonts w:ascii="Aptos Narrow" w:eastAsia="Times New Roman" w:hAnsi="Aptos Narrow" w:cs="Times New Roman"/>
                <w:kern w:val="0"/>
                <w:sz w:val="18"/>
                <w:szCs w:val="18"/>
                <w:lang w:eastAsia="en-GB"/>
                <w14:ligatures w14:val="none"/>
              </w:rPr>
              <w:br/>
              <w:t>(344 M, 347 F)</w:t>
            </w:r>
          </w:p>
        </w:tc>
        <w:tc>
          <w:tcPr>
            <w:tcW w:w="1134" w:type="dxa"/>
            <w:hideMark/>
          </w:tcPr>
          <w:p w14:paraId="3F720A8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8.8 ± 5.8</w:t>
            </w:r>
          </w:p>
        </w:tc>
        <w:tc>
          <w:tcPr>
            <w:tcW w:w="1134" w:type="dxa"/>
            <w:hideMark/>
          </w:tcPr>
          <w:p w14:paraId="150A805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4 ± 5.7</w:t>
            </w:r>
          </w:p>
        </w:tc>
        <w:tc>
          <w:tcPr>
            <w:tcW w:w="3118" w:type="dxa"/>
            <w:hideMark/>
          </w:tcPr>
          <w:p w14:paraId="4EEA2BE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General-medical inpatient units</w:t>
            </w:r>
          </w:p>
        </w:tc>
        <w:tc>
          <w:tcPr>
            <w:tcW w:w="2552" w:type="dxa"/>
            <w:hideMark/>
          </w:tcPr>
          <w:p w14:paraId="08A3DDE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11854A6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Functional status </w:t>
            </w:r>
          </w:p>
        </w:tc>
        <w:tc>
          <w:tcPr>
            <w:tcW w:w="1418" w:type="dxa"/>
            <w:hideMark/>
          </w:tcPr>
          <w:p w14:paraId="4184169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BI</w:t>
            </w:r>
          </w:p>
        </w:tc>
        <w:tc>
          <w:tcPr>
            <w:tcW w:w="850" w:type="dxa"/>
            <w:hideMark/>
          </w:tcPr>
          <w:p w14:paraId="0362F85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933F827"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10AD2BEE" w14:textId="63BD8FC0"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Uemura (2023), </w:t>
            </w:r>
            <w:r w:rsidRPr="00004FEC">
              <w:rPr>
                <w:rFonts w:ascii="Aptos Narrow" w:eastAsia="Times New Roman" w:hAnsi="Aptos Narrow" w:cs="Times New Roman"/>
                <w:color w:val="000000" w:themeColor="text1"/>
                <w:kern w:val="0"/>
                <w:sz w:val="18"/>
                <w:szCs w:val="18"/>
                <w:lang w:eastAsia="en-GB"/>
                <w14:ligatures w14:val="none"/>
              </w:rPr>
              <w:br/>
              <w:t>Jap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Uemura&lt;/Author&gt;&lt;Year&gt;2023&lt;/Year&gt;&lt;RecNum&gt;12327&lt;/RecNum&gt;&lt;DisplayText&gt;(64)&lt;/DisplayText&gt;&lt;record&gt;&lt;rec-number&gt;12327&lt;/rec-number&gt;&lt;foreign-keys&gt;&lt;key app="EN" db-id="wxx5et0r3dat26e02eppeww0vd0rsxzprfsx" timestamp="1706619018"&gt;12327&lt;/key&gt;&lt;/foreign-keys&gt;&lt;ref-type name="Journal Article"&gt;17&lt;/ref-type&gt;&lt;contributors&gt;&lt;authors&gt;&lt;author&gt;Uemura, Y.&lt;/author&gt;&lt;author&gt;Shibata, R.&lt;/author&gt;&lt;author&gt;Ishikawa, S.&lt;/author&gt;&lt;author&gt;Takemoto, K.&lt;/author&gt;&lt;author&gt;Murohara, T.&lt;/author&gt;&lt;author&gt;Watarai, M.&lt;/author&gt;&lt;/authors&gt;&lt;/contributors&gt;&lt;titles&gt;&lt;title&gt;The association between oral health status and physical function in elderly patients with acute heart failure&lt;/title&gt;&lt;secondary-title&gt;Clin Exp Dent Res&lt;/secondary-title&gt;&lt;/titles&gt;&lt;periodical&gt;&lt;full-title&gt;Clin Exp Dent Res&lt;/full-title&gt;&lt;/periodical&gt;&lt;pages&gt;e824&lt;/pages&gt;&lt;volume&gt;10&lt;/volume&gt;&lt;number&gt;1&lt;/number&gt;&lt;keywords&gt;&lt;keyword&gt;*acute heart failure&lt;/keyword&gt;&lt;keyword&gt;adult&lt;/keyword&gt;&lt;keyword&gt;aged&lt;/keyword&gt;&lt;keyword&gt;article&lt;/keyword&gt;&lt;keyword&gt;Barthel index&lt;/keyword&gt;&lt;keyword&gt;cognitive defect&lt;/keyword&gt;&lt;keyword&gt;*daily life activity&lt;/keyword&gt;&lt;keyword&gt;female&lt;/keyword&gt;&lt;keyword&gt;*health status&lt;/keyword&gt;&lt;keyword&gt;heart failure&lt;/keyword&gt;&lt;keyword&gt;hospitalization&lt;/keyword&gt;&lt;keyword&gt;human&lt;/keyword&gt;&lt;keyword&gt;major clinical study&lt;/keyword&gt;&lt;keyword&gt;male&lt;/keyword&gt;&lt;keyword&gt;malnutrition&lt;/keyword&gt;&lt;keyword&gt;*mouth cavity&lt;/keyword&gt;&lt;keyword&gt;oral drug administration&lt;/keyword&gt;&lt;keyword&gt;prevalence&lt;/keyword&gt;&lt;keyword&gt;special situation for pharmacovigilance&lt;/keyword&gt;&lt;keyword&gt;very elderly&lt;/keyword&gt;&lt;/keywords&gt;&lt;dates&gt;&lt;year&gt;2023&lt;/year&gt;&lt;/dates&gt;&lt;pub-location&gt;United States&lt;/pub-location&gt;&lt;isbn&gt;2057-4347 (electronic)&amp;#xD;2057-4347&lt;/isbn&gt;&lt;accession-num&gt;643058969&lt;/accession-num&gt;&lt;urls&gt;&lt;related-urls&gt;&lt;url&gt;http://ovidsp.ovid.com/ovidweb.cgi?T=JS&amp;amp;PAGE=reference&amp;amp;D=emexb&amp;amp;NEWS=N&amp;amp;AN=643058969&lt;/url&gt;&lt;/related-urls&gt;&lt;/urls&gt;&lt;electronic-resource-num&gt;https://dx.doi.org/10.1002/cre2.824&lt;/electronic-resource-num&gt;&lt;remote-database-name&gt;Embase Weekly Updates&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4)</w:t>
            </w:r>
            <w:r>
              <w:rPr>
                <w:rFonts w:ascii="Aptos Narrow" w:eastAsia="Times New Roman" w:hAnsi="Aptos Narrow" w:cs="Times New Roman"/>
                <w:color w:val="000000" w:themeColor="text1"/>
                <w:kern w:val="0"/>
                <w:sz w:val="18"/>
                <w:szCs w:val="18"/>
                <w:lang w:eastAsia="en-GB"/>
                <w14:ligatures w14:val="none"/>
              </w:rPr>
              <w:fldChar w:fldCharType="end"/>
            </w:r>
            <w:r w:rsidRPr="00F830C8">
              <w:rPr>
                <w:rFonts w:ascii="Aptos Narrow" w:eastAsia="Times New Roman" w:hAnsi="Aptos Narrow" w:cs="Times New Roman"/>
                <w:color w:val="000000" w:themeColor="text1"/>
                <w:kern w:val="0"/>
                <w:sz w:val="18"/>
                <w:szCs w:val="18"/>
                <w:lang w:eastAsia="en-GB"/>
                <w14:ligatures w14:val="none"/>
              </w:rPr>
              <w:t xml:space="preserve"> </w:t>
            </w:r>
            <w:r w:rsidRPr="00004FEC">
              <w:rPr>
                <w:rFonts w:ascii="Aptos Narrow" w:eastAsia="Times New Roman" w:hAnsi="Aptos Narrow" w:cs="Times New Roman"/>
                <w:color w:val="000000" w:themeColor="text1"/>
                <w:kern w:val="0"/>
                <w:sz w:val="18"/>
                <w:szCs w:val="18"/>
                <w:lang w:eastAsia="en-GB"/>
                <w14:ligatures w14:val="none"/>
              </w:rPr>
              <w:t xml:space="preserve"> </w:t>
            </w:r>
          </w:p>
        </w:tc>
        <w:tc>
          <w:tcPr>
            <w:tcW w:w="1205" w:type="dxa"/>
            <w:hideMark/>
          </w:tcPr>
          <w:p w14:paraId="5E7AFBB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etrospective cohort study</w:t>
            </w:r>
          </w:p>
        </w:tc>
        <w:tc>
          <w:tcPr>
            <w:tcW w:w="1207" w:type="dxa"/>
            <w:hideMark/>
          </w:tcPr>
          <w:p w14:paraId="2F1856E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71 </w:t>
            </w:r>
            <w:r w:rsidRPr="00832F04">
              <w:rPr>
                <w:rFonts w:ascii="Aptos Narrow" w:eastAsia="Times New Roman" w:hAnsi="Aptos Narrow" w:cs="Times New Roman"/>
                <w:kern w:val="0"/>
                <w:sz w:val="18"/>
                <w:szCs w:val="18"/>
                <w:lang w:eastAsia="en-GB"/>
                <w14:ligatures w14:val="none"/>
              </w:rPr>
              <w:br/>
              <w:t>(100 M, 71 F)</w:t>
            </w:r>
          </w:p>
        </w:tc>
        <w:tc>
          <w:tcPr>
            <w:tcW w:w="1134" w:type="dxa"/>
            <w:hideMark/>
          </w:tcPr>
          <w:p w14:paraId="53CBB70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0 ± 9.1</w:t>
            </w:r>
          </w:p>
        </w:tc>
        <w:tc>
          <w:tcPr>
            <w:tcW w:w="1134" w:type="dxa"/>
            <w:hideMark/>
          </w:tcPr>
          <w:p w14:paraId="493AA90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2.6 ± 7.7</w:t>
            </w:r>
          </w:p>
        </w:tc>
        <w:tc>
          <w:tcPr>
            <w:tcW w:w="3118" w:type="dxa"/>
            <w:hideMark/>
          </w:tcPr>
          <w:p w14:paraId="6A73E8BB"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heart failure</w:t>
            </w:r>
            <w:r w:rsidRPr="00832F04">
              <w:rPr>
                <w:rFonts w:ascii="Aptos Narrow" w:eastAsia="Times New Roman" w:hAnsi="Aptos Narrow" w:cs="Times New Roman"/>
                <w:kern w:val="0"/>
                <w:sz w:val="18"/>
                <w:szCs w:val="18"/>
                <w:lang w:eastAsia="en-GB"/>
                <w14:ligatures w14:val="none"/>
              </w:rPr>
              <w:br/>
              <w:t>Setting: NR</w:t>
            </w:r>
          </w:p>
        </w:tc>
        <w:tc>
          <w:tcPr>
            <w:tcW w:w="2552" w:type="dxa"/>
            <w:hideMark/>
          </w:tcPr>
          <w:p w14:paraId="7BB430B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ABCB93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451A2E6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1872DA7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7/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54B466AC"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29C39961" w14:textId="64274584"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Hartley (2019), </w:t>
            </w:r>
            <w:r w:rsidRPr="00004FEC">
              <w:rPr>
                <w:rFonts w:ascii="Aptos Narrow" w:eastAsia="Times New Roman" w:hAnsi="Aptos Narrow" w:cs="Times New Roman"/>
                <w:color w:val="000000" w:themeColor="text1"/>
                <w:kern w:val="0"/>
                <w:sz w:val="18"/>
                <w:szCs w:val="18"/>
                <w:lang w:eastAsia="en-GB"/>
                <w14:ligatures w14:val="none"/>
              </w:rPr>
              <w:br/>
              <w:t>U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Hartley&lt;/Author&gt;&lt;Year&gt;2019&lt;/Year&gt;&lt;RecNum&gt;15610&lt;/RecNum&gt;&lt;DisplayText&gt;(65)&lt;/DisplayText&gt;&lt;record&gt;&lt;rec-number&gt;15610&lt;/rec-number&gt;&lt;foreign-keys&gt;&lt;key app="EN" db-id="wxx5et0r3dat26e02eppeww0vd0rsxzprfsx" timestamp="1706619444"&gt;15610&lt;/key&gt;&lt;/foreign-keys&gt;&lt;ref-type name="Journal Article"&gt;17&lt;/ref-type&gt;&lt;contributors&gt;&lt;authors&gt;&lt;author&gt;Hartley, P. J.&lt;/author&gt;&lt;author&gt;Keevil, V. L.&lt;/author&gt;&lt;author&gt;Alushi, L.&lt;/author&gt;&lt;author&gt;Charles, R. L.&lt;/author&gt;&lt;author&gt;Conroy, E. B.&lt;/author&gt;&lt;author&gt;Costello, P. M.&lt;/author&gt;&lt;author&gt;Dixon, B.&lt;/author&gt;&lt;author&gt;Dolinska-Grzybek, A. M.&lt;/author&gt;&lt;author&gt;Vajda, D.&lt;/author&gt;&lt;author&gt;Romero-Ortuno, R.&lt;/author&gt;&lt;/authors&gt;&lt;/contributors&gt;&lt;titles&gt;&lt;title&gt;Earlier Physical Therapy Input Is Associated With a Reduced Length of Hospital Stay and Reduced Care Needs on Discharge in Frail Older Inpatients: An Observational Study&lt;/title&gt;&lt;secondary-title&gt;J Geriatr Phys Ther&lt;/secondary-title&gt;&lt;/titles&gt;&lt;periodical&gt;&lt;full-title&gt;J Geriatr Phys Ther&lt;/full-title&gt;&lt;/periodical&gt;&lt;pages&gt;e7-e14&lt;/pages&gt;&lt;volume&gt;42&lt;/volume&gt;&lt;number&gt;2&lt;/number&gt;&lt;keywords&gt;&lt;keyword&gt;aged&lt;/keyword&gt;&lt;keyword&gt;female&lt;/keyword&gt;&lt;keyword&gt;frail elderly&lt;/keyword&gt;&lt;keyword&gt;geriatric assessment&lt;/keyword&gt;&lt;keyword&gt;hospital discharge&lt;/keyword&gt;&lt;keyword&gt;human&lt;/keyword&gt;&lt;keyword&gt;length of stay&lt;/keyword&gt;&lt;keyword&gt;male&lt;/keyword&gt;&lt;keyword&gt;patient referral&lt;/keyword&gt;&lt;keyword&gt;physiotherapy&lt;/keyword&gt;&lt;keyword&gt;retrospective study&lt;/keyword&gt;&lt;keyword&gt;time factor&lt;/keyword&gt;&lt;keyword&gt;very elderly&lt;/keyword&gt;&lt;/keywords&gt;&lt;dates&gt;&lt;year&gt;2019&lt;/year&gt;&lt;/dates&gt;&lt;pub-location&gt;United States&lt;/pub-location&gt;&lt;publisher&gt;NLM (Medline)&lt;/publisher&gt;&lt;isbn&gt;2152-0895 (electronic)&amp;#xD;2152-0895&lt;/isbn&gt;&lt;accession-num&gt;626856774&lt;/accession-num&gt;&lt;urls&gt;&lt;related-urls&gt;&lt;url&gt;http://ovidsp.ovid.com/ovidweb.cgi?T=JS&amp;amp;PAGE=reference&amp;amp;D=emed20&amp;amp;NEWS=N&amp;amp;AN=626856774&lt;/url&gt;&lt;/related-urls&gt;&lt;/urls&gt;&lt;electronic-resource-num&gt;https://dx.doi.org/10.1519/JPT.0000000000000134&lt;/electronic-resource-num&gt;&lt;remote-database-name&gt;Embase&lt;/remote-database-name&gt;&lt;language&gt;English&lt;/language&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FDFF45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Retrospective cohort study</w:t>
            </w:r>
          </w:p>
        </w:tc>
        <w:tc>
          <w:tcPr>
            <w:tcW w:w="1207" w:type="dxa"/>
            <w:hideMark/>
          </w:tcPr>
          <w:p w14:paraId="5DAD2F6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003 </w:t>
            </w:r>
            <w:r w:rsidRPr="00832F04">
              <w:rPr>
                <w:rFonts w:ascii="Aptos Narrow" w:eastAsia="Times New Roman" w:hAnsi="Aptos Narrow" w:cs="Times New Roman"/>
                <w:kern w:val="0"/>
                <w:sz w:val="18"/>
                <w:szCs w:val="18"/>
                <w:lang w:eastAsia="en-GB"/>
                <w14:ligatures w14:val="none"/>
              </w:rPr>
              <w:br/>
              <w:t>(430 M, 573 F)</w:t>
            </w:r>
          </w:p>
        </w:tc>
        <w:tc>
          <w:tcPr>
            <w:tcW w:w="1134" w:type="dxa"/>
            <w:hideMark/>
          </w:tcPr>
          <w:p w14:paraId="58006A0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5 ± 6.8</w:t>
            </w:r>
          </w:p>
        </w:tc>
        <w:tc>
          <w:tcPr>
            <w:tcW w:w="1134" w:type="dxa"/>
            <w:hideMark/>
          </w:tcPr>
          <w:p w14:paraId="22F109D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9.3 ± 9.9</w:t>
            </w:r>
          </w:p>
        </w:tc>
        <w:tc>
          <w:tcPr>
            <w:tcW w:w="3118" w:type="dxa"/>
            <w:hideMark/>
          </w:tcPr>
          <w:p w14:paraId="1413D29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Setting: Department of Medicine for the Elderly wards</w:t>
            </w:r>
          </w:p>
        </w:tc>
        <w:tc>
          <w:tcPr>
            <w:tcW w:w="2552" w:type="dxa"/>
            <w:hideMark/>
          </w:tcPr>
          <w:p w14:paraId="57823E3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A98FA7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Functional status </w:t>
            </w:r>
          </w:p>
        </w:tc>
        <w:tc>
          <w:tcPr>
            <w:tcW w:w="1418" w:type="dxa"/>
            <w:hideMark/>
          </w:tcPr>
          <w:p w14:paraId="19CDECE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6m GVT</w:t>
            </w:r>
          </w:p>
        </w:tc>
        <w:tc>
          <w:tcPr>
            <w:tcW w:w="850" w:type="dxa"/>
            <w:hideMark/>
          </w:tcPr>
          <w:p w14:paraId="0C05C71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26FAD060"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27D3A4BC" w14:textId="47641D73"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Chao (2016), </w:t>
            </w:r>
            <w:r w:rsidRPr="00004FEC">
              <w:rPr>
                <w:rFonts w:ascii="Aptos Narrow" w:eastAsia="Times New Roman" w:hAnsi="Aptos Narrow" w:cs="Times New Roman"/>
                <w:color w:val="000000" w:themeColor="text1"/>
                <w:kern w:val="0"/>
                <w:sz w:val="18"/>
                <w:szCs w:val="18"/>
                <w:lang w:eastAsia="en-GB"/>
                <w14:ligatures w14:val="none"/>
              </w:rPr>
              <w:br/>
              <w:t>Taiw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DaGFvPC9BdXRob3I+PFllYXI+MjAxNjwvWWVhcj48UmVj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DaGFvPC9BdXRob3I+PFllYXI+MjAxNjwvWWVhcj48UmVj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6)</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D63886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hort study</w:t>
            </w:r>
          </w:p>
        </w:tc>
        <w:tc>
          <w:tcPr>
            <w:tcW w:w="1207" w:type="dxa"/>
            <w:hideMark/>
          </w:tcPr>
          <w:p w14:paraId="6E73C10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52 </w:t>
            </w:r>
            <w:r w:rsidRPr="00832F04">
              <w:rPr>
                <w:rFonts w:ascii="Aptos Narrow" w:eastAsia="Times New Roman" w:hAnsi="Aptos Narrow" w:cs="Times New Roman"/>
                <w:kern w:val="0"/>
                <w:sz w:val="18"/>
                <w:szCs w:val="18"/>
                <w:lang w:eastAsia="en-GB"/>
                <w14:ligatures w14:val="none"/>
              </w:rPr>
              <w:br/>
              <w:t>(77 M, 75 F)</w:t>
            </w:r>
          </w:p>
        </w:tc>
        <w:tc>
          <w:tcPr>
            <w:tcW w:w="1134" w:type="dxa"/>
            <w:hideMark/>
          </w:tcPr>
          <w:p w14:paraId="69C1615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0.4 ± 8.2</w:t>
            </w:r>
          </w:p>
        </w:tc>
        <w:tc>
          <w:tcPr>
            <w:tcW w:w="1134" w:type="dxa"/>
            <w:hideMark/>
          </w:tcPr>
          <w:p w14:paraId="3AC0362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7AEB219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Condition: General acute conditions </w:t>
            </w:r>
            <w:r w:rsidRPr="00832F04">
              <w:rPr>
                <w:rFonts w:ascii="Aptos Narrow" w:eastAsia="Times New Roman" w:hAnsi="Aptos Narrow" w:cs="Times New Roman"/>
                <w:kern w:val="0"/>
                <w:sz w:val="18"/>
                <w:szCs w:val="18"/>
                <w:lang w:eastAsia="en-GB"/>
                <w14:ligatures w14:val="none"/>
              </w:rPr>
              <w:br/>
              <w:t>Setting: General medical wards</w:t>
            </w:r>
          </w:p>
        </w:tc>
        <w:tc>
          <w:tcPr>
            <w:tcW w:w="2552" w:type="dxa"/>
            <w:hideMark/>
          </w:tcPr>
          <w:p w14:paraId="297424A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67AFC8B4"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5DB382A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4AA7EB4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5/8</w:t>
            </w:r>
            <w:r w:rsidRPr="00832F04">
              <w:rPr>
                <w:rFonts w:ascii="Aptos Narrow" w:eastAsia="Times New Roman" w:hAnsi="Aptos Narrow" w:cs="Times New Roman"/>
                <w:color w:val="000000"/>
                <w:kern w:val="0"/>
                <w:sz w:val="18"/>
                <w:szCs w:val="18"/>
                <w:lang w:eastAsia="en-GB"/>
                <w14:ligatures w14:val="none"/>
              </w:rPr>
              <w:br/>
              <w:t>Medium</w:t>
            </w:r>
          </w:p>
        </w:tc>
      </w:tr>
      <w:tr w:rsidR="00657929" w:rsidRPr="00832F04" w14:paraId="0B12A270" w14:textId="77777777" w:rsidTr="007313B1">
        <w:trPr>
          <w:cnfStyle w:val="000000100000" w:firstRow="0" w:lastRow="0" w:firstColumn="0" w:lastColumn="0" w:oddVBand="0" w:evenVBand="0" w:oddHBand="1" w:evenHBand="0" w:firstRowFirstColumn="0" w:firstRowLastColumn="0" w:lastRowFirstColumn="0" w:lastRowLastColumn="0"/>
          <w:trHeight w:val="875"/>
        </w:trPr>
        <w:tc>
          <w:tcPr>
            <w:cnfStyle w:val="001000000000" w:firstRow="0" w:lastRow="0" w:firstColumn="1" w:lastColumn="0" w:oddVBand="0" w:evenVBand="0" w:oddHBand="0" w:evenHBand="0" w:firstRowFirstColumn="0" w:firstRowLastColumn="0" w:lastRowFirstColumn="0" w:lastRowLastColumn="0"/>
            <w:tcW w:w="1411" w:type="dxa"/>
            <w:hideMark/>
          </w:tcPr>
          <w:p w14:paraId="7F18BFD3" w14:textId="0BEE12A7"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S</w:t>
            </w:r>
            <w:r w:rsidR="001C77D8">
              <w:rPr>
                <w:rFonts w:ascii="Aptos Narrow" w:eastAsia="Times New Roman" w:hAnsi="Aptos Narrow" w:cs="Times New Roman"/>
                <w:color w:val="000000" w:themeColor="text1"/>
                <w:kern w:val="0"/>
                <w:sz w:val="18"/>
                <w:szCs w:val="18"/>
                <w:lang w:eastAsia="en-GB"/>
                <w14:ligatures w14:val="none"/>
              </w:rPr>
              <w:t>a</w:t>
            </w:r>
            <w:r w:rsidRPr="00004FEC">
              <w:rPr>
                <w:rFonts w:ascii="Aptos Narrow" w:eastAsia="Times New Roman" w:hAnsi="Aptos Narrow" w:cs="Times New Roman"/>
                <w:color w:val="000000" w:themeColor="text1"/>
                <w:kern w:val="0"/>
                <w:sz w:val="18"/>
                <w:szCs w:val="18"/>
                <w:lang w:eastAsia="en-GB"/>
                <w14:ligatures w14:val="none"/>
              </w:rPr>
              <w:t xml:space="preserve">ez de </w:t>
            </w:r>
            <w:proofErr w:type="spellStart"/>
            <w:r w:rsidRPr="00004FEC">
              <w:rPr>
                <w:rFonts w:ascii="Aptos Narrow" w:eastAsia="Times New Roman" w:hAnsi="Aptos Narrow" w:cs="Times New Roman"/>
                <w:color w:val="000000" w:themeColor="text1"/>
                <w:kern w:val="0"/>
                <w:sz w:val="18"/>
                <w:szCs w:val="18"/>
                <w:lang w:eastAsia="en-GB"/>
                <w14:ligatures w14:val="none"/>
              </w:rPr>
              <w:t>Asteasu</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19),</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E5
PC9ZZWFyPjxSZWNOdW0+MTU4Mjc8L1JlY051bT48RGlzcGxheVRleHQ+KDY3KTwvRGlzcGxheVRl
eHQ+PHJlY29yZD48cmVjLW51bWJlcj4xNTgyNzwvcmVjLW51bWJlcj48Zm9yZWlnbi1rZXlzPjxr
ZXkgYXBwPSJFTiIgZGItaWQ9Ind4eDVldDByM2RhdDI2ZTAyZXBwZXd3MHZkMHJzeHpwcmZzeCIg
dGltZXN0YW1wPSIxNzA2NjE5NDQ0Ij4xNTgy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TWlsbG9yLCBOLjwv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TYWV6IGRlIEFzdGVhc3U8L0F1dGhvcj48WWVhcj4yMDE5
PC9ZZWFyPjxSZWNOdW0+MTU4Mjc8L1JlY051bT48RGlzcGxheVRleHQ+KDY3KTwvRGlzcGxheVRl
eHQ+PHJlY29yZD48cmVjLW51bWJlcj4xNTgyNzwvcmVjLW51bWJlcj48Zm9yZWlnbi1rZXlzPjxr
ZXkgYXBwPSJFTiIgZGItaWQ9Ind4eDVldDByM2RhdDI2ZTAyZXBwZXd3MHZkMHJzeHpwcmZzeCIg
dGltZXN0YW1wPSIxNzA2NjE5NDQ0Ij4xNTgy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TWlsbG9yLCBOLjwv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7)</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7383F06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hort study</w:t>
            </w:r>
          </w:p>
        </w:tc>
        <w:tc>
          <w:tcPr>
            <w:tcW w:w="1207" w:type="dxa"/>
            <w:hideMark/>
          </w:tcPr>
          <w:p w14:paraId="27AA3E8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8 </w:t>
            </w:r>
            <w:r w:rsidRPr="00832F04">
              <w:rPr>
                <w:rFonts w:ascii="Aptos Narrow" w:eastAsia="Times New Roman" w:hAnsi="Aptos Narrow" w:cs="Times New Roman"/>
                <w:kern w:val="0"/>
                <w:sz w:val="18"/>
                <w:szCs w:val="18"/>
                <w:lang w:eastAsia="en-GB"/>
                <w14:ligatures w14:val="none"/>
              </w:rPr>
              <w:br/>
              <w:t>(21 M, 17 F)</w:t>
            </w:r>
          </w:p>
        </w:tc>
        <w:tc>
          <w:tcPr>
            <w:tcW w:w="1134" w:type="dxa"/>
            <w:hideMark/>
          </w:tcPr>
          <w:p w14:paraId="492D101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6.0 ± 4.9</w:t>
            </w:r>
          </w:p>
        </w:tc>
        <w:tc>
          <w:tcPr>
            <w:tcW w:w="1134" w:type="dxa"/>
            <w:hideMark/>
          </w:tcPr>
          <w:p w14:paraId="60D0114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2933F4D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s</w:t>
            </w:r>
            <w:r w:rsidRPr="00832F04">
              <w:rPr>
                <w:rFonts w:ascii="Aptos Narrow" w:eastAsia="Times New Roman" w:hAnsi="Aptos Narrow" w:cs="Times New Roman"/>
                <w:kern w:val="0"/>
                <w:sz w:val="18"/>
                <w:szCs w:val="18"/>
                <w:lang w:eastAsia="en-GB"/>
                <w14:ligatures w14:val="none"/>
              </w:rPr>
              <w:br/>
              <w:t>Setting: Acute Care for Elderly Unit</w:t>
            </w:r>
          </w:p>
        </w:tc>
        <w:tc>
          <w:tcPr>
            <w:tcW w:w="2552" w:type="dxa"/>
            <w:hideMark/>
          </w:tcPr>
          <w:p w14:paraId="49439A7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48hrs of admission (based on 2 weeks before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418A9FD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performance,</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7E22498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4m GVT,</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046AAA4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0DD50024"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64EE4AD9" w14:textId="2D769921"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Martin-Salvador (2015),</w:t>
            </w:r>
            <w:r w:rsidRPr="00004FEC">
              <w:rPr>
                <w:rFonts w:ascii="Aptos Narrow" w:eastAsia="Times New Roman" w:hAnsi="Aptos Narrow" w:cs="Times New Roman"/>
                <w:color w:val="000000" w:themeColor="text1"/>
                <w:kern w:val="0"/>
                <w:sz w:val="18"/>
                <w:szCs w:val="18"/>
                <w:lang w:eastAsia="en-GB"/>
                <w14:ligatures w14:val="none"/>
              </w:rPr>
              <w:br/>
              <w:t>Spai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4tU2FsdmFkb3I8L0F1dGhvcj48WWVhcj4yMDE1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NYXJ0aW4tU2FsdmFkb3I8L0F1dGhvcj48WWVhcj4yMDE1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8)</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4BA4E7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1A60C05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48 </w:t>
            </w:r>
            <w:r w:rsidRPr="00832F04">
              <w:rPr>
                <w:rFonts w:ascii="Aptos Narrow" w:eastAsia="Times New Roman" w:hAnsi="Aptos Narrow" w:cs="Times New Roman"/>
                <w:kern w:val="0"/>
                <w:sz w:val="18"/>
                <w:szCs w:val="18"/>
                <w:lang w:eastAsia="en-GB"/>
                <w14:ligatures w14:val="none"/>
              </w:rPr>
              <w:br/>
              <w:t>(22 M, 26 F)</w:t>
            </w:r>
          </w:p>
        </w:tc>
        <w:tc>
          <w:tcPr>
            <w:tcW w:w="1134" w:type="dxa"/>
            <w:hideMark/>
          </w:tcPr>
          <w:p w14:paraId="0CC06BC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Range 75 to 86 </w:t>
            </w:r>
          </w:p>
        </w:tc>
        <w:tc>
          <w:tcPr>
            <w:tcW w:w="1134" w:type="dxa"/>
            <w:hideMark/>
          </w:tcPr>
          <w:p w14:paraId="4CF4844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1 ± 3.1</w:t>
            </w:r>
          </w:p>
        </w:tc>
        <w:tc>
          <w:tcPr>
            <w:tcW w:w="3118" w:type="dxa"/>
            <w:hideMark/>
          </w:tcPr>
          <w:p w14:paraId="5B831B0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Pneumonia</w:t>
            </w:r>
            <w:r w:rsidRPr="00832F04">
              <w:rPr>
                <w:rFonts w:ascii="Aptos Narrow" w:eastAsia="Times New Roman" w:hAnsi="Aptos Narrow" w:cs="Times New Roman"/>
                <w:kern w:val="0"/>
                <w:sz w:val="18"/>
                <w:szCs w:val="18"/>
                <w:lang w:eastAsia="en-GB"/>
                <w14:ligatures w14:val="none"/>
              </w:rPr>
              <w:br/>
              <w:t>Setting: Respiratory Medicine Department</w:t>
            </w:r>
          </w:p>
        </w:tc>
        <w:tc>
          <w:tcPr>
            <w:tcW w:w="2552" w:type="dxa"/>
            <w:hideMark/>
          </w:tcPr>
          <w:p w14:paraId="4FB03B0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6D5357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Physical performance</w:t>
            </w:r>
          </w:p>
        </w:tc>
        <w:tc>
          <w:tcPr>
            <w:tcW w:w="1418" w:type="dxa"/>
            <w:hideMark/>
          </w:tcPr>
          <w:p w14:paraId="2C70D95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HGS, </w:t>
            </w:r>
            <w:r w:rsidRPr="00832F04">
              <w:rPr>
                <w:rFonts w:ascii="Aptos Narrow" w:eastAsia="Times New Roman" w:hAnsi="Aptos Narrow" w:cs="Times New Roman"/>
                <w:kern w:val="0"/>
                <w:sz w:val="18"/>
                <w:szCs w:val="18"/>
                <w:lang w:eastAsia="en-GB"/>
                <w14:ligatures w14:val="none"/>
              </w:rPr>
              <w:br/>
              <w:t>KES,</w:t>
            </w:r>
            <w:r w:rsidRPr="00832F04">
              <w:rPr>
                <w:rFonts w:ascii="Aptos Narrow" w:eastAsia="Times New Roman" w:hAnsi="Aptos Narrow" w:cs="Times New Roman"/>
                <w:kern w:val="0"/>
                <w:sz w:val="18"/>
                <w:szCs w:val="18"/>
                <w:lang w:eastAsia="en-GB"/>
                <w14:ligatures w14:val="none"/>
              </w:rPr>
              <w:br/>
              <w:t>C2S</w:t>
            </w:r>
          </w:p>
        </w:tc>
        <w:tc>
          <w:tcPr>
            <w:tcW w:w="850" w:type="dxa"/>
            <w:hideMark/>
          </w:tcPr>
          <w:p w14:paraId="004FBB6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BAE2E8D"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3F730E84" w14:textId="536E9788"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lastRenderedPageBreak/>
              <w:t xml:space="preserve">Bodilsen (2013), </w:t>
            </w:r>
            <w:r w:rsidRPr="00004FEC">
              <w:rPr>
                <w:rFonts w:ascii="Aptos Narrow" w:eastAsia="Times New Roman" w:hAnsi="Aptos Narrow" w:cs="Times New Roman"/>
                <w:color w:val="000000" w:themeColor="text1"/>
                <w:kern w:val="0"/>
                <w:sz w:val="18"/>
                <w:szCs w:val="18"/>
                <w:lang w:eastAsia="en-GB"/>
                <w14:ligatures w14:val="none"/>
              </w:rPr>
              <w:br/>
              <w:t>Denmar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b2RpbHNlbjwvQXV0aG9yPjxZZWFyPjIwMTM8L1llYXI+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Cb2RpbHNlbjwvQXV0aG9yPjxZZWFyPjIwMTM8L1llYXI+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69)</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3C00B0F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01916C3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3 </w:t>
            </w:r>
            <w:r w:rsidRPr="00832F04">
              <w:rPr>
                <w:rFonts w:ascii="Aptos Narrow" w:eastAsia="Times New Roman" w:hAnsi="Aptos Narrow" w:cs="Times New Roman"/>
                <w:kern w:val="0"/>
                <w:sz w:val="18"/>
                <w:szCs w:val="18"/>
                <w:lang w:eastAsia="en-GB"/>
                <w14:ligatures w14:val="none"/>
              </w:rPr>
              <w:br/>
              <w:t>(18 M, 15 F)</w:t>
            </w:r>
          </w:p>
        </w:tc>
        <w:tc>
          <w:tcPr>
            <w:tcW w:w="1134" w:type="dxa"/>
            <w:hideMark/>
          </w:tcPr>
          <w:p w14:paraId="42F233B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2.7 ± 8.2 </w:t>
            </w:r>
          </w:p>
        </w:tc>
        <w:tc>
          <w:tcPr>
            <w:tcW w:w="1134" w:type="dxa"/>
            <w:hideMark/>
          </w:tcPr>
          <w:p w14:paraId="60B66E8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6 ± 5.1</w:t>
            </w:r>
          </w:p>
        </w:tc>
        <w:tc>
          <w:tcPr>
            <w:tcW w:w="3118" w:type="dxa"/>
            <w:hideMark/>
          </w:tcPr>
          <w:p w14:paraId="51BB638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medical illness</w:t>
            </w:r>
            <w:r w:rsidRPr="00832F04">
              <w:rPr>
                <w:rFonts w:ascii="Aptos Narrow" w:eastAsia="Times New Roman" w:hAnsi="Aptos Narrow" w:cs="Times New Roman"/>
                <w:kern w:val="0"/>
                <w:sz w:val="18"/>
                <w:szCs w:val="18"/>
                <w:lang w:eastAsia="en-GB"/>
                <w14:ligatures w14:val="none"/>
              </w:rPr>
              <w:br/>
              <w:t>Setting: NR</w:t>
            </w:r>
          </w:p>
        </w:tc>
        <w:tc>
          <w:tcPr>
            <w:tcW w:w="2552" w:type="dxa"/>
            <w:hideMark/>
          </w:tcPr>
          <w:p w14:paraId="1CE5D8C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8BA46F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Physical performance</w:t>
            </w:r>
          </w:p>
        </w:tc>
        <w:tc>
          <w:tcPr>
            <w:tcW w:w="1418" w:type="dxa"/>
            <w:hideMark/>
          </w:tcPr>
          <w:p w14:paraId="5D41A1E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KES,</w:t>
            </w:r>
            <w:r w:rsidRPr="00832F04">
              <w:rPr>
                <w:rFonts w:ascii="Aptos Narrow" w:eastAsia="Times New Roman" w:hAnsi="Aptos Narrow" w:cs="Times New Roman"/>
                <w:kern w:val="0"/>
                <w:sz w:val="18"/>
                <w:szCs w:val="18"/>
                <w:lang w:eastAsia="en-GB"/>
                <w14:ligatures w14:val="none"/>
              </w:rPr>
              <w:br/>
              <w:t>TUG</w:t>
            </w:r>
          </w:p>
        </w:tc>
        <w:tc>
          <w:tcPr>
            <w:tcW w:w="850" w:type="dxa"/>
            <w:hideMark/>
          </w:tcPr>
          <w:p w14:paraId="39EC5CB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4AFB73C"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243CAF0A" w14:textId="14492199"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Iida (2018), </w:t>
            </w:r>
            <w:r w:rsidRPr="00004FEC">
              <w:rPr>
                <w:rFonts w:ascii="Aptos Narrow" w:eastAsia="Times New Roman" w:hAnsi="Aptos Narrow" w:cs="Times New Roman"/>
                <w:color w:val="000000" w:themeColor="text1"/>
                <w:kern w:val="0"/>
                <w:sz w:val="18"/>
                <w:szCs w:val="18"/>
                <w:lang w:eastAsia="en-GB"/>
                <w14:ligatures w14:val="none"/>
              </w:rPr>
              <w:br/>
              <w:t>Jap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JaWRhPC9BdXRob3I+PFllYXI+MjAxODwvWWVhcj48UmVj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JaWRhPC9BdXRob3I+PFllYXI+MjAxODwvWWVhcj48UmVj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0)</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4713E7F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1B7376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396 </w:t>
            </w:r>
            <w:r w:rsidRPr="00832F04">
              <w:rPr>
                <w:rFonts w:ascii="Aptos Narrow" w:eastAsia="Times New Roman" w:hAnsi="Aptos Narrow" w:cs="Times New Roman"/>
                <w:kern w:val="0"/>
                <w:sz w:val="18"/>
                <w:szCs w:val="18"/>
                <w:lang w:eastAsia="en-GB"/>
                <w14:ligatures w14:val="none"/>
              </w:rPr>
              <w:br/>
              <w:t>(111 M, 285 F)</w:t>
            </w:r>
          </w:p>
        </w:tc>
        <w:tc>
          <w:tcPr>
            <w:tcW w:w="1134" w:type="dxa"/>
            <w:hideMark/>
          </w:tcPr>
          <w:p w14:paraId="4CD4BB7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1.9 ± 7.1</w:t>
            </w:r>
          </w:p>
        </w:tc>
        <w:tc>
          <w:tcPr>
            <w:tcW w:w="1134" w:type="dxa"/>
            <w:hideMark/>
          </w:tcPr>
          <w:p w14:paraId="182795CD"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41AA925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Osteoporotic vertebral fracture</w:t>
            </w:r>
            <w:r w:rsidRPr="00832F04">
              <w:rPr>
                <w:rFonts w:ascii="Aptos Narrow" w:eastAsia="Times New Roman" w:hAnsi="Aptos Narrow" w:cs="Times New Roman"/>
                <w:kern w:val="0"/>
                <w:sz w:val="18"/>
                <w:szCs w:val="18"/>
                <w:lang w:eastAsia="en-GB"/>
                <w14:ligatures w14:val="none"/>
              </w:rPr>
              <w:br/>
              <w:t>Setting: NR</w:t>
            </w:r>
          </w:p>
        </w:tc>
        <w:tc>
          <w:tcPr>
            <w:tcW w:w="2552" w:type="dxa"/>
            <w:hideMark/>
          </w:tcPr>
          <w:p w14:paraId="47BD0EA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AE766C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5A5F62F2"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1863B8A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01DA0BB"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24154719" w14:textId="72EB8E42"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Matsuo (2024),</w:t>
            </w:r>
            <w:r w:rsidRPr="00004FEC">
              <w:rPr>
                <w:rFonts w:ascii="Aptos Narrow" w:eastAsia="Times New Roman" w:hAnsi="Aptos Narrow" w:cs="Times New Roman"/>
                <w:color w:val="000000" w:themeColor="text1"/>
                <w:kern w:val="0"/>
                <w:sz w:val="18"/>
                <w:szCs w:val="18"/>
                <w:lang w:eastAsia="en-GB"/>
                <w14:ligatures w14:val="none"/>
              </w:rPr>
              <w:br/>
              <w:t>Japan</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Matsuo&lt;/Author&gt;&lt;Year&gt;2024&lt;/Year&gt;&lt;RecNum&gt;133869&lt;/RecNum&gt;&lt;DisplayText&gt;(71)&lt;/DisplayText&gt;&lt;record&gt;&lt;rec-number&gt;133869&lt;/rec-number&gt;&lt;foreign-keys&gt;&lt;key app="EN" db-id="wxx5et0r3dat26e02eppeww0vd0rsxzprfsx" timestamp="1737461411"&gt;133869&lt;/key&gt;&lt;/foreign-keys&gt;&lt;ref-type name="Journal Article"&gt;17&lt;/ref-type&gt;&lt;contributors&gt;&lt;authors&gt;&lt;author&gt;Matsuo, H.&lt;/author&gt;&lt;author&gt;Yoshimura, Y.&lt;/author&gt;&lt;author&gt;Maeno, Y.&lt;/author&gt;&lt;author&gt;Tanaka, S.&lt;/author&gt;&lt;/authors&gt;&lt;/contributors&gt;&lt;titles&gt;&lt;title&gt;Possible sarcopenia and its association with hospital-associated dysphagia and decline in physical function: Findings from a heart failure patients prospective cohort study&lt;/title&gt;&lt;secondary-title&gt;Clin Nutr ESPEN&lt;/secondary-title&gt;&lt;/titles&gt;&lt;periodical&gt;&lt;full-title&gt;Clin Nutr ESPEN&lt;/full-title&gt;&lt;/periodical&gt;&lt;pages&gt;364-370&lt;/pages&gt;&lt;volume&gt;63&lt;/volume&gt;&lt;dates&gt;&lt;year&gt;2024&lt;/year&gt;&lt;pub-dates&gt;&lt;date&gt;OCT&lt;/date&gt;&lt;/pub-dates&gt;&lt;/dates&gt;&lt;isbn&gt;2405-4577&lt;/isbn&gt;&lt;accession-num&gt;WOS:001346417700001&lt;/accession-num&gt;&lt;urls&gt;&lt;/urls&gt;&lt;custom6&gt;JUL 2024&lt;/custom6&gt;&lt;electronic-resource-num&gt;10.1016/j.clnesp.2024.06.060&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1)</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5F555CCD"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cohort study</w:t>
            </w:r>
          </w:p>
        </w:tc>
        <w:tc>
          <w:tcPr>
            <w:tcW w:w="1207" w:type="dxa"/>
            <w:hideMark/>
          </w:tcPr>
          <w:p w14:paraId="68D612B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320</w:t>
            </w:r>
            <w:r w:rsidRPr="00832F04">
              <w:rPr>
                <w:rFonts w:ascii="Aptos Narrow" w:eastAsia="Times New Roman" w:hAnsi="Aptos Narrow" w:cs="Times New Roman"/>
                <w:kern w:val="0"/>
                <w:sz w:val="18"/>
                <w:szCs w:val="18"/>
                <w:lang w:eastAsia="en-GB"/>
                <w14:ligatures w14:val="none"/>
              </w:rPr>
              <w:br/>
              <w:t>(150 M, 170 F)</w:t>
            </w:r>
          </w:p>
        </w:tc>
        <w:tc>
          <w:tcPr>
            <w:tcW w:w="1134" w:type="dxa"/>
            <w:hideMark/>
          </w:tcPr>
          <w:p w14:paraId="7797F18E"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5 ± 11.0</w:t>
            </w:r>
          </w:p>
        </w:tc>
        <w:tc>
          <w:tcPr>
            <w:tcW w:w="1134" w:type="dxa"/>
            <w:hideMark/>
          </w:tcPr>
          <w:p w14:paraId="1B1ACBF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R</w:t>
            </w:r>
          </w:p>
        </w:tc>
        <w:tc>
          <w:tcPr>
            <w:tcW w:w="3118" w:type="dxa"/>
            <w:hideMark/>
          </w:tcPr>
          <w:p w14:paraId="6E0EEA6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heart failure</w:t>
            </w:r>
            <w:r w:rsidRPr="00832F04">
              <w:rPr>
                <w:rFonts w:ascii="Aptos Narrow" w:eastAsia="Times New Roman" w:hAnsi="Aptos Narrow" w:cs="Times New Roman"/>
                <w:kern w:val="0"/>
                <w:sz w:val="18"/>
                <w:szCs w:val="18"/>
                <w:lang w:eastAsia="en-GB"/>
                <w14:ligatures w14:val="none"/>
              </w:rPr>
              <w:br/>
              <w:t>Setting: Acute-care hospital</w:t>
            </w:r>
          </w:p>
        </w:tc>
        <w:tc>
          <w:tcPr>
            <w:tcW w:w="2552" w:type="dxa"/>
            <w:hideMark/>
          </w:tcPr>
          <w:p w14:paraId="4D42D23F"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1788A58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7042584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3C414C6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375F31B2" w14:textId="77777777" w:rsidTr="007313B1">
        <w:trPr>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BABE312" w14:textId="2EE356C2"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proofErr w:type="spellStart"/>
            <w:r w:rsidRPr="00004FEC">
              <w:rPr>
                <w:rFonts w:ascii="Aptos Narrow" w:eastAsia="Times New Roman" w:hAnsi="Aptos Narrow" w:cs="Times New Roman"/>
                <w:color w:val="000000" w:themeColor="text1"/>
                <w:kern w:val="0"/>
                <w:sz w:val="18"/>
                <w:szCs w:val="18"/>
                <w:lang w:eastAsia="en-GB"/>
                <w14:ligatures w14:val="none"/>
              </w:rPr>
              <w:t>Gatenio</w:t>
            </w:r>
            <w:proofErr w:type="spellEnd"/>
            <w:r w:rsidRPr="00004FEC">
              <w:rPr>
                <w:rFonts w:ascii="Aptos Narrow" w:eastAsia="Times New Roman" w:hAnsi="Aptos Narrow" w:cs="Times New Roman"/>
                <w:color w:val="000000" w:themeColor="text1"/>
                <w:kern w:val="0"/>
                <w:sz w:val="18"/>
                <w:szCs w:val="18"/>
                <w:lang w:eastAsia="en-GB"/>
                <w14:ligatures w14:val="none"/>
              </w:rPr>
              <w:t>-Hefling (2024),</w:t>
            </w:r>
            <w:r w:rsidRPr="00004FEC">
              <w:rPr>
                <w:rFonts w:ascii="Aptos Narrow" w:eastAsia="Times New Roman" w:hAnsi="Aptos Narrow" w:cs="Times New Roman"/>
                <w:color w:val="000000" w:themeColor="text1"/>
                <w:kern w:val="0"/>
                <w:sz w:val="18"/>
                <w:szCs w:val="18"/>
                <w:lang w:eastAsia="en-GB"/>
                <w14:ligatures w14:val="none"/>
              </w:rPr>
              <w:br/>
              <w:t>Israel</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Gatenio-Hefling&lt;/Author&gt;&lt;Year&gt;2024&lt;/Year&gt;&lt;RecNum&gt;134063&lt;/RecNum&gt;&lt;DisplayText&gt;(72)&lt;/DisplayText&gt;&lt;record&gt;&lt;rec-number&gt;134063&lt;/rec-number&gt;&lt;foreign-keys&gt;&lt;key app="EN" db-id="wxx5et0r3dat26e02eppeww0vd0rsxzprfsx" timestamp="1737461411"&gt;134063&lt;/key&gt;&lt;/foreign-keys&gt;&lt;ref-type name="Journal Article"&gt;17&lt;/ref-type&gt;&lt;contributors&gt;&lt;authors&gt;&lt;author&gt;Gatenio-Hefling, O.&lt;/author&gt;&lt;author&gt;Tzemah-Shahar, R.&lt;/author&gt;&lt;author&gt;Asraf, K.&lt;/author&gt;&lt;author&gt;Dilian, O.&lt;/author&gt;&lt;author&gt;Gil, E.&lt;/author&gt;&lt;author&gt;Agmon, M.&lt;/author&gt;&lt;/authors&gt;&lt;/contributors&gt;&lt;titles&gt;&lt;title&gt;Revisiting the &amp;quot;Timed Up and Go&amp;quot; test: a 12-s cut-off can predict Hospitalization Associated Functional Decline in older adults&lt;/title&gt;&lt;secondary-title&gt;GeroScience&lt;/secondary-title&gt;&lt;/titles&gt;&lt;periodical&gt;&lt;full-title&gt;GeroScience&lt;/full-title&gt;&lt;/periodical&gt;&lt;pages&gt;1039-1048&lt;/pages&gt;&lt;volume&gt;47&lt;/volume&gt;&lt;dates&gt;&lt;year&gt;2024&lt;/year&gt;&lt;pub-dates&gt;&lt;date&gt;2024 JUL 16&lt;/date&gt;&lt;/pub-dates&gt;&lt;/dates&gt;&lt;isbn&gt;2509-2715&amp;#xD;2509-2723&lt;/isbn&gt;&lt;accession-num&gt;WOS:001268697500001&lt;/accession-num&gt;&lt;urls&gt;&lt;/urls&gt;&lt;custom6&gt;JUL 2024&lt;/custom6&gt;&lt;electronic-resource-num&gt;10.1007/s11357-024-01280-3&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2)</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0C33322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Longitudinal cohort study</w:t>
            </w:r>
          </w:p>
        </w:tc>
        <w:tc>
          <w:tcPr>
            <w:tcW w:w="1207" w:type="dxa"/>
            <w:hideMark/>
          </w:tcPr>
          <w:p w14:paraId="2317214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n=310</w:t>
            </w:r>
            <w:r w:rsidRPr="00832F04">
              <w:rPr>
                <w:rFonts w:ascii="Aptos Narrow" w:eastAsia="Times New Roman" w:hAnsi="Aptos Narrow" w:cs="Times New Roman"/>
                <w:kern w:val="0"/>
                <w:sz w:val="18"/>
                <w:szCs w:val="18"/>
                <w:lang w:eastAsia="en-GB"/>
                <w14:ligatures w14:val="none"/>
              </w:rPr>
              <w:br/>
              <w:t>(164 M, 146 F)</w:t>
            </w:r>
          </w:p>
        </w:tc>
        <w:tc>
          <w:tcPr>
            <w:tcW w:w="1134" w:type="dxa"/>
            <w:hideMark/>
          </w:tcPr>
          <w:p w14:paraId="4964CCA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7.1 ± 7.0</w:t>
            </w:r>
          </w:p>
        </w:tc>
        <w:tc>
          <w:tcPr>
            <w:tcW w:w="1134" w:type="dxa"/>
            <w:hideMark/>
          </w:tcPr>
          <w:p w14:paraId="3B0CFCE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9 ± 5.5</w:t>
            </w:r>
          </w:p>
        </w:tc>
        <w:tc>
          <w:tcPr>
            <w:tcW w:w="3118" w:type="dxa"/>
            <w:hideMark/>
          </w:tcPr>
          <w:p w14:paraId="7C4F5E5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w:t>
            </w:r>
            <w:r w:rsidRPr="00832F04">
              <w:rPr>
                <w:rFonts w:ascii="Aptos Narrow" w:eastAsia="Times New Roman" w:hAnsi="Aptos Narrow" w:cs="Times New Roman"/>
                <w:kern w:val="0"/>
                <w:sz w:val="18"/>
                <w:szCs w:val="18"/>
                <w:lang w:eastAsia="en-GB"/>
                <w14:ligatures w14:val="none"/>
              </w:rPr>
              <w:br/>
              <w:t>Setting: Internal medical units</w:t>
            </w:r>
          </w:p>
        </w:tc>
        <w:tc>
          <w:tcPr>
            <w:tcW w:w="2552" w:type="dxa"/>
            <w:hideMark/>
          </w:tcPr>
          <w:p w14:paraId="0BE33ECC"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Within 24hrs of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27ECD01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42F78368"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2C78F517"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0FBE94F"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5A02584C" w14:textId="074FABEF"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 xml:space="preserve">Palese (2016), </w:t>
            </w:r>
            <w:r w:rsidRPr="00004FEC">
              <w:rPr>
                <w:rFonts w:ascii="Aptos Narrow" w:eastAsia="Times New Roman" w:hAnsi="Aptos Narrow" w:cs="Times New Roman"/>
                <w:color w:val="000000" w:themeColor="text1"/>
                <w:kern w:val="0"/>
                <w:sz w:val="18"/>
                <w:szCs w:val="18"/>
                <w:lang w:eastAsia="en-GB"/>
                <w14:ligatures w14:val="none"/>
              </w:rPr>
              <w:br/>
              <w:t>Italy</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r>
            <w:r w:rsidR="00C378E7">
              <w:rPr>
                <w:rFonts w:ascii="Aptos Narrow" w:eastAsia="Times New Roman" w:hAnsi="Aptos Narrow" w:cs="Times New Roman"/>
                <w:color w:val="000000" w:themeColor="text1"/>
                <w:kern w:val="0"/>
                <w:sz w:val="18"/>
                <w:szCs w:val="18"/>
                <w:lang w:eastAsia="en-GB"/>
                <w14:ligatures w14:val="none"/>
              </w:rPr>
              <w:instrText xml:space="preserve"> ADDIN EN.CITE &lt;EndNote&gt;&lt;Cite&gt;&lt;Author&gt;Palese&lt;/Author&gt;&lt;Year&gt;2016&lt;/Year&gt;&lt;RecNum&gt;33890&lt;/RecNum&gt;&lt;DisplayText&gt;(73)&lt;/DisplayText&gt;&lt;record&gt;&lt;rec-number&gt;33890&lt;/rec-number&gt;&lt;foreign-keys&gt;&lt;key app="EN" db-id="wxx5et0r3dat26e02eppeww0vd0rsxzprfsx" timestamp="1706625533"&gt;33890&lt;/key&gt;&lt;/foreign-keys&gt;&lt;ref-type name="Journal Article"&gt;17&lt;/ref-type&gt;&lt;contributors&gt;&lt;authors&gt;&lt;author&gt;Palese, A.&lt;/author&gt;&lt;author&gt;Gonella, S.&lt;/author&gt;&lt;author&gt;Moreale, R.&lt;/author&gt;&lt;author&gt;Guarnier, A.&lt;/author&gt;&lt;author&gt;Barelli, P.&lt;/author&gt;&lt;author&gt;Zambiasi, P.&lt;/author&gt;&lt;author&gt;Allegrini, E.&lt;/author&gt;&lt;author&gt;Bazoli, L.&lt;/author&gt;&lt;author&gt;Casson, P.&lt;/author&gt;&lt;author&gt;Marin, M.&lt;/author&gt;&lt;author&gt;Padovan, M.&lt;/author&gt;&lt;author&gt;Picogna, M.&lt;/author&gt;&lt;author&gt;Taddia, P.&lt;/author&gt;&lt;author&gt;Salmaso, D.&lt;/author&gt;&lt;author&gt;Chiari, P.&lt;/author&gt;&lt;author&gt;Frison, T.&lt;/author&gt;&lt;author&gt;Marognolli, O.&lt;/author&gt;&lt;author&gt;Benaglio, C.&lt;/author&gt;&lt;author&gt;Canzan, F.&lt;/author&gt;&lt;author&gt;Ambrosi, E.&lt;/author&gt;&lt;author&gt;Saiani, L.&lt;/author&gt;&lt;author&gt;Esamed Grp&lt;/author&gt;&lt;/authors&gt;&lt;/contributors&gt;&lt;titles&gt;&lt;title&gt;Hospital-acquired functional decline in older patients cared for in acute medical wards and predictors: Findings from a multicentre longitudinal study&lt;/title&gt;&lt;secondary-title&gt;Geriatric Nursing&lt;/secondary-title&gt;&lt;/titles&gt;&lt;periodical&gt;&lt;full-title&gt;Geriatric Nursing&lt;/full-title&gt;&lt;/periodical&gt;&lt;pages&gt;192-199&lt;/pages&gt;&lt;volume&gt;37&lt;/volume&gt;&lt;number&gt;3&lt;/number&gt;&lt;dates&gt;&lt;year&gt;2016&lt;/year&gt;&lt;pub-dates&gt;&lt;date&gt;MAY-JUN&lt;/date&gt;&lt;/pub-dates&gt;&lt;/dates&gt;&lt;isbn&gt;0197-4572&amp;#xD;1528-3984&lt;/isbn&gt;&lt;accession-num&gt;WOS:000378366400005&lt;/accession-num&gt;&lt;urls&gt;&lt;/urls&gt;&lt;electronic-resource-num&gt;10.1016/j.gerinurse.2016.01.001&lt;/electronic-resource-num&gt;&lt;/record&gt;&lt;/Cite&gt;&lt;/EndNote&gt;</w:instrText>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3)</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7024543"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Longitudinal survey study</w:t>
            </w:r>
          </w:p>
        </w:tc>
        <w:tc>
          <w:tcPr>
            <w:tcW w:w="1207" w:type="dxa"/>
            <w:hideMark/>
          </w:tcPr>
          <w:p w14:paraId="1D27D32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464 </w:t>
            </w:r>
            <w:r w:rsidRPr="00832F04">
              <w:rPr>
                <w:rFonts w:ascii="Aptos Narrow" w:eastAsia="Times New Roman" w:hAnsi="Aptos Narrow" w:cs="Times New Roman"/>
                <w:kern w:val="0"/>
                <w:sz w:val="18"/>
                <w:szCs w:val="18"/>
                <w:lang w:eastAsia="en-GB"/>
                <w14:ligatures w14:val="none"/>
              </w:rPr>
              <w:br/>
              <w:t>(718 M, 746 F)</w:t>
            </w:r>
          </w:p>
        </w:tc>
        <w:tc>
          <w:tcPr>
            <w:tcW w:w="1134" w:type="dxa"/>
            <w:hideMark/>
          </w:tcPr>
          <w:p w14:paraId="1BDCB21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74.4 ± 14.4</w:t>
            </w:r>
          </w:p>
        </w:tc>
        <w:tc>
          <w:tcPr>
            <w:tcW w:w="1134" w:type="dxa"/>
            <w:hideMark/>
          </w:tcPr>
          <w:p w14:paraId="7CA939A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9.2 ± 7.2</w:t>
            </w:r>
          </w:p>
        </w:tc>
        <w:tc>
          <w:tcPr>
            <w:tcW w:w="3118" w:type="dxa"/>
            <w:hideMark/>
          </w:tcPr>
          <w:p w14:paraId="0314B97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General acute condition</w:t>
            </w:r>
            <w:r w:rsidRPr="00832F04">
              <w:rPr>
                <w:rFonts w:ascii="Aptos Narrow" w:eastAsia="Times New Roman" w:hAnsi="Aptos Narrow" w:cs="Times New Roman"/>
                <w:kern w:val="0"/>
                <w:sz w:val="18"/>
                <w:szCs w:val="18"/>
                <w:lang w:eastAsia="en-GB"/>
                <w14:ligatures w14:val="none"/>
              </w:rPr>
              <w:br/>
              <w:t>Setting: Acute medical units</w:t>
            </w:r>
          </w:p>
        </w:tc>
        <w:tc>
          <w:tcPr>
            <w:tcW w:w="2552" w:type="dxa"/>
            <w:hideMark/>
          </w:tcPr>
          <w:p w14:paraId="4D1B09E1"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2156D0D0"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hysical function</w:t>
            </w:r>
          </w:p>
        </w:tc>
        <w:tc>
          <w:tcPr>
            <w:tcW w:w="1418" w:type="dxa"/>
            <w:hideMark/>
          </w:tcPr>
          <w:p w14:paraId="1A957E6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BI</w:t>
            </w:r>
          </w:p>
        </w:tc>
        <w:tc>
          <w:tcPr>
            <w:tcW w:w="850" w:type="dxa"/>
            <w:hideMark/>
          </w:tcPr>
          <w:p w14:paraId="741EE9CA"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4AA6A2ED" w14:textId="77777777" w:rsidTr="007313B1">
        <w:trPr>
          <w:trHeight w:val="1284"/>
        </w:trPr>
        <w:tc>
          <w:tcPr>
            <w:cnfStyle w:val="001000000000" w:firstRow="0" w:lastRow="0" w:firstColumn="1" w:lastColumn="0" w:oddVBand="0" w:evenVBand="0" w:oddHBand="0" w:evenHBand="0" w:firstRowFirstColumn="0" w:firstRowLastColumn="0" w:lastRowFirstColumn="0" w:lastRowLastColumn="0"/>
            <w:tcW w:w="1411" w:type="dxa"/>
            <w:hideMark/>
          </w:tcPr>
          <w:p w14:paraId="3B327083" w14:textId="618B0E65"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proofErr w:type="spellStart"/>
            <w:r w:rsidRPr="00004FEC">
              <w:rPr>
                <w:rFonts w:ascii="Aptos Narrow" w:eastAsia="Times New Roman" w:hAnsi="Aptos Narrow" w:cs="Times New Roman"/>
                <w:color w:val="000000" w:themeColor="text1"/>
                <w:kern w:val="0"/>
                <w:sz w:val="18"/>
                <w:szCs w:val="18"/>
                <w:lang w:eastAsia="en-GB"/>
                <w14:ligatures w14:val="none"/>
              </w:rPr>
              <w:t>Pourhassan</w:t>
            </w:r>
            <w:proofErr w:type="spellEnd"/>
            <w:r w:rsidRPr="00004FEC">
              <w:rPr>
                <w:rFonts w:ascii="Aptos Narrow" w:eastAsia="Times New Roman" w:hAnsi="Aptos Narrow" w:cs="Times New Roman"/>
                <w:color w:val="000000" w:themeColor="text1"/>
                <w:kern w:val="0"/>
                <w:sz w:val="18"/>
                <w:szCs w:val="18"/>
                <w:lang w:eastAsia="en-GB"/>
                <w14:ligatures w14:val="none"/>
              </w:rPr>
              <w:t xml:space="preserve"> (2020),</w:t>
            </w:r>
            <w:r w:rsidRPr="00004FEC">
              <w:rPr>
                <w:rFonts w:ascii="Aptos Narrow" w:eastAsia="Times New Roman" w:hAnsi="Aptos Narrow" w:cs="Times New Roman"/>
                <w:color w:val="000000" w:themeColor="text1"/>
                <w:kern w:val="0"/>
                <w:sz w:val="18"/>
                <w:szCs w:val="18"/>
                <w:lang w:eastAsia="en-GB"/>
                <w14:ligatures w14:val="none"/>
              </w:rPr>
              <w:br/>
              <w:t>Germany</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4)</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19133240"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Prospective longitudinal study</w:t>
            </w:r>
          </w:p>
        </w:tc>
        <w:tc>
          <w:tcPr>
            <w:tcW w:w="1207" w:type="dxa"/>
            <w:hideMark/>
          </w:tcPr>
          <w:p w14:paraId="107B80DE"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41 </w:t>
            </w:r>
            <w:r w:rsidRPr="00832F04">
              <w:rPr>
                <w:rFonts w:ascii="Aptos Narrow" w:eastAsia="Times New Roman" w:hAnsi="Aptos Narrow" w:cs="Times New Roman"/>
                <w:kern w:val="0"/>
                <w:sz w:val="18"/>
                <w:szCs w:val="18"/>
                <w:lang w:eastAsia="en-GB"/>
                <w14:ligatures w14:val="none"/>
              </w:rPr>
              <w:br/>
              <w:t>(11 M, 30 F)</w:t>
            </w:r>
          </w:p>
        </w:tc>
        <w:tc>
          <w:tcPr>
            <w:tcW w:w="1134" w:type="dxa"/>
            <w:hideMark/>
          </w:tcPr>
          <w:p w14:paraId="6D0B804A"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2.4 ± 6.6</w:t>
            </w:r>
          </w:p>
        </w:tc>
        <w:tc>
          <w:tcPr>
            <w:tcW w:w="1134" w:type="dxa"/>
            <w:hideMark/>
          </w:tcPr>
          <w:p w14:paraId="6D458733"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16.0 ± 3.1</w:t>
            </w:r>
          </w:p>
        </w:tc>
        <w:tc>
          <w:tcPr>
            <w:tcW w:w="3118" w:type="dxa"/>
            <w:hideMark/>
          </w:tcPr>
          <w:p w14:paraId="1F609429"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NR</w:t>
            </w:r>
            <w:r w:rsidRPr="00832F04">
              <w:rPr>
                <w:rFonts w:ascii="Aptos Narrow" w:eastAsia="Times New Roman" w:hAnsi="Aptos Narrow" w:cs="Times New Roman"/>
                <w:kern w:val="0"/>
                <w:sz w:val="18"/>
                <w:szCs w:val="18"/>
                <w:lang w:eastAsia="en-GB"/>
                <w14:ligatures w14:val="none"/>
              </w:rPr>
              <w:br/>
              <w:t xml:space="preserve">Setting: Geriatric hospital department </w:t>
            </w:r>
          </w:p>
        </w:tc>
        <w:tc>
          <w:tcPr>
            <w:tcW w:w="2552" w:type="dxa"/>
            <w:hideMark/>
          </w:tcPr>
          <w:p w14:paraId="57209A45"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24hrs of admission</w:t>
            </w:r>
            <w:r w:rsidRPr="00832F04">
              <w:rPr>
                <w:rFonts w:ascii="Aptos Narrow" w:eastAsia="Times New Roman" w:hAnsi="Aptos Narrow" w:cs="Times New Roman"/>
                <w:kern w:val="0"/>
                <w:sz w:val="18"/>
                <w:szCs w:val="18"/>
                <w:lang w:eastAsia="en-GB"/>
                <w14:ligatures w14:val="none"/>
              </w:rPr>
              <w:br/>
              <w:t>T1: Hospital discharge (latest, after 14 days)</w:t>
            </w:r>
          </w:p>
        </w:tc>
        <w:tc>
          <w:tcPr>
            <w:tcW w:w="1984" w:type="dxa"/>
            <w:hideMark/>
          </w:tcPr>
          <w:p w14:paraId="18CB3DCF"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r w:rsidRPr="00832F04">
              <w:rPr>
                <w:rFonts w:ascii="Aptos Narrow" w:eastAsia="Times New Roman" w:hAnsi="Aptos Narrow" w:cs="Times New Roman"/>
                <w:kern w:val="0"/>
                <w:sz w:val="18"/>
                <w:szCs w:val="18"/>
                <w:lang w:eastAsia="en-GB"/>
                <w14:ligatures w14:val="none"/>
              </w:rPr>
              <w:br/>
              <w:t>Muscle mass,</w:t>
            </w:r>
            <w:r w:rsidRPr="00832F04">
              <w:rPr>
                <w:rFonts w:ascii="Aptos Narrow" w:eastAsia="Times New Roman" w:hAnsi="Aptos Narrow" w:cs="Times New Roman"/>
                <w:kern w:val="0"/>
                <w:sz w:val="18"/>
                <w:szCs w:val="18"/>
                <w:lang w:eastAsia="en-GB"/>
                <w14:ligatures w14:val="none"/>
              </w:rPr>
              <w:br/>
              <w:t>Physical function</w:t>
            </w:r>
          </w:p>
        </w:tc>
        <w:tc>
          <w:tcPr>
            <w:tcW w:w="1418" w:type="dxa"/>
            <w:hideMark/>
          </w:tcPr>
          <w:p w14:paraId="480EE18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r w:rsidRPr="00832F04">
              <w:rPr>
                <w:rFonts w:ascii="Aptos Narrow" w:eastAsia="Times New Roman" w:hAnsi="Aptos Narrow" w:cs="Times New Roman"/>
                <w:kern w:val="0"/>
                <w:sz w:val="18"/>
                <w:szCs w:val="18"/>
                <w:lang w:eastAsia="en-GB"/>
                <w14:ligatures w14:val="none"/>
              </w:rPr>
              <w:br/>
              <w:t>KES,</w:t>
            </w:r>
            <w:r w:rsidRPr="00832F04">
              <w:rPr>
                <w:rFonts w:ascii="Aptos Narrow" w:eastAsia="Times New Roman" w:hAnsi="Aptos Narrow" w:cs="Times New Roman"/>
                <w:kern w:val="0"/>
                <w:sz w:val="18"/>
                <w:szCs w:val="18"/>
                <w:lang w:eastAsia="en-GB"/>
                <w14:ligatures w14:val="none"/>
              </w:rPr>
              <w:br/>
              <w:t>Mid-thigh CSA (via MRI)</w:t>
            </w:r>
            <w:r w:rsidRPr="00832F04">
              <w:rPr>
                <w:rFonts w:ascii="Aptos Narrow" w:eastAsia="Times New Roman" w:hAnsi="Aptos Narrow" w:cs="Times New Roman"/>
                <w:kern w:val="0"/>
                <w:sz w:val="18"/>
                <w:szCs w:val="18"/>
                <w:lang w:eastAsia="en-GB"/>
                <w14:ligatures w14:val="none"/>
              </w:rPr>
              <w:br/>
              <w:t>BI</w:t>
            </w:r>
          </w:p>
        </w:tc>
        <w:tc>
          <w:tcPr>
            <w:tcW w:w="850" w:type="dxa"/>
            <w:hideMark/>
          </w:tcPr>
          <w:p w14:paraId="7DEEBBC6" w14:textId="77777777" w:rsidR="00657929" w:rsidRPr="00832F04" w:rsidRDefault="00657929" w:rsidP="007313B1">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8/8</w:t>
            </w:r>
            <w:r w:rsidRPr="00832F04">
              <w:rPr>
                <w:rFonts w:ascii="Aptos Narrow" w:eastAsia="Times New Roman" w:hAnsi="Aptos Narrow" w:cs="Times New Roman"/>
                <w:color w:val="000000"/>
                <w:kern w:val="0"/>
                <w:sz w:val="18"/>
                <w:szCs w:val="18"/>
                <w:lang w:eastAsia="en-GB"/>
                <w14:ligatures w14:val="none"/>
              </w:rPr>
              <w:br/>
              <w:t>High</w:t>
            </w:r>
          </w:p>
        </w:tc>
      </w:tr>
      <w:tr w:rsidR="00657929" w:rsidRPr="00832F04" w14:paraId="6FA17FA8" w14:textId="77777777" w:rsidTr="007313B1">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411" w:type="dxa"/>
            <w:hideMark/>
          </w:tcPr>
          <w:p w14:paraId="75C52BA5" w14:textId="38D7FF6A" w:rsidR="00657929" w:rsidRPr="00004FEC" w:rsidRDefault="00657929" w:rsidP="007313B1">
            <w:pPr>
              <w:jc w:val="center"/>
              <w:rPr>
                <w:rFonts w:ascii="Aptos Narrow" w:eastAsia="Times New Roman" w:hAnsi="Aptos Narrow" w:cs="Times New Roman"/>
                <w:color w:val="000000" w:themeColor="text1"/>
                <w:kern w:val="0"/>
                <w:sz w:val="18"/>
                <w:szCs w:val="18"/>
                <w:lang w:eastAsia="en-GB"/>
                <w14:ligatures w14:val="none"/>
              </w:rPr>
            </w:pPr>
            <w:r w:rsidRPr="00004FEC">
              <w:rPr>
                <w:rFonts w:ascii="Aptos Narrow" w:eastAsia="Times New Roman" w:hAnsi="Aptos Narrow" w:cs="Times New Roman"/>
                <w:color w:val="000000" w:themeColor="text1"/>
                <w:kern w:val="0"/>
                <w:sz w:val="18"/>
                <w:szCs w:val="18"/>
                <w:lang w:eastAsia="en-GB"/>
                <w14:ligatures w14:val="none"/>
              </w:rPr>
              <w:t>Hansen (2023),</w:t>
            </w:r>
            <w:r w:rsidRPr="00004FEC">
              <w:rPr>
                <w:rFonts w:ascii="Aptos Narrow" w:eastAsia="Times New Roman" w:hAnsi="Aptos Narrow" w:cs="Times New Roman"/>
                <w:color w:val="000000" w:themeColor="text1"/>
                <w:kern w:val="0"/>
                <w:sz w:val="18"/>
                <w:szCs w:val="18"/>
                <w:lang w:eastAsia="en-GB"/>
                <w14:ligatures w14:val="none"/>
              </w:rPr>
              <w:br/>
              <w:t>Denmark</w:t>
            </w:r>
            <w:r>
              <w:t xml:space="preserve"> </w:t>
            </w:r>
            <w:r>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YW5zZW48L0F1dGhvcj48WWVhcj4yMDIzPC9ZZWFyPjxS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 </w:instrText>
            </w:r>
            <w:r w:rsidR="00C378E7">
              <w:rPr>
                <w:rFonts w:ascii="Aptos Narrow" w:eastAsia="Times New Roman" w:hAnsi="Aptos Narrow" w:cs="Times New Roman"/>
                <w:color w:val="000000" w:themeColor="text1"/>
                <w:kern w:val="0"/>
                <w:sz w:val="18"/>
                <w:szCs w:val="18"/>
                <w:lang w:eastAsia="en-GB"/>
                <w14:ligatures w14:val="none"/>
              </w:rPr>
              <w:fldChar w:fldCharType="begin">
                <w:fldData xml:space="preserve">PEVuZE5vdGU+PENpdGU+PEF1dGhvcj5IYW5zZW48L0F1dGhvcj48WWVhcj4yMDIzPC9ZZWFyPjxS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</w:fldData>
              </w:fldChar>
            </w:r>
            <w:r w:rsidR="00C378E7">
              <w:rPr>
                <w:rFonts w:ascii="Aptos Narrow" w:eastAsia="Times New Roman" w:hAnsi="Aptos Narrow" w:cs="Times New Roman"/>
                <w:color w:val="000000" w:themeColor="text1"/>
                <w:kern w:val="0"/>
                <w:sz w:val="18"/>
                <w:szCs w:val="18"/>
                <w:lang w:eastAsia="en-GB"/>
                <w14:ligatures w14:val="none"/>
              </w:rPr>
              <w:instrText xml:space="preserve"> ADDIN EN.CITE.DATA </w:instrText>
            </w:r>
            <w:r w:rsidR="00C378E7">
              <w:rPr>
                <w:rFonts w:ascii="Aptos Narrow" w:eastAsia="Times New Roman" w:hAnsi="Aptos Narrow" w:cs="Times New Roman"/>
                <w:color w:val="000000" w:themeColor="text1"/>
                <w:kern w:val="0"/>
                <w:sz w:val="18"/>
                <w:szCs w:val="18"/>
                <w:lang w:eastAsia="en-GB"/>
                <w14:ligatures w14:val="none"/>
              </w:rPr>
            </w:r>
            <w:r w:rsidR="00C378E7">
              <w:rPr>
                <w:rFonts w:ascii="Aptos Narrow" w:eastAsia="Times New Roman" w:hAnsi="Aptos Narrow" w:cs="Times New Roman"/>
                <w:color w:val="000000" w:themeColor="text1"/>
                <w:kern w:val="0"/>
                <w:sz w:val="18"/>
                <w:szCs w:val="18"/>
                <w:lang w:eastAsia="en-GB"/>
                <w14:ligatures w14:val="none"/>
              </w:rPr>
              <w:fldChar w:fldCharType="end"/>
            </w:r>
            <w:r>
              <w:rPr>
                <w:rFonts w:ascii="Aptos Narrow" w:eastAsia="Times New Roman" w:hAnsi="Aptos Narrow" w:cs="Times New Roman"/>
                <w:color w:val="000000" w:themeColor="text1"/>
                <w:kern w:val="0"/>
                <w:sz w:val="18"/>
                <w:szCs w:val="18"/>
                <w:lang w:eastAsia="en-GB"/>
                <w14:ligatures w14:val="none"/>
              </w:rPr>
            </w:r>
            <w:r>
              <w:rPr>
                <w:rFonts w:ascii="Aptos Narrow" w:eastAsia="Times New Roman" w:hAnsi="Aptos Narrow" w:cs="Times New Roman"/>
                <w:color w:val="000000" w:themeColor="text1"/>
                <w:kern w:val="0"/>
                <w:sz w:val="18"/>
                <w:szCs w:val="18"/>
                <w:lang w:eastAsia="en-GB"/>
                <w14:ligatures w14:val="none"/>
              </w:rPr>
              <w:fldChar w:fldCharType="separate"/>
            </w:r>
            <w:r w:rsidR="00C378E7">
              <w:rPr>
                <w:rFonts w:ascii="Aptos Narrow" w:eastAsia="Times New Roman" w:hAnsi="Aptos Narrow" w:cs="Times New Roman"/>
                <w:noProof/>
                <w:color w:val="000000" w:themeColor="text1"/>
                <w:kern w:val="0"/>
                <w:sz w:val="18"/>
                <w:szCs w:val="18"/>
                <w:lang w:eastAsia="en-GB"/>
                <w14:ligatures w14:val="none"/>
              </w:rPr>
              <w:t>(75)</w:t>
            </w:r>
            <w:r>
              <w:rPr>
                <w:rFonts w:ascii="Aptos Narrow" w:eastAsia="Times New Roman" w:hAnsi="Aptos Narrow" w:cs="Times New Roman"/>
                <w:color w:val="000000" w:themeColor="text1"/>
                <w:kern w:val="0"/>
                <w:sz w:val="18"/>
                <w:szCs w:val="18"/>
                <w:lang w:eastAsia="en-GB"/>
                <w14:ligatures w14:val="none"/>
              </w:rPr>
              <w:fldChar w:fldCharType="end"/>
            </w:r>
          </w:p>
        </w:tc>
        <w:tc>
          <w:tcPr>
            <w:tcW w:w="1205" w:type="dxa"/>
            <w:hideMark/>
          </w:tcPr>
          <w:p w14:paraId="28285912"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Single-centre feasibility study</w:t>
            </w:r>
          </w:p>
        </w:tc>
        <w:tc>
          <w:tcPr>
            <w:tcW w:w="1207" w:type="dxa"/>
            <w:hideMark/>
          </w:tcPr>
          <w:p w14:paraId="2EEDD26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 xml:space="preserve">n=17 </w:t>
            </w:r>
            <w:r w:rsidRPr="00832F04">
              <w:rPr>
                <w:rFonts w:ascii="Aptos Narrow" w:eastAsia="Times New Roman" w:hAnsi="Aptos Narrow" w:cs="Times New Roman"/>
                <w:kern w:val="0"/>
                <w:sz w:val="18"/>
                <w:szCs w:val="18"/>
                <w:lang w:eastAsia="en-GB"/>
                <w14:ligatures w14:val="none"/>
              </w:rPr>
              <w:br/>
              <w:t>(9 M, 8 F)</w:t>
            </w:r>
          </w:p>
        </w:tc>
        <w:tc>
          <w:tcPr>
            <w:tcW w:w="1134" w:type="dxa"/>
            <w:hideMark/>
          </w:tcPr>
          <w:p w14:paraId="74AD31C6"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85.0 ± 6.5</w:t>
            </w:r>
          </w:p>
        </w:tc>
        <w:tc>
          <w:tcPr>
            <w:tcW w:w="1134" w:type="dxa"/>
            <w:hideMark/>
          </w:tcPr>
          <w:p w14:paraId="335B64E7"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5.7 ± 1.6</w:t>
            </w:r>
          </w:p>
        </w:tc>
        <w:tc>
          <w:tcPr>
            <w:tcW w:w="3118" w:type="dxa"/>
            <w:hideMark/>
          </w:tcPr>
          <w:p w14:paraId="543AC204"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Condition: Acute medical conditions</w:t>
            </w:r>
            <w:r w:rsidRPr="00832F04">
              <w:rPr>
                <w:rFonts w:ascii="Aptos Narrow" w:eastAsia="Times New Roman" w:hAnsi="Aptos Narrow" w:cs="Times New Roman"/>
                <w:kern w:val="0"/>
                <w:sz w:val="18"/>
                <w:szCs w:val="18"/>
                <w:lang w:eastAsia="en-GB"/>
                <w14:ligatures w14:val="none"/>
              </w:rPr>
              <w:br/>
              <w:t>Setting: Acute medical ward</w:t>
            </w:r>
          </w:p>
        </w:tc>
        <w:tc>
          <w:tcPr>
            <w:tcW w:w="2552" w:type="dxa"/>
            <w:hideMark/>
          </w:tcPr>
          <w:p w14:paraId="6D31F3F5"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T0: Hospital admission</w:t>
            </w:r>
            <w:r w:rsidRPr="00832F04">
              <w:rPr>
                <w:rFonts w:ascii="Aptos Narrow" w:eastAsia="Times New Roman" w:hAnsi="Aptos Narrow" w:cs="Times New Roman"/>
                <w:kern w:val="0"/>
                <w:sz w:val="18"/>
                <w:szCs w:val="18"/>
                <w:lang w:eastAsia="en-GB"/>
                <w14:ligatures w14:val="none"/>
              </w:rPr>
              <w:br/>
              <w:t>T1: Hospital discharge</w:t>
            </w:r>
          </w:p>
        </w:tc>
        <w:tc>
          <w:tcPr>
            <w:tcW w:w="1984" w:type="dxa"/>
            <w:hideMark/>
          </w:tcPr>
          <w:p w14:paraId="3068FC69"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Muscle strength</w:t>
            </w:r>
          </w:p>
        </w:tc>
        <w:tc>
          <w:tcPr>
            <w:tcW w:w="1418" w:type="dxa"/>
            <w:hideMark/>
          </w:tcPr>
          <w:p w14:paraId="46A80C1B"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18"/>
                <w:szCs w:val="18"/>
                <w:lang w:eastAsia="en-GB"/>
                <w14:ligatures w14:val="none"/>
              </w:rPr>
            </w:pPr>
            <w:r w:rsidRPr="00832F04">
              <w:rPr>
                <w:rFonts w:ascii="Aptos Narrow" w:eastAsia="Times New Roman" w:hAnsi="Aptos Narrow" w:cs="Times New Roman"/>
                <w:kern w:val="0"/>
                <w:sz w:val="18"/>
                <w:szCs w:val="18"/>
                <w:lang w:eastAsia="en-GB"/>
                <w14:ligatures w14:val="none"/>
              </w:rPr>
              <w:t>HGS</w:t>
            </w:r>
          </w:p>
        </w:tc>
        <w:tc>
          <w:tcPr>
            <w:tcW w:w="850" w:type="dxa"/>
            <w:hideMark/>
          </w:tcPr>
          <w:p w14:paraId="37E537FC" w14:textId="77777777" w:rsidR="00657929" w:rsidRPr="00832F04" w:rsidRDefault="00657929" w:rsidP="007313B1">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lang w:eastAsia="en-GB"/>
                <w14:ligatures w14:val="none"/>
              </w:rPr>
            </w:pPr>
            <w:r w:rsidRPr="00832F04">
              <w:rPr>
                <w:rFonts w:ascii="Aptos Narrow" w:eastAsia="Times New Roman" w:hAnsi="Aptos Narrow" w:cs="Times New Roman"/>
                <w:color w:val="000000"/>
                <w:kern w:val="0"/>
                <w:sz w:val="18"/>
                <w:szCs w:val="18"/>
                <w:lang w:eastAsia="en-GB"/>
                <w14:ligatures w14:val="none"/>
              </w:rPr>
              <w:t>6/8</w:t>
            </w:r>
            <w:r w:rsidRPr="00832F04">
              <w:rPr>
                <w:rFonts w:ascii="Aptos Narrow" w:eastAsia="Times New Roman" w:hAnsi="Aptos Narrow" w:cs="Times New Roman"/>
                <w:color w:val="000000"/>
                <w:kern w:val="0"/>
                <w:sz w:val="18"/>
                <w:szCs w:val="18"/>
                <w:lang w:eastAsia="en-GB"/>
                <w14:ligatures w14:val="none"/>
              </w:rPr>
              <w:br/>
              <w:t>High</w:t>
            </w:r>
          </w:p>
        </w:tc>
      </w:tr>
    </w:tbl>
    <w:p w14:paraId="3B9318B6" w14:textId="382E5D37" w:rsidR="00347C7C" w:rsidRDefault="007C01CB" w:rsidP="000A3D9C">
      <w:pPr>
        <w:spacing w:line="360" w:lineRule="auto"/>
        <w:jc w:val="both"/>
        <w:rPr>
          <w:color w:val="000000" w:themeColor="text1"/>
        </w:rPr>
        <w:sectPr w:rsidR="00347C7C" w:rsidSect="002F7AEC">
          <w:pgSz w:w="16838" w:h="11906" w:orient="landscape"/>
          <w:pgMar w:top="1440" w:right="1440" w:bottom="1440" w:left="1440" w:header="708" w:footer="708" w:gutter="0"/>
          <w:cols w:space="708"/>
          <w:docGrid w:linePitch="360"/>
        </w:sectPr>
      </w:pPr>
      <w:r w:rsidRPr="00D80D74">
        <w:rPr>
          <w:noProof/>
        </w:rPr>
        <mc:AlternateContent>
          <mc:Choice Requires="wps">
            <w:drawing>
              <wp:anchor distT="0" distB="0" distL="114300" distR="114300" simplePos="0" relativeHeight="251662336" behindDoc="1" locked="0" layoutInCell="1" allowOverlap="0" wp14:anchorId="592462AD" wp14:editId="5F8F90BF">
                <wp:simplePos x="0" y="0"/>
                <wp:positionH relativeFrom="page">
                  <wp:posOffset>354330</wp:posOffset>
                </wp:positionH>
                <wp:positionV relativeFrom="page">
                  <wp:posOffset>5580380</wp:posOffset>
                </wp:positionV>
                <wp:extent cx="9651365" cy="1249045"/>
                <wp:effectExtent l="0" t="0" r="0" b="0"/>
                <wp:wrapNone/>
                <wp:docPr id="438791677" name="Text Box 1"/>
                <wp:cNvGraphicFramePr/>
                <a:graphic xmlns:a="http://schemas.openxmlformats.org/drawingml/2006/main">
                  <a:graphicData uri="http://schemas.microsoft.com/office/word/2010/wordprocessingShape">
                    <wps:wsp>
                      <wps:cNvSpPr txBox="1"/>
                      <wps:spPr>
                        <a:xfrm>
                          <a:off x="0" y="0"/>
                          <a:ext cx="9651365" cy="1249045"/>
                        </a:xfrm>
                        <a:prstGeom prst="rect">
                          <a:avLst/>
                        </a:prstGeom>
                        <a:noFill/>
                        <a:ln w="6350">
                          <a:noFill/>
                        </a:ln>
                      </wps:spPr>
                      <wps:txbx>
                        <w:txbxContent>
                          <w:p w14:paraId="425AD50D" w14:textId="77777777" w:rsidR="00775132" w:rsidRPr="00C06DFD" w:rsidRDefault="00775132" w:rsidP="00775132">
                            <w:pPr>
                              <w:spacing w:after="0"/>
                              <w:jc w:val="both"/>
                              <w:rPr>
                                <w:sz w:val="20"/>
                                <w:szCs w:val="20"/>
                              </w:rPr>
                            </w:pPr>
                            <w:r w:rsidRPr="00C06DFD">
                              <w:rPr>
                                <w:sz w:val="20"/>
                                <w:szCs w:val="20"/>
                              </w:rPr>
                              <w:t>All variables are presented as mean ± standard deviation (SD), unless indicated otherwise.</w:t>
                            </w:r>
                          </w:p>
                          <w:p w14:paraId="31AC34AE" w14:textId="77777777" w:rsidR="00775132" w:rsidRPr="00C06DFD" w:rsidRDefault="00775132" w:rsidP="00775132">
                            <w:pPr>
                              <w:spacing w:after="0"/>
                              <w:jc w:val="both"/>
                              <w:rPr>
                                <w:sz w:val="20"/>
                                <w:szCs w:val="20"/>
                              </w:rPr>
                            </w:pPr>
                            <w:r w:rsidRPr="00C06DFD">
                              <w:rPr>
                                <w:b/>
                                <w:bCs/>
                                <w:i/>
                                <w:iCs/>
                                <w:sz w:val="20"/>
                                <w:szCs w:val="20"/>
                              </w:rPr>
                              <w:t>Abbreviations:</w:t>
                            </w:r>
                            <w:r w:rsidRPr="00C06DFD">
                              <w:rPr>
                                <w:sz w:val="20"/>
                                <w:szCs w:val="20"/>
                              </w:rPr>
                              <w:t xml:space="preserve"> RCT: randomised control trial; CG: control group; M: male; F: female; NR: not reported; SD: standard deviation; n: number of participants per study; COPD: chronic obstructive pulmonary disease; hrs: hours; sec: seconds; m: meter; BI: Barthel Index; MBI: modified Barthel Index; KES: knee extension strength; HGS: hand grip strength; C2S: chair 2 stand; BIA: bioelectrical impedance analysis; MRI: magnetic resonance imaging; DEXA: dual-energy X-ray absorptiometry; SPPB: short physical performance battery; TUG: time up and go; GVT: gait velocity time; 2MSP: 2 minute step-in-place; CSA: cross sectional area; JBI: Joanna Briggs instit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2462AD" id="Text Box 1" o:spid="_x0000_s1049" type="#_x0000_t202" style="position:absolute;left:0;text-align:left;margin-left:27.9pt;margin-top:439.4pt;width:759.95pt;height:98.3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" o:allowoverlap="f" filled="f" stroked="f" strokeweight=".5pt">
                <v:textbox>
                  <w:txbxContent>
                    <w:p w14:paraId="425AD50D" w14:textId="77777777" w:rsidR="00775132" w:rsidRPr="00C06DFD" w:rsidRDefault="00775132" w:rsidP="00775132">
                      <w:pPr>
                        <w:spacing w:after="0"/>
                        <w:jc w:val="both"/>
                        <w:rPr>
                          <w:sz w:val="20"/>
                          <w:szCs w:val="20"/>
                        </w:rPr>
                      </w:pPr>
                      <w:r w:rsidRPr="00C06DFD">
                        <w:rPr>
                          <w:sz w:val="20"/>
                          <w:szCs w:val="20"/>
                        </w:rPr>
                        <w:t>All variables are presented as mean ± standard deviation (SD), unless indicated otherwise.</w:t>
                      </w:r>
                    </w:p>
                    <w:p w14:paraId="31AC34AE" w14:textId="77777777" w:rsidR="00775132" w:rsidRPr="00C06DFD" w:rsidRDefault="00775132" w:rsidP="00775132">
                      <w:pPr>
                        <w:spacing w:after="0"/>
                        <w:jc w:val="both"/>
                        <w:rPr>
                          <w:sz w:val="20"/>
                          <w:szCs w:val="20"/>
                        </w:rPr>
                      </w:pPr>
                      <w:r w:rsidRPr="00C06DFD">
                        <w:rPr>
                          <w:b/>
                          <w:bCs/>
                          <w:i/>
                          <w:iCs/>
                          <w:sz w:val="20"/>
                          <w:szCs w:val="20"/>
                        </w:rPr>
                        <w:t>Abbreviations:</w:t>
                      </w:r>
                      <w:r w:rsidRPr="00C06DFD">
                        <w:rPr>
                          <w:sz w:val="20"/>
                          <w:szCs w:val="20"/>
                        </w:rPr>
                        <w:t xml:space="preserve"> RCT: randomised control trial; CG: control group; M: male; F: female; NR: not reported; SD: standard deviation; n: number of participants per study; COPD: chronic obstructive pulmonary disease; hrs: hours; sec: seconds; m: meter; BI: Barthel Index; MBI: modified Barthel Index; KES: knee extension strength; HGS: hand grip strength; C2S: chair 2 stand; BIA: bioelectrical impedance analysis; MRI: magnetic resonance imaging; DEXA: dual-energy X-ray absorptiometry; SPPB: short physical performance battery; TUG: time up and go; GVT: gait velocity time; 2MSP: 2 minute step-in-place; CSA: cross sectional area; JBI: Joanna Briggs institute.</w:t>
                      </w:r>
                    </w:p>
                  </w:txbxContent>
                </v:textbox>
                <w10:wrap anchorx="page" anchory="page"/>
              </v:shape>
            </w:pict>
          </mc:Fallback>
        </mc:AlternateContent>
      </w:r>
    </w:p>
    <w:p w14:paraId="623A48EB" w14:textId="77777777" w:rsidR="00347C7C" w:rsidRPr="00663E05" w:rsidRDefault="00347C7C" w:rsidP="00347C7C">
      <w:pPr>
        <w:pStyle w:val="Heading2"/>
      </w:pPr>
      <w:r>
        <w:lastRenderedPageBreak/>
        <w:t>3.3 Study Results</w:t>
      </w:r>
    </w:p>
    <w:p w14:paraId="710C3E74" w14:textId="77777777" w:rsidR="00347C7C" w:rsidRPr="00663E05" w:rsidRDefault="00347C7C" w:rsidP="00347C7C">
      <w:pPr>
        <w:pStyle w:val="Heading3"/>
      </w:pPr>
      <w:bookmarkStart w:id="14" w:name="_Toc191389644"/>
      <w:r>
        <w:t xml:space="preserve">3.3.1 </w:t>
      </w:r>
      <w:r w:rsidRPr="00663E05">
        <w:t>Muscle strength</w:t>
      </w:r>
      <w:bookmarkEnd w:id="14"/>
      <w:r w:rsidRPr="00663E05">
        <w:t xml:space="preserve"> </w:t>
      </w:r>
    </w:p>
    <w:p w14:paraId="7DC4D53C" w14:textId="3BDF1E03" w:rsidR="00347C7C" w:rsidRPr="00663E05" w:rsidRDefault="00347C7C" w:rsidP="00347C7C">
      <w:pPr>
        <w:spacing w:line="360" w:lineRule="auto"/>
        <w:jc w:val="both"/>
        <w:rPr>
          <w:color w:val="000000" w:themeColor="text1"/>
        </w:rPr>
      </w:pPr>
      <w:r w:rsidRPr="00663E05">
        <w:rPr>
          <w:color w:val="000000" w:themeColor="text1"/>
        </w:rPr>
        <w:t xml:space="preserve">Thirty-nine studies examined the change in muscle strength during hospitalisation; 25 of which measured hand grip strength (HGS) </w:t>
      </w:r>
      <w:r w:rsidRPr="00663E05">
        <w:rPr>
          <w:color w:val="000000" w:themeColor="text1"/>
        </w:rPr>
        <w:fldChar w:fldCharType="begin">
          <w:fldData xml:space="preserve">aWMgTWVkaWNpbmUsIFVuaXZlcnNpdHkgb2YgQW1zdGVyZGFtLCBBbXN0ZXJkYW0gUHVibGljIEhl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==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CZXllcjwvQXV0aG9yPjxZZWFyPjIwMTE8L1llYXI+PFJl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==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C378E7">
        <w:rPr>
          <w:color w:val="000000" w:themeColor="text1"/>
        </w:rPr>
        <w:fldChar w:fldCharType="begin">
          <w:fldData xml:space="preserve">YXRyIEdlcm9udG9sIEludDwvZnVsbC10aXRsZT48L3BlcmlvZGljYWw+PHBhZ2VzPjE2MTAtMTYx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==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C378E7">
        <w:rPr>
          <w:color w:val="000000" w:themeColor="text1"/>
        </w:rPr>
        <w:fldChar w:fldCharType="begin">
          <w:fldData xml:space="preserve">aWMgTWVkaWNpbmUsIFVuaXZlcnNpdHkgb2YgQW1zdGVyZGFtLCBBbXN0ZXJkYW0gUHVibGljIEhl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==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Pr="00663E05">
        <w:rPr>
          <w:color w:val="000000" w:themeColor="text1"/>
        </w:rPr>
      </w:r>
      <w:r w:rsidRPr="00663E05">
        <w:rPr>
          <w:color w:val="000000" w:themeColor="text1"/>
        </w:rPr>
        <w:fldChar w:fldCharType="separate"/>
      </w:r>
      <w:r w:rsidR="00C378E7">
        <w:rPr>
          <w:noProof/>
          <w:color w:val="000000" w:themeColor="text1"/>
        </w:rPr>
        <w:t>(23, 25-27, 31, 32, 34, 35, 37, 40, 41, 46, 48-50, 55, 56, 58-60, 62, 68, 69, 74, 75)</w:t>
      </w:r>
      <w:r w:rsidRPr="00663E05">
        <w:rPr>
          <w:color w:val="000000" w:themeColor="text1"/>
        </w:rPr>
        <w:fldChar w:fldCharType="end"/>
      </w:r>
      <w:r w:rsidRPr="00663E05">
        <w:rPr>
          <w:color w:val="000000" w:themeColor="text1"/>
        </w:rPr>
        <w:t xml:space="preserve">, 8 measured knee extension strength (KES) </w:t>
      </w:r>
      <w:r w:rsidRPr="00663E05">
        <w:rPr>
          <w:color w:val="000000" w:themeColor="text1"/>
        </w:rPr>
        <w:fldChar w:fldCharType="begin">
          <w:fldData xml:space="preserve">PEVuZE5vdGU+PENpdGU+PEF1dGhvcj5NYXJ0aW4tU2FsdmFkb3I8L0F1dGhvcj48WWVhcj4yMDE2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=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NYXJ0aW4tU2FsdmFkb3I8L0F1dGhvcj48WWVhcj4yMDE2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=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Pr="00663E05">
        <w:rPr>
          <w:color w:val="000000" w:themeColor="text1"/>
        </w:rPr>
      </w:r>
      <w:r w:rsidRPr="00663E05">
        <w:rPr>
          <w:color w:val="000000" w:themeColor="text1"/>
        </w:rPr>
        <w:fldChar w:fldCharType="separate"/>
      </w:r>
      <w:r w:rsidR="00C378E7">
        <w:rPr>
          <w:noProof/>
          <w:color w:val="000000" w:themeColor="text1"/>
        </w:rPr>
        <w:t>(24, 27, 28, 39, 55, 68, 69, 74)</w:t>
      </w:r>
      <w:r w:rsidRPr="00663E05">
        <w:rPr>
          <w:color w:val="000000" w:themeColor="text1"/>
        </w:rPr>
        <w:fldChar w:fldCharType="end"/>
      </w:r>
      <w:r w:rsidRPr="00663E05">
        <w:rPr>
          <w:color w:val="000000" w:themeColor="text1"/>
        </w:rPr>
        <w:t xml:space="preserve"> and 6 measured chair-to-stand test (C2S) </w:t>
      </w:r>
      <w:r w:rsidRPr="00663E05">
        <w:rPr>
          <w:color w:val="000000" w:themeColor="text1"/>
        </w:rPr>
        <w:fldChar w:fldCharType="begin">
          <w:fldData xml:space="preserve">PEVuZE5vdGU+PENpdGU+PEF1dGhvcj5Ub3JyZXMtU2FuY2hlejwvQXV0aG9yPjxZZWFyPjIwMTc8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==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Ub3JyZXMtU2FuY2hlejwvQXV0aG9yPjxZZWFyPjIwMTc8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==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Pr="00663E05">
        <w:rPr>
          <w:color w:val="000000" w:themeColor="text1"/>
        </w:rPr>
      </w:r>
      <w:r w:rsidRPr="00663E05">
        <w:rPr>
          <w:color w:val="000000" w:themeColor="text1"/>
        </w:rPr>
        <w:fldChar w:fldCharType="separate"/>
      </w:r>
      <w:r w:rsidR="00C378E7">
        <w:rPr>
          <w:noProof/>
          <w:color w:val="000000" w:themeColor="text1"/>
        </w:rPr>
        <w:t>(28, 41, 50, 58, 59, 68)</w:t>
      </w:r>
      <w:r w:rsidRPr="00663E05">
        <w:rPr>
          <w:color w:val="000000" w:themeColor="text1"/>
        </w:rPr>
        <w:fldChar w:fldCharType="end"/>
      </w:r>
      <w:r w:rsidRPr="00663E05">
        <w:rPr>
          <w:color w:val="000000" w:themeColor="text1"/>
        </w:rPr>
        <w:t xml:space="preserve">. </w:t>
      </w:r>
    </w:p>
    <w:p w14:paraId="03354A9F" w14:textId="77777777" w:rsidR="00347C7C" w:rsidRPr="00663E05" w:rsidRDefault="00347C7C" w:rsidP="00347C7C">
      <w:pPr>
        <w:pStyle w:val="Heading4"/>
      </w:pPr>
      <w:r w:rsidRPr="00663E05">
        <w:t>Hand grip strength</w:t>
      </w:r>
    </w:p>
    <w:p w14:paraId="2E7C77ED" w14:textId="17085DB3" w:rsidR="00347C7C" w:rsidRPr="00663E05" w:rsidRDefault="00347C7C" w:rsidP="00347C7C">
      <w:pPr>
        <w:spacing w:line="360" w:lineRule="auto"/>
        <w:jc w:val="both"/>
        <w:rPr>
          <w:color w:val="000000" w:themeColor="text1"/>
        </w:rPr>
      </w:pPr>
      <w:r w:rsidRPr="00663E05">
        <w:rPr>
          <w:color w:val="000000" w:themeColor="text1"/>
        </w:rPr>
        <w:t>The analysis showed HGS (n</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14 studies) significantly improved during hospitalisation with a very small effect size, S</w:t>
      </w:r>
      <w:r>
        <w:rPr>
          <w:color w:val="000000" w:themeColor="text1"/>
        </w:rPr>
        <w:t>M</w:t>
      </w:r>
      <w:r w:rsidRPr="00663E05">
        <w:rPr>
          <w:color w:val="000000" w:themeColor="text1"/>
        </w:rPr>
        <w:t>D</w:t>
      </w:r>
      <w:r>
        <w:rPr>
          <w:color w:val="000000" w:themeColor="text1"/>
        </w:rPr>
        <w:t xml:space="preserve"> = </w:t>
      </w:r>
      <w:r w:rsidRPr="00663E05">
        <w:rPr>
          <w:color w:val="000000" w:themeColor="text1"/>
        </w:rPr>
        <w:t>0.06 (95% CI: 0.00; 0.13, p=0.05) (Figure 2).</w:t>
      </w:r>
      <w:r>
        <w:rPr>
          <w:color w:val="000000" w:themeColor="text1"/>
        </w:rPr>
        <w:t xml:space="preserve"> </w:t>
      </w:r>
      <w:r w:rsidRPr="00663E05">
        <w:rPr>
          <w:color w:val="000000" w:themeColor="text1"/>
        </w:rPr>
        <w:t xml:space="preserve"> </w:t>
      </w:r>
      <w:r>
        <w:rPr>
          <w:color w:val="000000" w:themeColor="text1"/>
        </w:rPr>
        <w:t>Very little to no heterogeneity was found between studies (</w:t>
      </w:r>
      <w:r w:rsidRPr="00663E05">
        <w:rPr>
          <w:color w:val="000000" w:themeColor="text1"/>
        </w:rPr>
        <w:t>I</w:t>
      </w:r>
      <w:r w:rsidRPr="00663E05">
        <w:rPr>
          <w:color w:val="000000" w:themeColor="text1"/>
          <w:vertAlign w:val="superscript"/>
        </w:rPr>
        <w:t>2</w:t>
      </w:r>
      <w:r>
        <w:rPr>
          <w:color w:val="000000" w:themeColor="text1"/>
          <w:vertAlign w:val="superscript"/>
        </w:rPr>
        <w:t xml:space="preserve"> </w:t>
      </w:r>
      <w:r w:rsidRPr="00663E05">
        <w:rPr>
          <w:color w:val="000000" w:themeColor="text1"/>
        </w:rPr>
        <w:t>=</w:t>
      </w:r>
      <w:r>
        <w:rPr>
          <w:color w:val="000000" w:themeColor="text1"/>
        </w:rPr>
        <w:t xml:space="preserve"> 3</w:t>
      </w:r>
      <w:r w:rsidRPr="00663E05">
        <w:rPr>
          <w:color w:val="000000" w:themeColor="text1"/>
        </w:rPr>
        <w:t xml:space="preserve">%). Meta-regression showed age </w:t>
      </w:r>
      <w:r>
        <w:rPr>
          <w:color w:val="000000" w:themeColor="text1"/>
        </w:rPr>
        <w:t>did no</w:t>
      </w:r>
      <w:r w:rsidRPr="00663E05">
        <w:rPr>
          <w:color w:val="000000" w:themeColor="text1"/>
        </w:rPr>
        <w:t>t account for any heterogeneity seen in the meta-analysis (k</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13, R</w:t>
      </w:r>
      <w:r w:rsidRPr="00663E05">
        <w:rPr>
          <w:color w:val="000000" w:themeColor="text1"/>
          <w:vertAlign w:val="superscript"/>
        </w:rPr>
        <w:t>2</w:t>
      </w:r>
      <w:r>
        <w:rPr>
          <w:color w:val="000000" w:themeColor="text1"/>
          <w:vertAlign w:val="superscript"/>
        </w:rPr>
        <w:t xml:space="preserve"> </w:t>
      </w:r>
      <w:r w:rsidRPr="00663E05">
        <w:rPr>
          <w:color w:val="000000" w:themeColor="text1"/>
        </w:rPr>
        <w:t>=</w:t>
      </w:r>
      <w:r>
        <w:rPr>
          <w:color w:val="000000" w:themeColor="text1"/>
        </w:rPr>
        <w:t xml:space="preserve"> </w:t>
      </w:r>
      <w:r w:rsidRPr="00663E05">
        <w:rPr>
          <w:color w:val="000000" w:themeColor="text1"/>
        </w:rPr>
        <w:t>0.0%, β</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007 (95% CI</w:t>
      </w:r>
      <w:r>
        <w:rPr>
          <w:color w:val="000000" w:themeColor="text1"/>
        </w:rPr>
        <w:t>:</w:t>
      </w:r>
      <w:r w:rsidRPr="00663E05">
        <w:rPr>
          <w:color w:val="000000" w:themeColor="text1"/>
        </w:rPr>
        <w:t xml:space="preserve"> -0.037</w:t>
      </w:r>
      <w:r>
        <w:rPr>
          <w:color w:val="000000" w:themeColor="text1"/>
        </w:rPr>
        <w:t>;</w:t>
      </w:r>
      <w:r w:rsidRPr="00663E05">
        <w:rPr>
          <w:color w:val="000000" w:themeColor="text1"/>
        </w:rPr>
        <w:t xml:space="preserve"> 0.023), p</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615). This was the same for hospital LOS (k</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14, R</w:t>
      </w:r>
      <w:r w:rsidRPr="00663E05">
        <w:rPr>
          <w:color w:val="000000" w:themeColor="text1"/>
          <w:vertAlign w:val="superscript"/>
        </w:rPr>
        <w:t>2</w:t>
      </w:r>
      <w:r>
        <w:rPr>
          <w:color w:val="000000" w:themeColor="text1"/>
          <w:vertAlign w:val="superscript"/>
        </w:rPr>
        <w:t xml:space="preserve"> </w:t>
      </w:r>
      <w:r w:rsidRPr="00663E05">
        <w:rPr>
          <w:color w:val="000000" w:themeColor="text1"/>
        </w:rPr>
        <w:t>=</w:t>
      </w:r>
      <w:r>
        <w:rPr>
          <w:color w:val="000000" w:themeColor="text1"/>
        </w:rPr>
        <w:t xml:space="preserve"> </w:t>
      </w:r>
      <w:r w:rsidRPr="00663E05">
        <w:rPr>
          <w:color w:val="000000" w:themeColor="text1"/>
        </w:rPr>
        <w:t>0.0%, β</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000 (95% CI</w:t>
      </w:r>
      <w:r>
        <w:rPr>
          <w:color w:val="000000" w:themeColor="text1"/>
        </w:rPr>
        <w:t>,</w:t>
      </w:r>
      <w:r w:rsidRPr="00663E05">
        <w:rPr>
          <w:color w:val="000000" w:themeColor="text1"/>
        </w:rPr>
        <w:t xml:space="preserve"> -0.008</w:t>
      </w:r>
      <w:r>
        <w:rPr>
          <w:color w:val="000000" w:themeColor="text1"/>
        </w:rPr>
        <w:t>;</w:t>
      </w:r>
      <w:r w:rsidRPr="00663E05">
        <w:rPr>
          <w:color w:val="000000" w:themeColor="text1"/>
        </w:rPr>
        <w:t xml:space="preserve"> 0.009), p</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 xml:space="preserve">0.096). Of the studies not included in the meta-analysis, 7 found no change </w:t>
      </w:r>
      <w:r w:rsidRPr="00663E05">
        <w:rPr>
          <w:color w:val="000000" w:themeColor="text1"/>
        </w:rPr>
        <w:fldChar w:fldCharType="begin">
          <w:fldData xml:space="preserve">PEVuZE5vdGU+PENpdGU+PEF1dGhvcj5CZXllcjwvQXV0aG9yPjxZZWFyPjIwMTE8L1llYXI+PFJl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CZXllcjwvQXV0aG9yPjxZZWFyPjIwMTE8L1llYXI+PFJl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Pr="00663E05">
        <w:rPr>
          <w:color w:val="000000" w:themeColor="text1"/>
        </w:rPr>
      </w:r>
      <w:r w:rsidRPr="00663E05">
        <w:rPr>
          <w:color w:val="000000" w:themeColor="text1"/>
        </w:rPr>
        <w:fldChar w:fldCharType="separate"/>
      </w:r>
      <w:r w:rsidR="00C378E7">
        <w:rPr>
          <w:noProof/>
          <w:color w:val="000000" w:themeColor="text1"/>
        </w:rPr>
        <w:t>(23, 27, 31, 32, 35, 55, 59)</w:t>
      </w:r>
      <w:r w:rsidRPr="00663E05">
        <w:rPr>
          <w:color w:val="000000" w:themeColor="text1"/>
        </w:rPr>
        <w:fldChar w:fldCharType="end"/>
      </w:r>
      <w:r w:rsidRPr="00663E05">
        <w:rPr>
          <w:color w:val="000000" w:themeColor="text1"/>
        </w:rPr>
        <w:t xml:space="preserve"> and 4 found a significant decrease </w:t>
      </w:r>
      <w:r w:rsidRPr="00663E05">
        <w:rPr>
          <w:color w:val="000000" w:themeColor="text1"/>
        </w:rPr>
        <w:fldChar w:fldCharType="begin">
          <w:fldData xml:space="preserve">PEVuZE5vdGU+PENpdGU+PEF1dGhvcj5Sb3NzaTwvQXV0aG9yPjxZZWFyPjIwMTY8L1llYXI+PFJl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Sb3NzaTwvQXV0aG9yPjxZZWFyPjIwMTY8L1llYXI+PFJl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Pr="00663E05">
        <w:rPr>
          <w:color w:val="000000" w:themeColor="text1"/>
        </w:rPr>
      </w:r>
      <w:r w:rsidRPr="00663E05">
        <w:rPr>
          <w:color w:val="000000" w:themeColor="text1"/>
        </w:rPr>
        <w:fldChar w:fldCharType="separate"/>
      </w:r>
      <w:r w:rsidR="00C378E7">
        <w:rPr>
          <w:noProof/>
          <w:color w:val="000000" w:themeColor="text1"/>
        </w:rPr>
        <w:t>(25, 37, 40, 60)</w:t>
      </w:r>
      <w:r w:rsidRPr="00663E05">
        <w:rPr>
          <w:color w:val="000000" w:themeColor="text1"/>
        </w:rPr>
        <w:fldChar w:fldCharType="end"/>
      </w:r>
      <w:r w:rsidRPr="00663E05">
        <w:rPr>
          <w:color w:val="000000" w:themeColor="text1"/>
        </w:rPr>
        <w:t>.</w:t>
      </w:r>
    </w:p>
    <w:p w14:paraId="7811817C" w14:textId="77777777" w:rsidR="00347C7C" w:rsidRPr="00663E05" w:rsidRDefault="00347C7C" w:rsidP="00347C7C">
      <w:pPr>
        <w:pStyle w:val="Heading4"/>
      </w:pPr>
      <w:r w:rsidRPr="00663E05">
        <w:t>Knee extension strength</w:t>
      </w:r>
    </w:p>
    <w:p w14:paraId="52A16057" w14:textId="4C62A9F2" w:rsidR="00347C7C" w:rsidRPr="00663E05" w:rsidRDefault="00347C7C" w:rsidP="00347C7C">
      <w:pPr>
        <w:spacing w:line="360" w:lineRule="auto"/>
        <w:jc w:val="both"/>
        <w:rPr>
          <w:color w:val="000000" w:themeColor="text1"/>
        </w:rPr>
      </w:pPr>
      <w:r w:rsidRPr="00663E05">
        <w:rPr>
          <w:color w:val="000000" w:themeColor="text1"/>
        </w:rPr>
        <w:t>Of the 8 studies</w:t>
      </w:r>
      <w:r>
        <w:rPr>
          <w:color w:val="000000" w:themeColor="text1"/>
        </w:rPr>
        <w:t xml:space="preserve"> reporting KES as an outcome</w:t>
      </w:r>
      <w:r w:rsidRPr="00663E05">
        <w:rPr>
          <w:color w:val="000000" w:themeColor="text1"/>
        </w:rPr>
        <w:t>, 6 were included in the meta-analysis, which showed a small non-significant decrease throughout hospitalisation, SMD</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15 (95% CI: -0.35; 0.06, p</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17) (Figure 2). There was no observed heterogeneity between these studies (I</w:t>
      </w:r>
      <w:r w:rsidRPr="00663E05">
        <w:rPr>
          <w:color w:val="000000" w:themeColor="text1"/>
          <w:vertAlign w:val="superscript"/>
        </w:rPr>
        <w:t>2</w:t>
      </w:r>
      <w:r>
        <w:rPr>
          <w:color w:val="000000" w:themeColor="text1"/>
          <w:vertAlign w:val="superscript"/>
        </w:rPr>
        <w:t xml:space="preserve"> </w:t>
      </w:r>
      <w:r w:rsidRPr="00663E05">
        <w:rPr>
          <w:color w:val="000000" w:themeColor="text1"/>
        </w:rPr>
        <w:t>=</w:t>
      </w:r>
      <w:r>
        <w:rPr>
          <w:color w:val="000000" w:themeColor="text1"/>
        </w:rPr>
        <w:t xml:space="preserve"> </w:t>
      </w:r>
      <w:r w:rsidRPr="00663E05">
        <w:rPr>
          <w:color w:val="000000" w:themeColor="text1"/>
        </w:rPr>
        <w:t>0%). The two studies not included in the meta-analysis reported significant decreases in KES</w:t>
      </w:r>
      <w:r>
        <w:rPr>
          <w:color w:val="000000" w:themeColor="text1"/>
        </w:rPr>
        <w:t xml:space="preserve"> (</w:t>
      </w:r>
      <w:r w:rsidRPr="00663E05">
        <w:rPr>
          <w:color w:val="000000" w:themeColor="text1"/>
        </w:rPr>
        <w:t>Nm</w:t>
      </w:r>
      <w:r>
        <w:rPr>
          <w:color w:val="000000" w:themeColor="text1"/>
        </w:rPr>
        <w:t>)</w:t>
      </w:r>
      <w:r w:rsidRPr="00663E05">
        <w:rPr>
          <w:color w:val="000000" w:themeColor="text1"/>
        </w:rPr>
        <w:t xml:space="preserve"> from hospital admission to discharge, -5.60</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9.69</w:t>
      </w:r>
      <w:r>
        <w:rPr>
          <w:color w:val="000000" w:themeColor="text1"/>
        </w:rPr>
        <w:t xml:space="preserve"> </w:t>
      </w:r>
      <w:r w:rsidRPr="00663E05">
        <w:rPr>
          <w:color w:val="000000" w:themeColor="text1"/>
        </w:rPr>
        <w:t xml:space="preserve"> (p</w:t>
      </w:r>
      <w:r>
        <w:rPr>
          <w:color w:val="000000" w:themeColor="text1"/>
        </w:rPr>
        <w:t xml:space="preserve"> </w:t>
      </w:r>
      <w:r w:rsidRPr="00663E05">
        <w:rPr>
          <w:color w:val="000000" w:themeColor="text1"/>
        </w:rPr>
        <w:t xml:space="preserve">&lt;0.05) </w:t>
      </w:r>
      <w:r w:rsidRPr="00663E05">
        <w:rPr>
          <w:color w:val="000000" w:themeColor="text1"/>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663E05">
        <w:rPr>
          <w:color w:val="000000" w:themeColor="text1"/>
        </w:rPr>
      </w:r>
      <w:r w:rsidRPr="00663E05">
        <w:rPr>
          <w:color w:val="000000" w:themeColor="text1"/>
        </w:rPr>
        <w:fldChar w:fldCharType="separate"/>
      </w:r>
      <w:r w:rsidR="00621623">
        <w:rPr>
          <w:noProof/>
          <w:color w:val="000000" w:themeColor="text1"/>
        </w:rPr>
        <w:t>(55)</w:t>
      </w:r>
      <w:r w:rsidRPr="00663E05">
        <w:rPr>
          <w:color w:val="000000" w:themeColor="text1"/>
        </w:rPr>
        <w:fldChar w:fldCharType="end"/>
      </w:r>
      <w:r w:rsidRPr="00663E05">
        <w:rPr>
          <w:color w:val="000000" w:themeColor="text1"/>
        </w:rPr>
        <w:t xml:space="preserve"> and </w:t>
      </w:r>
      <w:r>
        <w:rPr>
          <w:color w:val="000000" w:themeColor="text1"/>
        </w:rPr>
        <w:t>-</w:t>
      </w:r>
      <w:r w:rsidRPr="00663E05">
        <w:rPr>
          <w:color w:val="000000" w:themeColor="text1"/>
        </w:rPr>
        <w:t>31.0 ± 44.1 (p</w:t>
      </w:r>
      <w:r>
        <w:rPr>
          <w:color w:val="000000" w:themeColor="text1"/>
        </w:rPr>
        <w:t xml:space="preserve"> </w:t>
      </w:r>
      <w:r w:rsidRPr="00663E05">
        <w:rPr>
          <w:color w:val="000000" w:themeColor="text1"/>
        </w:rPr>
        <w:t xml:space="preserve">&lt;0.05) </w:t>
      </w:r>
      <w:r w:rsidRPr="00663E05">
        <w:rPr>
          <w:color w:val="000000" w:themeColor="text1"/>
        </w:rPr>
        <w:fldChar w:fldCharType="begin">
          <w:fldData xml:space="preserve">PEVuZE5vdGU+PENpdGU+PEF1dGhvcj5Ub3JyZXMtU2FuY2hlejwvQXV0aG9yPjxZZWFyPjIwMTY8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Ub3JyZXMtU2FuY2hlejwvQXV0aG9yPjxZZWFyPjIwMTY8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663E05">
        <w:rPr>
          <w:color w:val="000000" w:themeColor="text1"/>
        </w:rPr>
      </w:r>
      <w:r w:rsidRPr="00663E05">
        <w:rPr>
          <w:color w:val="000000" w:themeColor="text1"/>
        </w:rPr>
        <w:fldChar w:fldCharType="separate"/>
      </w:r>
      <w:r w:rsidR="00621623">
        <w:rPr>
          <w:noProof/>
          <w:color w:val="000000" w:themeColor="text1"/>
        </w:rPr>
        <w:t>(27)</w:t>
      </w:r>
      <w:r w:rsidRPr="00663E05">
        <w:rPr>
          <w:color w:val="000000" w:themeColor="text1"/>
        </w:rPr>
        <w:fldChar w:fldCharType="end"/>
      </w:r>
      <w:r w:rsidRPr="00663E05">
        <w:rPr>
          <w:color w:val="000000" w:themeColor="text1"/>
        </w:rPr>
        <w:t>.</w:t>
      </w:r>
    </w:p>
    <w:p w14:paraId="13F9D1D5" w14:textId="77777777" w:rsidR="00347C7C" w:rsidRPr="00663E05" w:rsidRDefault="00347C7C" w:rsidP="00347C7C">
      <w:pPr>
        <w:pStyle w:val="Heading4"/>
      </w:pPr>
      <w:r w:rsidRPr="00663E05">
        <w:t>Chair-to-stand test</w:t>
      </w:r>
    </w:p>
    <w:p w14:paraId="71F3A541" w14:textId="68FE41E9" w:rsidR="00347C7C" w:rsidRDefault="00347C7C" w:rsidP="00347C7C">
      <w:pPr>
        <w:spacing w:line="360" w:lineRule="auto"/>
        <w:jc w:val="both"/>
        <w:rPr>
          <w:color w:val="000000" w:themeColor="text1"/>
        </w:rPr>
      </w:pPr>
      <w:r w:rsidRPr="00663E05">
        <w:rPr>
          <w:color w:val="000000" w:themeColor="text1"/>
        </w:rPr>
        <w:t xml:space="preserve">Five studies were included in the random effects meta-analysis and a small significant </w:t>
      </w:r>
      <w:r w:rsidRPr="00D00B11">
        <w:t xml:space="preserve">improvement </w:t>
      </w:r>
      <w:r w:rsidRPr="00663E05">
        <w:rPr>
          <w:color w:val="000000" w:themeColor="text1"/>
        </w:rPr>
        <w:t>in C2S performance at hospital discharge compared to admission</w:t>
      </w:r>
      <w:r>
        <w:rPr>
          <w:color w:val="000000" w:themeColor="text1"/>
        </w:rPr>
        <w:t xml:space="preserve"> was observed</w:t>
      </w:r>
      <w:r w:rsidRPr="00663E05">
        <w:rPr>
          <w:color w:val="000000" w:themeColor="text1"/>
        </w:rPr>
        <w:t>, SMD</w:t>
      </w:r>
      <w:r>
        <w:rPr>
          <w:color w:val="000000" w:themeColor="text1"/>
        </w:rPr>
        <w:t xml:space="preserve"> </w:t>
      </w:r>
      <w:r w:rsidRPr="00663E05">
        <w:rPr>
          <w:color w:val="000000" w:themeColor="text1"/>
        </w:rPr>
        <w:t>=</w:t>
      </w:r>
      <w:r>
        <w:rPr>
          <w:color w:val="000000" w:themeColor="text1"/>
        </w:rPr>
        <w:t xml:space="preserve"> </w:t>
      </w:r>
      <w:r w:rsidRPr="00663E05">
        <w:rPr>
          <w:color w:val="000000" w:themeColor="text1"/>
        </w:rPr>
        <w:t>0.23 (95% CI: 0.13; 0.33, p</w:t>
      </w:r>
      <w:r>
        <w:rPr>
          <w:color w:val="000000" w:themeColor="text1"/>
        </w:rPr>
        <w:t xml:space="preserve"> </w:t>
      </w:r>
      <w:r w:rsidRPr="00663E05">
        <w:rPr>
          <w:color w:val="000000" w:themeColor="text1"/>
        </w:rPr>
        <w:t>&lt;0.001) (Figure 2). No between</w:t>
      </w:r>
      <w:r>
        <w:rPr>
          <w:color w:val="000000" w:themeColor="text1"/>
        </w:rPr>
        <w:t>-</w:t>
      </w:r>
      <w:r w:rsidRPr="00663E05">
        <w:rPr>
          <w:color w:val="000000" w:themeColor="text1"/>
        </w:rPr>
        <w:t>study heterogeneity was seen (I</w:t>
      </w:r>
      <w:r w:rsidRPr="00663E05">
        <w:rPr>
          <w:color w:val="000000" w:themeColor="text1"/>
          <w:vertAlign w:val="superscript"/>
        </w:rPr>
        <w:t>2</w:t>
      </w:r>
      <w:r>
        <w:rPr>
          <w:color w:val="000000" w:themeColor="text1"/>
          <w:vertAlign w:val="superscript"/>
        </w:rPr>
        <w:t xml:space="preserve"> </w:t>
      </w:r>
      <w:r w:rsidRPr="00663E05">
        <w:rPr>
          <w:color w:val="000000" w:themeColor="text1"/>
        </w:rPr>
        <w:t>=</w:t>
      </w:r>
      <w:r>
        <w:rPr>
          <w:color w:val="000000" w:themeColor="text1"/>
        </w:rPr>
        <w:t xml:space="preserve"> </w:t>
      </w:r>
      <w:r w:rsidRPr="00663E05">
        <w:rPr>
          <w:color w:val="000000" w:themeColor="text1"/>
        </w:rPr>
        <w:t xml:space="preserve">0%). Karlsen et al. </w:t>
      </w:r>
      <w:r>
        <w:rPr>
          <w:color w:val="000000" w:themeColor="text1"/>
        </w:rPr>
        <w:fldChar w:fldCharType="begin"/>
      </w:r>
      <w:r w:rsidR="00C378E7">
        <w:rPr>
          <w:color w:val="000000" w:themeColor="text1"/>
        </w:rPr>
        <w:instrText xml:space="preserve"> ADDIN EN.CITE &lt;EndNote&gt;&lt;Cite&gt;&lt;Author&gt;Karlsen&lt;/Author&gt;&lt;Year&gt;2017&lt;/Year&gt;&lt;RecNum&gt;17021&lt;/RecNum&gt;&lt;DisplayText&gt;(59)&lt;/DisplayText&gt;&lt;record&gt;&lt;rec-number&gt;17021&lt;/rec-number&gt;&lt;foreign-keys&gt;&lt;key app="EN" db-id="wxx5et0r3dat26e02eppeww0vd0rsxzprfsx" timestamp="1706619542"&gt;17021&lt;/key&gt;&lt;/foreign-keys&gt;&lt;ref-type name="Journal Article"&gt;17&lt;/ref-type&gt;&lt;contributors&gt;&lt;authors&gt;&lt;author&gt;Karlsen, A.&lt;/author&gt;&lt;author&gt;Loeb, M. R.&lt;/author&gt;&lt;author&gt;Andersen, K. B.&lt;/author&gt;&lt;author&gt;Joergensen, K. J.&lt;/author&gt;&lt;author&gt;Scheel, F. U.&lt;/author&gt;&lt;author&gt;Turtumoeygard, I. F.&lt;/author&gt;&lt;author&gt;Perez, A. L. R.&lt;/author&gt;&lt;author&gt;Kjaer, M.&lt;/author&gt;&lt;author&gt;Beyer, N.&lt;/author&gt;&lt;/authors&gt;&lt;/contributors&gt;&lt;titles&gt;&lt;title&gt;Improved Functional Performance in Geriatric Patients During Hospital Stay&lt;/title&gt;&lt;secondary-title&gt;Am J Phys Med Rehabil&lt;/secondary-title&gt;&lt;/titles&gt;&lt;periodical&gt;&lt;full-title&gt;Am J Phys Med Rehabil&lt;/full-title&gt;&lt;/periodical&gt;&lt;pages&gt;e78-e84&lt;/pages&gt;&lt;volume&gt;96&lt;/volume&gt;&lt;number&gt;5&lt;/number&gt;&lt;keywords&gt;&lt;keyword&gt;accelerometry&lt;/keyword&gt;&lt;keyword&gt;aged&lt;/keyword&gt;&lt;keyword&gt;Denmark&lt;/keyword&gt;&lt;keyword&gt;devices&lt;/keyword&gt;&lt;keyword&gt;*exercise&lt;/keyword&gt;&lt;keyword&gt;female&lt;/keyword&gt;&lt;keyword&gt;*hand strength&lt;/keyword&gt;&lt;keyword&gt;*hospitalization&lt;/keyword&gt;&lt;keyword&gt;human&lt;/keyword&gt;&lt;keyword&gt;male&lt;/keyword&gt;&lt;keyword&gt;prospective study&lt;/keyword&gt;&lt;keyword&gt;very elderly&lt;/keyword&gt;&lt;keyword&gt;*walking difficulty&lt;/keyword&gt;&lt;/keywords&gt;&lt;dates&gt;&lt;year&gt;2017&lt;/year&gt;&lt;/dates&gt;&lt;pub-location&gt;United States&lt;/pub-location&gt;&lt;isbn&gt;1537-7385 (electronic)&amp;#xD;1537-7385&lt;/isbn&gt;&lt;accession-num&gt;615759160&lt;/accession-num&gt;&lt;urls&gt;&lt;related-urls&gt;&lt;url&gt;http://ovidsp.ovid.com/ovidweb.cgi?T=JS&amp;amp;PAGE=reference&amp;amp;D=emed18&amp;amp;NEWS=N&amp;amp;AN=615759160&lt;/url&gt;&lt;/related-urls&gt;&lt;/urls&gt;&lt;electronic-resource-num&gt;https://dx.doi.org/10.1097/PHM.0000000000000671&lt;/electronic-resource-num&gt;&lt;remote-database-name&gt;Embase&lt;/remote-database-name&gt;&lt;language&gt;English&lt;/language&gt;&lt;/record&gt;&lt;/Cite&gt;&lt;/EndNote&gt;</w:instrText>
      </w:r>
      <w:r>
        <w:rPr>
          <w:color w:val="000000" w:themeColor="text1"/>
        </w:rPr>
        <w:fldChar w:fldCharType="separate"/>
      </w:r>
      <w:r w:rsidR="00C378E7">
        <w:rPr>
          <w:noProof/>
          <w:color w:val="000000" w:themeColor="text1"/>
        </w:rPr>
        <w:t>(59)</w:t>
      </w:r>
      <w:r>
        <w:rPr>
          <w:color w:val="000000" w:themeColor="text1"/>
        </w:rPr>
        <w:fldChar w:fldCharType="end"/>
      </w:r>
      <w:r>
        <w:rPr>
          <w:color w:val="000000" w:themeColor="text1"/>
        </w:rPr>
        <w:t xml:space="preserve"> </w:t>
      </w:r>
      <w:r w:rsidRPr="00663E05">
        <w:rPr>
          <w:color w:val="000000" w:themeColor="text1"/>
        </w:rPr>
        <w:t>reported a significant improvement in the number of C2S repetitions in 30 seconds from admission to final follow-up (</w:t>
      </w:r>
      <w:r>
        <w:rPr>
          <w:color w:val="000000" w:themeColor="text1"/>
        </w:rPr>
        <w:t xml:space="preserve">mean difference [MD], </w:t>
      </w:r>
      <w:r w:rsidRPr="00663E05">
        <w:rPr>
          <w:color w:val="000000" w:themeColor="text1"/>
        </w:rPr>
        <w:t>+1.2 reps, p</w:t>
      </w:r>
      <w:r>
        <w:rPr>
          <w:color w:val="000000" w:themeColor="text1"/>
        </w:rPr>
        <w:t xml:space="preserve"> </w:t>
      </w:r>
      <w:r w:rsidRPr="00663E05">
        <w:rPr>
          <w:color w:val="000000" w:themeColor="text1"/>
        </w:rPr>
        <w:t xml:space="preserve">&lt;0.001). </w:t>
      </w:r>
    </w:p>
    <w:p w14:paraId="47C0F283" w14:textId="77777777" w:rsidR="007B41DF" w:rsidRDefault="007B41DF" w:rsidP="00347C7C">
      <w:pPr>
        <w:spacing w:line="360" w:lineRule="auto"/>
        <w:jc w:val="both"/>
        <w:rPr>
          <w:color w:val="000000" w:themeColor="text1"/>
        </w:rPr>
      </w:pPr>
    </w:p>
    <w:p w14:paraId="1DB33163" w14:textId="77777777" w:rsidR="007B41DF" w:rsidRDefault="007B41DF" w:rsidP="00347C7C">
      <w:pPr>
        <w:spacing w:line="360" w:lineRule="auto"/>
        <w:jc w:val="both"/>
        <w:rPr>
          <w:color w:val="000000" w:themeColor="text1"/>
        </w:rPr>
      </w:pPr>
    </w:p>
    <w:p w14:paraId="3991B959" w14:textId="77777777" w:rsidR="007B41DF" w:rsidRDefault="007B41DF" w:rsidP="00347C7C">
      <w:pPr>
        <w:spacing w:line="360" w:lineRule="auto"/>
        <w:jc w:val="both"/>
        <w:rPr>
          <w:color w:val="000000" w:themeColor="text1"/>
        </w:rPr>
      </w:pPr>
    </w:p>
    <w:p w14:paraId="26659E47" w14:textId="77777777" w:rsidR="007B41DF" w:rsidRDefault="007B41DF" w:rsidP="00347C7C">
      <w:pPr>
        <w:spacing w:line="360" w:lineRule="auto"/>
        <w:jc w:val="both"/>
        <w:rPr>
          <w:color w:val="000000" w:themeColor="text1"/>
        </w:rPr>
      </w:pPr>
    </w:p>
    <w:p w14:paraId="7CA4CFC7" w14:textId="77777777" w:rsidR="007B41DF" w:rsidRDefault="007B41DF" w:rsidP="00347C7C">
      <w:pPr>
        <w:spacing w:line="360" w:lineRule="auto"/>
        <w:jc w:val="both"/>
        <w:rPr>
          <w:color w:val="000000" w:themeColor="text1"/>
        </w:rPr>
      </w:pPr>
    </w:p>
    <w:p w14:paraId="513E9D6F" w14:textId="0A3A565F" w:rsidR="007B41DF" w:rsidRDefault="003D7C6D" w:rsidP="00347C7C">
      <w:pPr>
        <w:spacing w:line="360" w:lineRule="auto"/>
        <w:jc w:val="both"/>
        <w:rPr>
          <w:color w:val="000000" w:themeColor="text1"/>
        </w:rPr>
      </w:pPr>
      <w:r>
        <w:rPr>
          <w:noProof/>
          <w:color w:val="000000" w:themeColor="text1"/>
        </w:rPr>
        <w:lastRenderedPageBreak/>
        <mc:AlternateContent>
          <mc:Choice Requires="wpg">
            <w:drawing>
              <wp:anchor distT="0" distB="0" distL="114300" distR="114300" simplePos="0" relativeHeight="251667456" behindDoc="0" locked="0" layoutInCell="1" allowOverlap="1" wp14:anchorId="15E1DA1F" wp14:editId="3406214C">
                <wp:simplePos x="0" y="0"/>
                <wp:positionH relativeFrom="margin">
                  <wp:posOffset>-176981</wp:posOffset>
                </wp:positionH>
                <wp:positionV relativeFrom="page">
                  <wp:posOffset>914400</wp:posOffset>
                </wp:positionV>
                <wp:extent cx="6081395" cy="4042410"/>
                <wp:effectExtent l="0" t="0" r="0" b="0"/>
                <wp:wrapNone/>
                <wp:docPr id="1396135250" name="Group 1"/>
                <wp:cNvGraphicFramePr/>
                <a:graphic xmlns:a="http://schemas.openxmlformats.org/drawingml/2006/main">
                  <a:graphicData uri="http://schemas.microsoft.com/office/word/2010/wordprocessingGroup">
                    <wpg:wgp>
                      <wpg:cNvGrpSpPr/>
                      <wpg:grpSpPr>
                        <a:xfrm>
                          <a:off x="0" y="0"/>
                          <a:ext cx="6081395" cy="4042410"/>
                          <a:chOff x="0" y="0"/>
                          <a:chExt cx="6081643" cy="4042506"/>
                        </a:xfrm>
                      </wpg:grpSpPr>
                      <pic:pic xmlns:pic="http://schemas.openxmlformats.org/drawingml/2006/picture">
                        <pic:nvPicPr>
                          <pic:cNvPr id="1272569306" name="Picture 1" descr="A diagram with numbers and lines&#10;&#10;AI-generated content may be incorrect."/>
                          <pic:cNvPicPr>
                            <a:picLocks noChangeAspect="1"/>
                          </pic:cNvPicPr>
                        </pic:nvPicPr>
                        <pic:blipFill rotWithShape="1">
                          <a:blip r:embed="rId10" cstate="print">
                            <a:extLst>
                              <a:ext uri="{28A0092B-C50C-407E-A947-70E740481C1C}">
                                <a14:useLocalDpi xmlns:a14="http://schemas.microsoft.com/office/drawing/2010/main" val="0"/>
                              </a:ext>
                            </a:extLst>
                          </a:blip>
                          <a:srcRect l="893" t="3186" r="4660" b="5929"/>
                          <a:stretch/>
                        </pic:blipFill>
                        <pic:spPr bwMode="auto">
                          <a:xfrm>
                            <a:off x="143123" y="0"/>
                            <a:ext cx="5938520" cy="3586480"/>
                          </a:xfrm>
                          <a:prstGeom prst="rect">
                            <a:avLst/>
                          </a:prstGeom>
                          <a:ln>
                            <a:noFill/>
                          </a:ln>
                          <a:extLst>
                            <a:ext uri="{53640926-AAD7-44D8-BBD7-CCE9431645EC}">
                              <a14:shadowObscured xmlns:a14="http://schemas.microsoft.com/office/drawing/2010/main"/>
                            </a:ext>
                          </a:extLst>
                        </pic:spPr>
                      </pic:pic>
                      <wps:wsp>
                        <wps:cNvPr id="1421562744" name="Text Box 2"/>
                        <wps:cNvSpPr txBox="1">
                          <a:spLocks noChangeArrowheads="1"/>
                        </wps:cNvSpPr>
                        <wps:spPr bwMode="auto">
                          <a:xfrm>
                            <a:off x="0" y="3649649"/>
                            <a:ext cx="5884635" cy="392857"/>
                          </a:xfrm>
                          <a:prstGeom prst="rect">
                            <a:avLst/>
                          </a:prstGeom>
                          <a:noFill/>
                          <a:ln w="9525">
                            <a:noFill/>
                            <a:miter lim="800000"/>
                            <a:headEnd/>
                            <a:tailEnd/>
                          </a:ln>
                        </wps:spPr>
                        <wps:txbx>
                          <w:txbxContent>
                            <w:p w14:paraId="0609BBDA" w14:textId="77777777" w:rsidR="00A30F48" w:rsidRPr="00CA773D" w:rsidRDefault="00A30F48" w:rsidP="00A30F48">
                              <w:pPr>
                                <w:rPr>
                                  <w:sz w:val="20"/>
                                  <w:szCs w:val="20"/>
                                </w:rPr>
                              </w:pPr>
                              <w:r w:rsidRPr="00CA773D">
                                <w:rPr>
                                  <w:b/>
                                  <w:bCs/>
                                  <w:sz w:val="20"/>
                                  <w:szCs w:val="20"/>
                                </w:rPr>
                                <w:t>Figure 2.</w:t>
                              </w:r>
                              <w:r w:rsidRPr="00CA773D">
                                <w:rPr>
                                  <w:sz w:val="20"/>
                                  <w:szCs w:val="20"/>
                                </w:rPr>
                                <w:t xml:space="preserve"> Change in </w:t>
                              </w:r>
                              <w:r>
                                <w:rPr>
                                  <w:sz w:val="20"/>
                                  <w:szCs w:val="20"/>
                                </w:rPr>
                                <w:t>m</w:t>
                              </w:r>
                              <w:r w:rsidRPr="00CA773D">
                                <w:rPr>
                                  <w:sz w:val="20"/>
                                  <w:szCs w:val="20"/>
                                </w:rPr>
                                <w:t xml:space="preserve">uscle </w:t>
                              </w:r>
                              <w:r>
                                <w:rPr>
                                  <w:sz w:val="20"/>
                                  <w:szCs w:val="20"/>
                                </w:rPr>
                                <w:t>s</w:t>
                              </w:r>
                              <w:r w:rsidRPr="00CA773D">
                                <w:rPr>
                                  <w:sz w:val="20"/>
                                  <w:szCs w:val="20"/>
                                </w:rPr>
                                <w:t>trength outcomes</w:t>
                              </w:r>
                              <w:r>
                                <w:rPr>
                                  <w:sz w:val="20"/>
                                  <w:szCs w:val="20"/>
                                </w:rPr>
                                <w:t>. Age presented as mean. NR: not reported</w:t>
                              </w:r>
                            </w:p>
                          </w:txbxContent>
                        </wps:txbx>
                        <wps:bodyPr rot="0" vert="horz" wrap="square" lIns="91440" tIns="45720" rIns="91440" bIns="45720" anchor="t" anchorCtr="0">
                          <a:noAutofit/>
                        </wps:bodyPr>
                      </wps:wsp>
                    </wpg:wgp>
                  </a:graphicData>
                </a:graphic>
              </wp:anchor>
            </w:drawing>
          </mc:Choice>
          <mc:Fallback>
            <w:pict>
              <v:group w14:anchorId="15E1DA1F" id="Group 1" o:spid="_x0000_s1050" style="position:absolute;left:0;text-align:left;margin-left:-13.95pt;margin-top:1in;width:478.85pt;height:318.3pt;z-index:251667456;mso-position-horizontal-relative:margin;mso-position-vertical-relative:page" coordsize="60816,40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51" type="#_x0000_t75" alt="A diagram with numbers and lines&#10;&#10;AI-generated content may be incorrect." style="position:absolute;left:1431;width:59385;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">
                  <v:imagedata r:id="rId11" o:title="A diagram with numbers and lines&#10;&#10;AI-generated content may be incorrect" croptop="2088f" cropbottom="3886f" cropleft="585f" cropright="3054f"/>
                </v:shape>
                <v:shape id="_x0000_s1052" type="#_x0000_t202" style="position:absolute;top:36496;width:58846;height:3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" filled="f" stroked="f">
                  <v:textbox>
                    <w:txbxContent>
                      <w:p w14:paraId="0609BBDA" w14:textId="77777777" w:rsidR="00A30F48" w:rsidRPr="00CA773D" w:rsidRDefault="00A30F48" w:rsidP="00A30F48">
                        <w:pPr>
                          <w:rPr>
                            <w:sz w:val="20"/>
                            <w:szCs w:val="20"/>
                          </w:rPr>
                        </w:pPr>
                        <w:r w:rsidRPr="00CA773D">
                          <w:rPr>
                            <w:b/>
                            <w:bCs/>
                            <w:sz w:val="20"/>
                            <w:szCs w:val="20"/>
                          </w:rPr>
                          <w:t>Figure 2.</w:t>
                        </w:r>
                        <w:r w:rsidRPr="00CA773D">
                          <w:rPr>
                            <w:sz w:val="20"/>
                            <w:szCs w:val="20"/>
                          </w:rPr>
                          <w:t xml:space="preserve"> Change in </w:t>
                        </w:r>
                        <w:r>
                          <w:rPr>
                            <w:sz w:val="20"/>
                            <w:szCs w:val="20"/>
                          </w:rPr>
                          <w:t>m</w:t>
                        </w:r>
                        <w:r w:rsidRPr="00CA773D">
                          <w:rPr>
                            <w:sz w:val="20"/>
                            <w:szCs w:val="20"/>
                          </w:rPr>
                          <w:t xml:space="preserve">uscle </w:t>
                        </w:r>
                        <w:r>
                          <w:rPr>
                            <w:sz w:val="20"/>
                            <w:szCs w:val="20"/>
                          </w:rPr>
                          <w:t>s</w:t>
                        </w:r>
                        <w:r w:rsidRPr="00CA773D">
                          <w:rPr>
                            <w:sz w:val="20"/>
                            <w:szCs w:val="20"/>
                          </w:rPr>
                          <w:t>trength outcomes</w:t>
                        </w:r>
                        <w:r>
                          <w:rPr>
                            <w:sz w:val="20"/>
                            <w:szCs w:val="20"/>
                          </w:rPr>
                          <w:t>. Age presented as mean. NR: not reported</w:t>
                        </w:r>
                      </w:p>
                    </w:txbxContent>
                  </v:textbox>
                </v:shape>
                <w10:wrap anchorx="margin" anchory="page"/>
              </v:group>
            </w:pict>
          </mc:Fallback>
        </mc:AlternateContent>
      </w:r>
    </w:p>
    <w:p w14:paraId="7C408E0E" w14:textId="3DFC118E" w:rsidR="007B41DF" w:rsidRDefault="007B41DF" w:rsidP="00347C7C">
      <w:pPr>
        <w:spacing w:line="360" w:lineRule="auto"/>
        <w:jc w:val="both"/>
        <w:rPr>
          <w:color w:val="000000" w:themeColor="text1"/>
        </w:rPr>
      </w:pPr>
    </w:p>
    <w:p w14:paraId="575C5537" w14:textId="77777777" w:rsidR="007B41DF" w:rsidRDefault="007B41DF" w:rsidP="00347C7C">
      <w:pPr>
        <w:spacing w:line="360" w:lineRule="auto"/>
        <w:jc w:val="both"/>
        <w:rPr>
          <w:color w:val="000000" w:themeColor="text1"/>
        </w:rPr>
      </w:pPr>
    </w:p>
    <w:p w14:paraId="44A9D1FB" w14:textId="77777777" w:rsidR="007B41DF" w:rsidRDefault="007B41DF" w:rsidP="00347C7C">
      <w:pPr>
        <w:spacing w:line="360" w:lineRule="auto"/>
        <w:jc w:val="both"/>
        <w:rPr>
          <w:color w:val="000000" w:themeColor="text1"/>
        </w:rPr>
      </w:pPr>
    </w:p>
    <w:p w14:paraId="327562EE" w14:textId="77777777" w:rsidR="007B41DF" w:rsidRDefault="007B41DF" w:rsidP="00347C7C">
      <w:pPr>
        <w:spacing w:line="360" w:lineRule="auto"/>
        <w:jc w:val="both"/>
        <w:rPr>
          <w:color w:val="000000" w:themeColor="text1"/>
        </w:rPr>
      </w:pPr>
    </w:p>
    <w:p w14:paraId="12647DB6" w14:textId="77777777" w:rsidR="007B41DF" w:rsidRDefault="007B41DF" w:rsidP="00347C7C">
      <w:pPr>
        <w:spacing w:line="360" w:lineRule="auto"/>
        <w:jc w:val="both"/>
        <w:rPr>
          <w:color w:val="000000" w:themeColor="text1"/>
        </w:rPr>
      </w:pPr>
    </w:p>
    <w:p w14:paraId="4D85FF1A" w14:textId="77777777" w:rsidR="007B41DF" w:rsidRDefault="007B41DF" w:rsidP="00347C7C">
      <w:pPr>
        <w:spacing w:line="360" w:lineRule="auto"/>
        <w:jc w:val="both"/>
        <w:rPr>
          <w:color w:val="000000" w:themeColor="text1"/>
        </w:rPr>
      </w:pPr>
    </w:p>
    <w:p w14:paraId="7C2CD797" w14:textId="77777777" w:rsidR="007B41DF" w:rsidRDefault="007B41DF" w:rsidP="00347C7C">
      <w:pPr>
        <w:spacing w:line="360" w:lineRule="auto"/>
        <w:jc w:val="both"/>
        <w:rPr>
          <w:color w:val="000000" w:themeColor="text1"/>
        </w:rPr>
      </w:pPr>
    </w:p>
    <w:p w14:paraId="4177D869" w14:textId="77777777" w:rsidR="007B41DF" w:rsidRDefault="007B41DF" w:rsidP="00347C7C">
      <w:pPr>
        <w:spacing w:line="360" w:lineRule="auto"/>
        <w:jc w:val="both"/>
        <w:rPr>
          <w:color w:val="000000" w:themeColor="text1"/>
        </w:rPr>
      </w:pPr>
    </w:p>
    <w:p w14:paraId="3A46851C" w14:textId="77777777" w:rsidR="007B41DF" w:rsidRDefault="007B41DF" w:rsidP="00347C7C">
      <w:pPr>
        <w:spacing w:line="360" w:lineRule="auto"/>
        <w:jc w:val="both"/>
        <w:rPr>
          <w:color w:val="000000" w:themeColor="text1"/>
        </w:rPr>
      </w:pPr>
    </w:p>
    <w:p w14:paraId="0378B8C8" w14:textId="53DD5ACC" w:rsidR="007B41DF" w:rsidRDefault="007B41DF" w:rsidP="00347C7C">
      <w:pPr>
        <w:spacing w:line="360" w:lineRule="auto"/>
        <w:jc w:val="both"/>
        <w:rPr>
          <w:color w:val="000000" w:themeColor="text1"/>
        </w:rPr>
      </w:pPr>
    </w:p>
    <w:p w14:paraId="71619685" w14:textId="77777777" w:rsidR="007B41DF" w:rsidRDefault="007B41DF" w:rsidP="00347C7C">
      <w:pPr>
        <w:spacing w:line="360" w:lineRule="auto"/>
        <w:jc w:val="both"/>
        <w:rPr>
          <w:color w:val="000000" w:themeColor="text1"/>
        </w:rPr>
      </w:pPr>
    </w:p>
    <w:p w14:paraId="509F54D3" w14:textId="77777777" w:rsidR="00A30F48" w:rsidRDefault="00A30F48" w:rsidP="00897D92">
      <w:pPr>
        <w:pStyle w:val="Heading3"/>
      </w:pPr>
    </w:p>
    <w:p w14:paraId="623E5306" w14:textId="29A240DE" w:rsidR="00122F24" w:rsidRPr="00311E57" w:rsidRDefault="003E6527" w:rsidP="00897D92">
      <w:pPr>
        <w:pStyle w:val="Heading3"/>
      </w:pPr>
      <w:r>
        <w:t xml:space="preserve">3.3.2 </w:t>
      </w:r>
      <w:r w:rsidR="00122F24" w:rsidRPr="00311E57">
        <w:t xml:space="preserve">Muscle </w:t>
      </w:r>
      <w:bookmarkEnd w:id="13"/>
      <w:r w:rsidR="00C37B6D">
        <w:t>mass</w:t>
      </w:r>
      <w:r w:rsidR="00122F24" w:rsidRPr="00311E57">
        <w:t xml:space="preserve"> </w:t>
      </w:r>
    </w:p>
    <w:p w14:paraId="0C0400F3" w14:textId="45EDFEA4" w:rsidR="00122F24" w:rsidRPr="00311E57" w:rsidRDefault="00755A29" w:rsidP="00122F24">
      <w:pPr>
        <w:spacing w:line="360" w:lineRule="auto"/>
        <w:jc w:val="both"/>
        <w:rPr>
          <w:color w:val="000000" w:themeColor="text1"/>
        </w:rPr>
      </w:pPr>
      <w:r w:rsidRPr="00311E57">
        <w:rPr>
          <w:color w:val="000000" w:themeColor="text1"/>
        </w:rPr>
        <w:t>Seven</w:t>
      </w:r>
      <w:r w:rsidR="00122F24" w:rsidRPr="00311E57">
        <w:rPr>
          <w:color w:val="000000" w:themeColor="text1"/>
        </w:rPr>
        <w:t xml:space="preserve"> studies measured the change in muscle mass</w:t>
      </w:r>
      <w:r w:rsidR="00122F24" w:rsidRPr="00311E57">
        <w:rPr>
          <w:b/>
          <w:bCs/>
          <w:color w:val="000000" w:themeColor="text1"/>
        </w:rPr>
        <w:t xml:space="preserve">, </w:t>
      </w:r>
      <w:r w:rsidR="00122F24" w:rsidRPr="00311E57">
        <w:rPr>
          <w:color w:val="000000" w:themeColor="text1"/>
        </w:rPr>
        <w:t>utilising bioelectrical impedance analysis (BIA, n</w:t>
      </w:r>
      <w:r w:rsidR="00B61646">
        <w:rPr>
          <w:color w:val="000000" w:themeColor="text1"/>
        </w:rPr>
        <w:t xml:space="preserve"> </w:t>
      </w:r>
      <w:r w:rsidR="00122F24" w:rsidRPr="00311E57">
        <w:rPr>
          <w:color w:val="000000" w:themeColor="text1"/>
        </w:rPr>
        <w:t>=</w:t>
      </w:r>
      <w:r w:rsidR="00B61646">
        <w:rPr>
          <w:color w:val="000000" w:themeColor="text1"/>
        </w:rPr>
        <w:t xml:space="preserve"> </w:t>
      </w:r>
      <w:r w:rsidR="002D5DA7" w:rsidRPr="00311E57">
        <w:rPr>
          <w:color w:val="000000" w:themeColor="text1"/>
        </w:rPr>
        <w:t>4</w:t>
      </w:r>
      <w:r w:rsidR="00122F24" w:rsidRPr="00311E57">
        <w:rPr>
          <w:color w:val="000000" w:themeColor="text1"/>
        </w:rPr>
        <w:t xml:space="preserve">) </w:t>
      </w:r>
      <w:r w:rsidR="00311E57" w:rsidRPr="00311E57">
        <w:rPr>
          <w:color w:val="000000" w:themeColor="text1"/>
        </w:rPr>
        <w:fldChar w:fldCharType="begin">
          <w:fldData xml:space="preserve">PEVuZE5vdGU+PENpdGU+PEF1dGhvcj5TbG9hbjwvQXV0aG9yPjxZZWFyPjE5OTI8L1llYXI+PFJl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4MzktODQ1LmUxPC9wYWdlcz48dm9sdW1lPjIyPC92b2x1bWU+PG51bWJlcj40PC9u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2YW4gZGVyIEVzY2gs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TbG9hbjwvQXV0aG9yPjxZZWFyPjE5OTI8L1llYXI+PFJl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4MzktODQ1LmUxPC9wYWdlcz48dm9sdW1lPjIyPC92b2x1bWU+PG51bWJlcj40PC9u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2YW4gZGVyIEVzY2gs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311E57" w:rsidRPr="00311E57">
        <w:rPr>
          <w:color w:val="000000" w:themeColor="text1"/>
        </w:rPr>
      </w:r>
      <w:r w:rsidR="00311E57" w:rsidRPr="00311E57">
        <w:rPr>
          <w:color w:val="000000" w:themeColor="text1"/>
        </w:rPr>
        <w:fldChar w:fldCharType="separate"/>
      </w:r>
      <w:r w:rsidR="00621623">
        <w:rPr>
          <w:noProof/>
          <w:color w:val="000000" w:themeColor="text1"/>
        </w:rPr>
        <w:t>(34, 48-50)</w:t>
      </w:r>
      <w:r w:rsidR="00311E57" w:rsidRPr="00311E57">
        <w:rPr>
          <w:color w:val="000000" w:themeColor="text1"/>
        </w:rPr>
        <w:fldChar w:fldCharType="end"/>
      </w:r>
      <w:r w:rsidR="00122F24" w:rsidRPr="00311E57">
        <w:rPr>
          <w:color w:val="000000" w:themeColor="text1"/>
        </w:rPr>
        <w:t>, magnetic resonance imaging (MRI, n</w:t>
      </w:r>
      <w:r w:rsidR="00B61646">
        <w:rPr>
          <w:color w:val="000000" w:themeColor="text1"/>
        </w:rPr>
        <w:t xml:space="preserve"> </w:t>
      </w:r>
      <w:r w:rsidR="00122F24" w:rsidRPr="00311E57">
        <w:rPr>
          <w:color w:val="000000" w:themeColor="text1"/>
        </w:rPr>
        <w:t>=</w:t>
      </w:r>
      <w:r w:rsidR="00B61646">
        <w:rPr>
          <w:color w:val="000000" w:themeColor="text1"/>
        </w:rPr>
        <w:t xml:space="preserve"> </w:t>
      </w:r>
      <w:r w:rsidR="00122F24" w:rsidRPr="00311E57">
        <w:rPr>
          <w:color w:val="000000" w:themeColor="text1"/>
        </w:rPr>
        <w:t>2)</w:t>
      </w:r>
      <w:r w:rsidR="001C4C89" w:rsidRPr="00311E57">
        <w:rPr>
          <w:color w:val="000000" w:themeColor="text1"/>
        </w:rPr>
        <w:t xml:space="preserve"> </w:t>
      </w:r>
      <w:r w:rsidR="007F1FCF" w:rsidRPr="00311E57">
        <w:rPr>
          <w:color w:val="000000" w:themeColor="text1"/>
        </w:rPr>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7F1FCF" w:rsidRPr="00311E57">
        <w:rPr>
          <w:color w:val="000000" w:themeColor="text1"/>
        </w:rPr>
      </w:r>
      <w:r w:rsidR="007F1FCF" w:rsidRPr="00311E57">
        <w:rPr>
          <w:color w:val="000000" w:themeColor="text1"/>
        </w:rPr>
        <w:fldChar w:fldCharType="separate"/>
      </w:r>
      <w:r w:rsidR="00C378E7">
        <w:rPr>
          <w:noProof/>
          <w:color w:val="000000" w:themeColor="text1"/>
        </w:rPr>
        <w:t>(57, 74)</w:t>
      </w:r>
      <w:r w:rsidR="007F1FCF" w:rsidRPr="00311E57">
        <w:rPr>
          <w:color w:val="000000" w:themeColor="text1"/>
        </w:rPr>
        <w:fldChar w:fldCharType="end"/>
      </w:r>
      <w:r w:rsidR="00122F24" w:rsidRPr="00311E57">
        <w:rPr>
          <w:color w:val="000000" w:themeColor="text1"/>
        </w:rPr>
        <w:t>, and dual-energy x-ray absorptiometry (DEXA, n</w:t>
      </w:r>
      <w:r w:rsidR="00B61646">
        <w:rPr>
          <w:color w:val="000000" w:themeColor="text1"/>
        </w:rPr>
        <w:t xml:space="preserve"> </w:t>
      </w:r>
      <w:r w:rsidR="00122F24" w:rsidRPr="00311E57">
        <w:rPr>
          <w:color w:val="000000" w:themeColor="text1"/>
        </w:rPr>
        <w:t>=</w:t>
      </w:r>
      <w:r w:rsidR="00B61646">
        <w:rPr>
          <w:color w:val="000000" w:themeColor="text1"/>
        </w:rPr>
        <w:t xml:space="preserve"> </w:t>
      </w:r>
      <w:r w:rsidR="00122F24" w:rsidRPr="00311E57">
        <w:rPr>
          <w:color w:val="000000" w:themeColor="text1"/>
        </w:rPr>
        <w:t xml:space="preserve">1) </w:t>
      </w:r>
      <w:r w:rsidR="00122F24" w:rsidRPr="00311E57">
        <w:rPr>
          <w:color w:val="000000" w:themeColor="text1"/>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122F24" w:rsidRPr="00311E57">
        <w:rPr>
          <w:color w:val="000000" w:themeColor="text1"/>
        </w:rPr>
      </w:r>
      <w:r w:rsidR="00122F24" w:rsidRPr="00311E57">
        <w:rPr>
          <w:color w:val="000000" w:themeColor="text1"/>
        </w:rPr>
        <w:fldChar w:fldCharType="separate"/>
      </w:r>
      <w:r w:rsidR="00621623">
        <w:rPr>
          <w:noProof/>
          <w:color w:val="000000" w:themeColor="text1"/>
        </w:rPr>
        <w:t>(39)</w:t>
      </w:r>
      <w:r w:rsidR="00122F24" w:rsidRPr="00311E57">
        <w:rPr>
          <w:color w:val="000000" w:themeColor="text1"/>
        </w:rPr>
        <w:fldChar w:fldCharType="end"/>
      </w:r>
      <w:r w:rsidR="00122F24" w:rsidRPr="00311E57">
        <w:rPr>
          <w:color w:val="000000" w:themeColor="text1"/>
        </w:rPr>
        <w:t>.</w:t>
      </w:r>
    </w:p>
    <w:p w14:paraId="10A50FBF" w14:textId="77777777" w:rsidR="00122F24" w:rsidRPr="00311E57" w:rsidRDefault="00122F24" w:rsidP="00897D92">
      <w:pPr>
        <w:pStyle w:val="Heading4"/>
      </w:pPr>
      <w:r w:rsidRPr="00311E57">
        <w:t>Bioelectrical impedance analysis</w:t>
      </w:r>
    </w:p>
    <w:p w14:paraId="09132236" w14:textId="299B0F74" w:rsidR="009A4072" w:rsidRPr="00311E57" w:rsidRDefault="00122F24" w:rsidP="00122F24">
      <w:pPr>
        <w:spacing w:line="360" w:lineRule="auto"/>
        <w:jc w:val="both"/>
        <w:rPr>
          <w:color w:val="000000" w:themeColor="text1"/>
        </w:rPr>
      </w:pPr>
      <w:r w:rsidRPr="00311E57">
        <w:rPr>
          <w:color w:val="000000" w:themeColor="text1"/>
        </w:rPr>
        <w:t xml:space="preserve">For BIA, </w:t>
      </w:r>
      <w:r w:rsidR="002D5DA7" w:rsidRPr="00311E57">
        <w:rPr>
          <w:color w:val="000000" w:themeColor="text1"/>
        </w:rPr>
        <w:t xml:space="preserve">all </w:t>
      </w:r>
      <w:r w:rsidR="006E4306" w:rsidRPr="00311E57">
        <w:rPr>
          <w:color w:val="000000" w:themeColor="text1"/>
        </w:rPr>
        <w:t>4</w:t>
      </w:r>
      <w:r w:rsidRPr="00311E57">
        <w:rPr>
          <w:color w:val="000000" w:themeColor="text1"/>
        </w:rPr>
        <w:t xml:space="preserve"> studies were included in the meta-analysis, which saw </w:t>
      </w:r>
      <w:r w:rsidR="00C000A8" w:rsidRPr="00311E57">
        <w:rPr>
          <w:color w:val="000000" w:themeColor="text1"/>
        </w:rPr>
        <w:t xml:space="preserve">reported </w:t>
      </w:r>
      <w:r w:rsidRPr="00311E57">
        <w:rPr>
          <w:color w:val="000000" w:themeColor="text1"/>
        </w:rPr>
        <w:t>no effect, SMD = -0.0</w:t>
      </w:r>
      <w:r w:rsidR="008C01DC" w:rsidRPr="00311E57">
        <w:rPr>
          <w:color w:val="000000" w:themeColor="text1"/>
        </w:rPr>
        <w:t>1</w:t>
      </w:r>
      <w:r w:rsidRPr="00311E57">
        <w:rPr>
          <w:color w:val="000000" w:themeColor="text1"/>
        </w:rPr>
        <w:t xml:space="preserve"> (95% CI: -0.09; 0.08</w:t>
      </w:r>
      <w:r w:rsidR="00F00A97" w:rsidRPr="00311E57">
        <w:rPr>
          <w:color w:val="000000" w:themeColor="text1"/>
        </w:rPr>
        <w:t>, p</w:t>
      </w:r>
      <w:r w:rsidR="00050164">
        <w:rPr>
          <w:color w:val="000000" w:themeColor="text1"/>
        </w:rPr>
        <w:t xml:space="preserve"> </w:t>
      </w:r>
      <w:r w:rsidR="00F00A97" w:rsidRPr="00311E57">
        <w:rPr>
          <w:color w:val="000000" w:themeColor="text1"/>
        </w:rPr>
        <w:t>=</w:t>
      </w:r>
      <w:r w:rsidR="00050164">
        <w:rPr>
          <w:color w:val="000000" w:themeColor="text1"/>
        </w:rPr>
        <w:t xml:space="preserve"> </w:t>
      </w:r>
      <w:r w:rsidR="007615EC" w:rsidRPr="00311E57">
        <w:rPr>
          <w:color w:val="000000" w:themeColor="text1"/>
        </w:rPr>
        <w:t>0.86</w:t>
      </w:r>
      <w:r w:rsidRPr="00311E57">
        <w:rPr>
          <w:color w:val="000000" w:themeColor="text1"/>
        </w:rPr>
        <w:t>) (Figur</w:t>
      </w:r>
      <w:r w:rsidR="00255C70" w:rsidRPr="00311E57">
        <w:rPr>
          <w:color w:val="000000" w:themeColor="text1"/>
        </w:rPr>
        <w:t>e 3</w:t>
      </w:r>
      <w:r w:rsidRPr="00311E57">
        <w:rPr>
          <w:color w:val="000000" w:themeColor="text1"/>
        </w:rPr>
        <w:t>).</w:t>
      </w:r>
      <w:r w:rsidR="0035769D" w:rsidRPr="00311E57">
        <w:rPr>
          <w:color w:val="000000" w:themeColor="text1"/>
        </w:rPr>
        <w:t xml:space="preserve"> N</w:t>
      </w:r>
      <w:r w:rsidR="009772D7" w:rsidRPr="00311E57">
        <w:rPr>
          <w:color w:val="000000" w:themeColor="text1"/>
        </w:rPr>
        <w:t>o between</w:t>
      </w:r>
      <w:r w:rsidR="00ED0585">
        <w:rPr>
          <w:color w:val="000000" w:themeColor="text1"/>
        </w:rPr>
        <w:t>-</w:t>
      </w:r>
      <w:r w:rsidR="009772D7" w:rsidRPr="00311E57">
        <w:rPr>
          <w:color w:val="000000" w:themeColor="text1"/>
        </w:rPr>
        <w:t xml:space="preserve">study heterogeneity was </w:t>
      </w:r>
      <w:r w:rsidR="00585765">
        <w:rPr>
          <w:color w:val="000000" w:themeColor="text1"/>
        </w:rPr>
        <w:t>observed</w:t>
      </w:r>
      <w:r w:rsidR="009772D7" w:rsidRPr="00311E57">
        <w:rPr>
          <w:color w:val="000000" w:themeColor="text1"/>
        </w:rPr>
        <w:t xml:space="preserve"> (I</w:t>
      </w:r>
      <w:r w:rsidR="009772D7" w:rsidRPr="00311E57">
        <w:rPr>
          <w:color w:val="000000" w:themeColor="text1"/>
          <w:vertAlign w:val="superscript"/>
        </w:rPr>
        <w:t>2</w:t>
      </w:r>
      <w:r w:rsidR="00B61646">
        <w:rPr>
          <w:color w:val="000000" w:themeColor="text1"/>
          <w:vertAlign w:val="superscript"/>
        </w:rPr>
        <w:t xml:space="preserve"> </w:t>
      </w:r>
      <w:r w:rsidR="009772D7" w:rsidRPr="00311E57">
        <w:rPr>
          <w:color w:val="000000" w:themeColor="text1"/>
        </w:rPr>
        <w:t>=</w:t>
      </w:r>
      <w:r w:rsidR="00B61646">
        <w:rPr>
          <w:color w:val="000000" w:themeColor="text1"/>
        </w:rPr>
        <w:t xml:space="preserve"> </w:t>
      </w:r>
      <w:r w:rsidR="009772D7" w:rsidRPr="00311E57">
        <w:rPr>
          <w:color w:val="000000" w:themeColor="text1"/>
        </w:rPr>
        <w:t xml:space="preserve">0%). </w:t>
      </w:r>
    </w:p>
    <w:p w14:paraId="39000CDB" w14:textId="77777777" w:rsidR="00122F24" w:rsidRPr="00311E57" w:rsidRDefault="00122F24" w:rsidP="00897D92">
      <w:pPr>
        <w:pStyle w:val="Heading4"/>
      </w:pPr>
      <w:r w:rsidRPr="00311E57">
        <w:t xml:space="preserve">MRI scanning </w:t>
      </w:r>
    </w:p>
    <w:p w14:paraId="51FA0274" w14:textId="53702A22" w:rsidR="00122F24" w:rsidRPr="00311E57" w:rsidRDefault="00122F24" w:rsidP="00122F24">
      <w:pPr>
        <w:spacing w:line="360" w:lineRule="auto"/>
        <w:jc w:val="both"/>
        <w:rPr>
          <w:color w:val="000000" w:themeColor="text1"/>
        </w:rPr>
      </w:pPr>
      <w:r w:rsidRPr="00311E57">
        <w:rPr>
          <w:color w:val="000000" w:themeColor="text1"/>
        </w:rPr>
        <w:t>Two studies, both conducted in Germany</w:t>
      </w:r>
      <w:r w:rsidR="002763DC" w:rsidRPr="00311E57">
        <w:rPr>
          <w:color w:val="000000" w:themeColor="text1"/>
        </w:rPr>
        <w:t xml:space="preserve"> with the same </w:t>
      </w:r>
      <w:r w:rsidR="001D286A" w:rsidRPr="00311E57">
        <w:rPr>
          <w:color w:val="000000" w:themeColor="text1"/>
        </w:rPr>
        <w:t>study population (n</w:t>
      </w:r>
      <w:r w:rsidR="00050164">
        <w:rPr>
          <w:color w:val="000000" w:themeColor="text1"/>
        </w:rPr>
        <w:t xml:space="preserve"> </w:t>
      </w:r>
      <w:r w:rsidR="001D286A" w:rsidRPr="00311E57">
        <w:rPr>
          <w:color w:val="000000" w:themeColor="text1"/>
        </w:rPr>
        <w:t>=</w:t>
      </w:r>
      <w:r w:rsidR="00050164">
        <w:rPr>
          <w:color w:val="000000" w:themeColor="text1"/>
        </w:rPr>
        <w:t xml:space="preserve"> </w:t>
      </w:r>
      <w:r w:rsidR="001D286A" w:rsidRPr="00311E57">
        <w:rPr>
          <w:color w:val="000000" w:themeColor="text1"/>
        </w:rPr>
        <w:t>41, mean age 82.4</w:t>
      </w:r>
      <w:r w:rsidR="00050164">
        <w:rPr>
          <w:color w:val="000000" w:themeColor="text1"/>
        </w:rPr>
        <w:t xml:space="preserve"> </w:t>
      </w:r>
      <w:r w:rsidR="001D286A" w:rsidRPr="00311E57">
        <w:rPr>
          <w:color w:val="000000" w:themeColor="text1"/>
        </w:rPr>
        <w:t>±</w:t>
      </w:r>
      <w:r w:rsidR="00050164">
        <w:rPr>
          <w:color w:val="000000" w:themeColor="text1"/>
        </w:rPr>
        <w:t xml:space="preserve"> </w:t>
      </w:r>
      <w:r w:rsidR="001D286A" w:rsidRPr="00311E57">
        <w:rPr>
          <w:color w:val="000000" w:themeColor="text1"/>
        </w:rPr>
        <w:t>6.6)</w:t>
      </w:r>
      <w:r w:rsidRPr="00311E57">
        <w:rPr>
          <w:color w:val="000000" w:themeColor="text1"/>
        </w:rPr>
        <w:t>, used MRI scanning to measure the change in mid-thigh muscle area (cm</w:t>
      </w:r>
      <w:r w:rsidRPr="00311E57">
        <w:rPr>
          <w:color w:val="000000" w:themeColor="text1"/>
          <w:vertAlign w:val="superscript"/>
        </w:rPr>
        <w:t>2</w:t>
      </w:r>
      <w:r w:rsidRPr="00311E57">
        <w:rPr>
          <w:color w:val="000000" w:themeColor="text1"/>
        </w:rPr>
        <w:t xml:space="preserve">) and similarly found </w:t>
      </w:r>
      <w:r w:rsidR="00983D39" w:rsidRPr="00311E57">
        <w:rPr>
          <w:color w:val="000000" w:themeColor="text1"/>
        </w:rPr>
        <w:t>no significant change</w:t>
      </w:r>
      <w:r w:rsidRPr="00311E57">
        <w:rPr>
          <w:color w:val="000000" w:themeColor="text1"/>
        </w:rPr>
        <w:t xml:space="preserve"> from hospital admission to discharge (-1.9</w:t>
      </w:r>
      <w:r w:rsidR="00050164">
        <w:rPr>
          <w:color w:val="000000" w:themeColor="text1"/>
        </w:rPr>
        <w:t xml:space="preserve"> </w:t>
      </w:r>
      <w:r w:rsidRPr="00311E57">
        <w:rPr>
          <w:color w:val="000000" w:themeColor="text1"/>
        </w:rPr>
        <w:t>±</w:t>
      </w:r>
      <w:r w:rsidR="00050164">
        <w:rPr>
          <w:color w:val="000000" w:themeColor="text1"/>
        </w:rPr>
        <w:t xml:space="preserve"> </w:t>
      </w:r>
      <w:r w:rsidRPr="00311E57">
        <w:rPr>
          <w:color w:val="000000" w:themeColor="text1"/>
        </w:rPr>
        <w:t xml:space="preserve">5.7 </w:t>
      </w:r>
      <w:r w:rsidRPr="00311E57">
        <w:rPr>
          <w:color w:val="000000" w:themeColor="text1"/>
        </w:rPr>
        <w:fldChar w:fldCharType="begin"/>
      </w:r>
      <w:r w:rsidR="00621623">
        <w:rPr>
          <w:color w:val="000000" w:themeColor="text1"/>
        </w:rPr>
        <w:instrText xml:space="preserve"> ADDIN EN.CITE &lt;EndNote&gt;&lt;Cite&gt;&lt;Author&gt;Rommersbach&lt;/Author&gt;&lt;Year&gt;2020&lt;/Year&gt;&lt;RecNum&gt;31145&lt;/RecNum&gt;&lt;DisplayText&gt;(57)&lt;/DisplayText&gt;&lt;record&gt;&lt;rec-number&gt;31145&lt;/rec-number&gt;&lt;foreign-keys&gt;&lt;key app="EN" db-id="wxx5et0r3dat26e02eppeww0vd0rsxzprfsx" timestamp="1706625230"&gt;31145&lt;/key&gt;&lt;/foreign-keys&gt;&lt;ref-type name="Journal Article"&gt;17&lt;/ref-type&gt;&lt;contributors&gt;&lt;authors&gt;&lt;author&gt;Rommersbach, N.&lt;/author&gt;&lt;author&gt;Wirth, R.&lt;/author&gt;&lt;author&gt;Lueg, G.&lt;/author&gt;&lt;author&gt;Klimek, C.&lt;/author&gt;&lt;author&gt;Schnatmann, M.&lt;/author&gt;&lt;author&gt;Liermann, D.&lt;/author&gt;&lt;author&gt;Janssen, G.&lt;/author&gt;&lt;author&gt;Müller, M. J.&lt;/author&gt;&lt;author&gt;Pourhassan, M.&lt;/author&gt;&lt;/authors&gt;&lt;/contributors&gt;&lt;titles&gt;&lt;title&gt;The impact of disease-related immobilization on thigh muscle mass and strength in older hospitalized patients&lt;/title&gt;&lt;secondary-title&gt;BMC Geriatr&lt;/secondary-title&gt;&lt;/titles&gt;&lt;periodical&gt;&lt;full-title&gt;BMC Geriatr&lt;/full-title&gt;&lt;/periodical&gt;&lt;pages&gt;500&lt;/pages&gt;&lt;volume&gt;20&lt;/volume&gt;&lt;number&gt;1&lt;/number&gt;&lt;dates&gt;&lt;year&gt;2020&lt;/year&gt;&lt;pub-dates&gt;&lt;date&gt;DEC 25&lt;/date&gt;&lt;/pub-dates&gt;&lt;/dates&gt;&lt;isbn&gt;1471-2318&lt;/isbn&gt;&lt;accession-num&gt;WOS:000595772200001&lt;/accession-num&gt;&lt;urls&gt;&lt;/urls&gt;&lt;custom7&gt;500&lt;/custom7&gt;&lt;electronic-resource-num&gt;10.1186/s12877-020-01873-5&lt;/electronic-resource-num&gt;&lt;/record&gt;&lt;/Cite&gt;&lt;/EndNote&gt;</w:instrText>
      </w:r>
      <w:r w:rsidRPr="00311E57">
        <w:rPr>
          <w:color w:val="000000" w:themeColor="text1"/>
        </w:rPr>
        <w:fldChar w:fldCharType="separate"/>
      </w:r>
      <w:r w:rsidR="00621623">
        <w:rPr>
          <w:noProof/>
          <w:color w:val="000000" w:themeColor="text1"/>
        </w:rPr>
        <w:t>(57)</w:t>
      </w:r>
      <w:r w:rsidRPr="00311E57">
        <w:rPr>
          <w:color w:val="000000" w:themeColor="text1"/>
        </w:rPr>
        <w:fldChar w:fldCharType="end"/>
      </w:r>
      <w:r w:rsidRPr="00311E57">
        <w:rPr>
          <w:color w:val="000000" w:themeColor="text1"/>
        </w:rPr>
        <w:t xml:space="preserve"> and -1.8</w:t>
      </w:r>
      <w:r w:rsidR="00050164">
        <w:rPr>
          <w:color w:val="000000" w:themeColor="text1"/>
        </w:rPr>
        <w:t xml:space="preserve"> </w:t>
      </w:r>
      <w:r w:rsidRPr="00311E57">
        <w:rPr>
          <w:color w:val="000000" w:themeColor="text1"/>
        </w:rPr>
        <w:t>±</w:t>
      </w:r>
      <w:r w:rsidR="00050164">
        <w:rPr>
          <w:color w:val="000000" w:themeColor="text1"/>
        </w:rPr>
        <w:t xml:space="preserve"> </w:t>
      </w:r>
      <w:r w:rsidRPr="00311E57">
        <w:rPr>
          <w:color w:val="000000" w:themeColor="text1"/>
        </w:rPr>
        <w:t>5.7</w:t>
      </w:r>
      <w:r w:rsidR="00C45829" w:rsidRPr="00311E57">
        <w:rPr>
          <w:color w:val="000000" w:themeColor="text1"/>
        </w:rPr>
        <w:t xml:space="preserve"> </w:t>
      </w:r>
      <w:r w:rsidR="00C45829" w:rsidRPr="00311E57">
        <w:rPr>
          <w:color w:val="000000" w:themeColor="text1"/>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C45829" w:rsidRPr="00311E57">
        <w:rPr>
          <w:color w:val="000000" w:themeColor="text1"/>
        </w:rPr>
      </w:r>
      <w:r w:rsidR="00C45829" w:rsidRPr="00311E57">
        <w:rPr>
          <w:color w:val="000000" w:themeColor="text1"/>
        </w:rPr>
        <w:fldChar w:fldCharType="separate"/>
      </w:r>
      <w:r w:rsidR="00C378E7">
        <w:rPr>
          <w:noProof/>
          <w:color w:val="000000" w:themeColor="text1"/>
        </w:rPr>
        <w:t>(74)</w:t>
      </w:r>
      <w:r w:rsidR="00C45829" w:rsidRPr="00311E57">
        <w:rPr>
          <w:color w:val="000000" w:themeColor="text1"/>
        </w:rPr>
        <w:fldChar w:fldCharType="end"/>
      </w:r>
      <w:r w:rsidR="0095487A" w:rsidRPr="00311E57">
        <w:rPr>
          <w:color w:val="000000" w:themeColor="text1"/>
        </w:rPr>
        <w:t>, p</w:t>
      </w:r>
      <w:r w:rsidR="00B61646">
        <w:rPr>
          <w:color w:val="000000" w:themeColor="text1"/>
        </w:rPr>
        <w:t xml:space="preserve"> </w:t>
      </w:r>
      <w:r w:rsidR="00697288" w:rsidRPr="00311E57">
        <w:rPr>
          <w:color w:val="000000" w:themeColor="text1"/>
        </w:rPr>
        <w:t>&gt;0.05</w:t>
      </w:r>
      <w:r w:rsidR="00CE4CFB" w:rsidRPr="00311E57">
        <w:rPr>
          <w:color w:val="000000" w:themeColor="text1"/>
        </w:rPr>
        <w:t>)</w:t>
      </w:r>
      <w:r w:rsidRPr="00311E57">
        <w:rPr>
          <w:color w:val="000000" w:themeColor="text1"/>
        </w:rPr>
        <w:t>. However, when only examining immobile patients</w:t>
      </w:r>
      <w:r w:rsidR="00843E8C" w:rsidRPr="00311E57">
        <w:rPr>
          <w:color w:val="000000" w:themeColor="text1"/>
        </w:rPr>
        <w:t xml:space="preserve">, </w:t>
      </w:r>
      <w:proofErr w:type="spellStart"/>
      <w:r w:rsidRPr="00311E57">
        <w:rPr>
          <w:color w:val="000000" w:themeColor="text1"/>
        </w:rPr>
        <w:t>Rommersbach</w:t>
      </w:r>
      <w:proofErr w:type="spellEnd"/>
      <w:r w:rsidRPr="00311E57">
        <w:rPr>
          <w:color w:val="000000" w:themeColor="text1"/>
        </w:rPr>
        <w:t xml:space="preserve"> et al. </w:t>
      </w:r>
      <w:r w:rsidRPr="00311E57">
        <w:rPr>
          <w:color w:val="000000" w:themeColor="text1"/>
        </w:rPr>
        <w:fldChar w:fldCharType="begin"/>
      </w:r>
      <w:r w:rsidR="00621623">
        <w:rPr>
          <w:color w:val="000000" w:themeColor="text1"/>
        </w:rPr>
        <w:instrText xml:space="preserve"> ADDIN EN.CITE &lt;EndNote&gt;&lt;Cite&gt;&lt;Author&gt;Rommersbach&lt;/Author&gt;&lt;Year&gt;2020&lt;/Year&gt;&lt;RecNum&gt;31145&lt;/RecNum&gt;&lt;DisplayText&gt;(57)&lt;/DisplayText&gt;&lt;record&gt;&lt;rec-number&gt;31145&lt;/rec-number&gt;&lt;foreign-keys&gt;&lt;key app="EN" db-id="wxx5et0r3dat26e02eppeww0vd0rsxzprfsx" timestamp="1706625230"&gt;31145&lt;/key&gt;&lt;/foreign-keys&gt;&lt;ref-type name="Journal Article"&gt;17&lt;/ref-type&gt;&lt;contributors&gt;&lt;authors&gt;&lt;author&gt;Rommersbach, N.&lt;/author&gt;&lt;author&gt;Wirth, R.&lt;/author&gt;&lt;author&gt;Lueg, G.&lt;/author&gt;&lt;author&gt;Klimek, C.&lt;/author&gt;&lt;author&gt;Schnatmann, M.&lt;/author&gt;&lt;author&gt;Liermann, D.&lt;/author&gt;&lt;author&gt;Janssen, G.&lt;/author&gt;&lt;author&gt;Müller, M. J.&lt;/author&gt;&lt;author&gt;Pourhassan, M.&lt;/author&gt;&lt;/authors&gt;&lt;/contributors&gt;&lt;titles&gt;&lt;title&gt;The impact of disease-related immobilization on thigh muscle mass and strength in older hospitalized patients&lt;/title&gt;&lt;secondary-title&gt;BMC Geriatr&lt;/secondary-title&gt;&lt;/titles&gt;&lt;periodical&gt;&lt;full-title&gt;BMC Geriatr&lt;/full-title&gt;&lt;/periodical&gt;&lt;pages&gt;500&lt;/pages&gt;&lt;volume&gt;20&lt;/volume&gt;&lt;number&gt;1&lt;/number&gt;&lt;dates&gt;&lt;year&gt;2020&lt;/year&gt;&lt;pub-dates&gt;&lt;date&gt;DEC 25&lt;/date&gt;&lt;/pub-dates&gt;&lt;/dates&gt;&lt;isbn&gt;1471-2318&lt;/isbn&gt;&lt;accession-num&gt;WOS:000595772200001&lt;/accession-num&gt;&lt;urls&gt;&lt;/urls&gt;&lt;custom7&gt;500&lt;/custom7&gt;&lt;electronic-resource-num&gt;10.1186/s12877-020-01873-5&lt;/electronic-resource-num&gt;&lt;/record&gt;&lt;/Cite&gt;&lt;/EndNote&gt;</w:instrText>
      </w:r>
      <w:r w:rsidRPr="00311E57">
        <w:rPr>
          <w:color w:val="000000" w:themeColor="text1"/>
        </w:rPr>
        <w:fldChar w:fldCharType="separate"/>
      </w:r>
      <w:r w:rsidR="00621623">
        <w:rPr>
          <w:noProof/>
          <w:color w:val="000000" w:themeColor="text1"/>
        </w:rPr>
        <w:t>(57)</w:t>
      </w:r>
      <w:r w:rsidRPr="00311E57">
        <w:rPr>
          <w:color w:val="000000" w:themeColor="text1"/>
        </w:rPr>
        <w:fldChar w:fldCharType="end"/>
      </w:r>
      <w:r w:rsidRPr="00311E57">
        <w:rPr>
          <w:color w:val="000000" w:themeColor="text1"/>
        </w:rPr>
        <w:t xml:space="preserve"> found mid-thigh muscle area </w:t>
      </w:r>
      <w:r w:rsidR="00AE3A3C">
        <w:rPr>
          <w:color w:val="000000" w:themeColor="text1"/>
        </w:rPr>
        <w:t xml:space="preserve">to </w:t>
      </w:r>
      <w:r w:rsidRPr="00311E57">
        <w:rPr>
          <w:color w:val="000000" w:themeColor="text1"/>
        </w:rPr>
        <w:t>significantly decrease from admission to discharge by -3.</w:t>
      </w:r>
      <w:r w:rsidR="005632CF">
        <w:rPr>
          <w:color w:val="000000" w:themeColor="text1"/>
        </w:rPr>
        <w:t>9</w:t>
      </w:r>
      <w:r w:rsidR="00825922">
        <w:rPr>
          <w:color w:val="000000" w:themeColor="text1"/>
        </w:rPr>
        <w:t xml:space="preserve"> </w:t>
      </w:r>
      <w:r w:rsidRPr="00311E57">
        <w:rPr>
          <w:color w:val="000000" w:themeColor="text1"/>
        </w:rPr>
        <w:t>±</w:t>
      </w:r>
      <w:r w:rsidR="00825922">
        <w:rPr>
          <w:color w:val="000000" w:themeColor="text1"/>
        </w:rPr>
        <w:t xml:space="preserve"> </w:t>
      </w:r>
      <w:r w:rsidRPr="00311E57">
        <w:rPr>
          <w:color w:val="000000" w:themeColor="text1"/>
        </w:rPr>
        <w:t>5.0, p</w:t>
      </w:r>
      <w:r w:rsidR="00B61646">
        <w:rPr>
          <w:color w:val="000000" w:themeColor="text1"/>
        </w:rPr>
        <w:t xml:space="preserve"> </w:t>
      </w:r>
      <w:r w:rsidRPr="00311E57">
        <w:rPr>
          <w:color w:val="000000" w:themeColor="text1"/>
        </w:rPr>
        <w:t>&lt;0.01.</w:t>
      </w:r>
      <w:r w:rsidR="00585DE8">
        <w:rPr>
          <w:color w:val="000000" w:themeColor="text1"/>
        </w:rPr>
        <w:t xml:space="preserve"> </w:t>
      </w:r>
      <w:proofErr w:type="spellStart"/>
      <w:r w:rsidR="0055293C" w:rsidRPr="00311E57">
        <w:rPr>
          <w:color w:val="000000" w:themeColor="text1"/>
        </w:rPr>
        <w:t>Pourhassan</w:t>
      </w:r>
      <w:proofErr w:type="spellEnd"/>
      <w:r w:rsidR="0055293C" w:rsidRPr="00311E57">
        <w:rPr>
          <w:color w:val="000000" w:themeColor="text1"/>
        </w:rPr>
        <w:t xml:space="preserve"> et al. </w:t>
      </w:r>
      <w:r w:rsidR="002E4121" w:rsidRPr="00311E57">
        <w:rPr>
          <w:color w:val="000000" w:themeColor="text1"/>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Qb3VyaGFzc2FuPC9BdXRob3I+PFllYXI+MjAyMDwvWWVh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2E4121" w:rsidRPr="00311E57">
        <w:rPr>
          <w:color w:val="000000" w:themeColor="text1"/>
        </w:rPr>
      </w:r>
      <w:r w:rsidR="002E4121" w:rsidRPr="00311E57">
        <w:rPr>
          <w:color w:val="000000" w:themeColor="text1"/>
        </w:rPr>
        <w:fldChar w:fldCharType="separate"/>
      </w:r>
      <w:r w:rsidR="00C378E7">
        <w:rPr>
          <w:noProof/>
          <w:color w:val="000000" w:themeColor="text1"/>
        </w:rPr>
        <w:t>(74)</w:t>
      </w:r>
      <w:r w:rsidR="002E4121" w:rsidRPr="00311E57">
        <w:rPr>
          <w:color w:val="000000" w:themeColor="text1"/>
        </w:rPr>
        <w:fldChar w:fldCharType="end"/>
      </w:r>
      <w:r w:rsidR="002E4121" w:rsidRPr="00311E57">
        <w:rPr>
          <w:color w:val="000000" w:themeColor="text1"/>
        </w:rPr>
        <w:t xml:space="preserve"> </w:t>
      </w:r>
      <w:r w:rsidR="00EF1362">
        <w:rPr>
          <w:color w:val="000000" w:themeColor="text1"/>
        </w:rPr>
        <w:t xml:space="preserve">also </w:t>
      </w:r>
      <w:r w:rsidR="00BC452F" w:rsidRPr="00311E57">
        <w:rPr>
          <w:color w:val="000000" w:themeColor="text1"/>
        </w:rPr>
        <w:t>found</w:t>
      </w:r>
      <w:r w:rsidR="0011019D">
        <w:rPr>
          <w:color w:val="000000" w:themeColor="text1"/>
        </w:rPr>
        <w:t xml:space="preserve"> </w:t>
      </w:r>
      <w:r w:rsidR="00BC452F" w:rsidRPr="00311E57">
        <w:rPr>
          <w:color w:val="000000" w:themeColor="text1"/>
        </w:rPr>
        <w:t xml:space="preserve">mid-thigh muscle area </w:t>
      </w:r>
      <w:r w:rsidR="000457AD">
        <w:rPr>
          <w:color w:val="000000" w:themeColor="text1"/>
        </w:rPr>
        <w:t xml:space="preserve">to </w:t>
      </w:r>
      <w:r w:rsidR="00BC452F" w:rsidRPr="00311E57">
        <w:rPr>
          <w:color w:val="000000" w:themeColor="text1"/>
        </w:rPr>
        <w:t>significantly decrease</w:t>
      </w:r>
      <w:r w:rsidR="004914C0">
        <w:rPr>
          <w:color w:val="000000" w:themeColor="text1"/>
        </w:rPr>
        <w:t>d</w:t>
      </w:r>
      <w:r w:rsidR="00BC452F" w:rsidRPr="00311E57">
        <w:rPr>
          <w:color w:val="000000" w:themeColor="text1"/>
        </w:rPr>
        <w:t xml:space="preserve"> </w:t>
      </w:r>
      <w:r w:rsidR="00FB7F3A" w:rsidRPr="00311E57">
        <w:rPr>
          <w:color w:val="000000" w:themeColor="text1"/>
        </w:rPr>
        <w:t xml:space="preserve">for </w:t>
      </w:r>
      <w:r w:rsidR="007A3433" w:rsidRPr="00311E57">
        <w:rPr>
          <w:color w:val="000000" w:themeColor="text1"/>
        </w:rPr>
        <w:t>malnourished patients (</w:t>
      </w:r>
      <w:r w:rsidR="00807634" w:rsidRPr="00311E57">
        <w:rPr>
          <w:color w:val="000000" w:themeColor="text1"/>
        </w:rPr>
        <w:t>-6.0</w:t>
      </w:r>
      <w:r w:rsidR="00C84CF5">
        <w:rPr>
          <w:color w:val="000000" w:themeColor="text1"/>
        </w:rPr>
        <w:t xml:space="preserve"> </w:t>
      </w:r>
      <w:r w:rsidR="00807634" w:rsidRPr="00311E57">
        <w:rPr>
          <w:color w:val="000000" w:themeColor="text1"/>
        </w:rPr>
        <w:t>±</w:t>
      </w:r>
      <w:r w:rsidR="00C84CF5">
        <w:rPr>
          <w:color w:val="000000" w:themeColor="text1"/>
        </w:rPr>
        <w:t xml:space="preserve"> </w:t>
      </w:r>
      <w:r w:rsidR="00807634" w:rsidRPr="00311E57">
        <w:rPr>
          <w:color w:val="000000" w:themeColor="text1"/>
        </w:rPr>
        <w:t>4.3, p</w:t>
      </w:r>
      <w:r w:rsidR="00B61646">
        <w:rPr>
          <w:color w:val="000000" w:themeColor="text1"/>
        </w:rPr>
        <w:t xml:space="preserve"> </w:t>
      </w:r>
      <w:r w:rsidR="00807634" w:rsidRPr="00311E57">
        <w:rPr>
          <w:color w:val="000000" w:themeColor="text1"/>
        </w:rPr>
        <w:t>&lt;0.05)</w:t>
      </w:r>
      <w:r w:rsidR="00160861" w:rsidRPr="00311E57">
        <w:rPr>
          <w:color w:val="000000" w:themeColor="text1"/>
        </w:rPr>
        <w:t>.</w:t>
      </w:r>
    </w:p>
    <w:p w14:paraId="7F3CEE42" w14:textId="70F4A777" w:rsidR="00122F24" w:rsidRPr="00311E57" w:rsidRDefault="00122F24" w:rsidP="00897D92">
      <w:pPr>
        <w:pStyle w:val="Heading4"/>
      </w:pPr>
      <w:r w:rsidRPr="00311E57">
        <w:lastRenderedPageBreak/>
        <w:t xml:space="preserve">DEXA scanning </w:t>
      </w:r>
    </w:p>
    <w:p w14:paraId="078C0D99" w14:textId="637DAB52" w:rsidR="00503210" w:rsidRDefault="00122F24" w:rsidP="00DB5DAB">
      <w:pPr>
        <w:spacing w:line="360" w:lineRule="auto"/>
        <w:jc w:val="both"/>
        <w:rPr>
          <w:color w:val="000000" w:themeColor="text1"/>
        </w:rPr>
      </w:pPr>
      <w:r w:rsidRPr="00311E57">
        <w:rPr>
          <w:color w:val="000000" w:themeColor="text1"/>
        </w:rPr>
        <w:t>Only one study used DEXA scanning for measuring the change in muscle mass</w:t>
      </w:r>
      <w:r w:rsidR="00BB64D0" w:rsidRPr="00311E57">
        <w:rPr>
          <w:color w:val="000000" w:themeColor="text1"/>
        </w:rPr>
        <w:t xml:space="preserve"> (n</w:t>
      </w:r>
      <w:r w:rsidR="00B61646">
        <w:rPr>
          <w:color w:val="000000" w:themeColor="text1"/>
        </w:rPr>
        <w:t xml:space="preserve"> </w:t>
      </w:r>
      <w:r w:rsidR="00BB64D0" w:rsidRPr="00311E57">
        <w:rPr>
          <w:color w:val="000000" w:themeColor="text1"/>
        </w:rPr>
        <w:t>=</w:t>
      </w:r>
      <w:r w:rsidR="00B61646">
        <w:rPr>
          <w:color w:val="000000" w:themeColor="text1"/>
        </w:rPr>
        <w:t xml:space="preserve"> </w:t>
      </w:r>
      <w:r w:rsidR="00CC5803" w:rsidRPr="00311E57">
        <w:rPr>
          <w:color w:val="000000" w:themeColor="text1"/>
        </w:rPr>
        <w:t>13</w:t>
      </w:r>
      <w:r w:rsidR="0097761D" w:rsidRPr="00311E57">
        <w:rPr>
          <w:color w:val="000000" w:themeColor="text1"/>
        </w:rPr>
        <w:t xml:space="preserve">, </w:t>
      </w:r>
      <w:r w:rsidR="00CC5803" w:rsidRPr="00311E57">
        <w:rPr>
          <w:color w:val="000000" w:themeColor="text1"/>
        </w:rPr>
        <w:t xml:space="preserve">mean age 78.0 ± 8.0) </w:t>
      </w:r>
      <w:r w:rsidRPr="00311E57">
        <w:rPr>
          <w:color w:val="000000" w:themeColor="text1"/>
        </w:rPr>
        <w:t xml:space="preserve"> </w:t>
      </w:r>
      <w:r w:rsidRPr="00311E57">
        <w:rPr>
          <w:color w:val="000000" w:themeColor="text1"/>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311E57">
        <w:rPr>
          <w:color w:val="000000" w:themeColor="text1"/>
        </w:rPr>
      </w:r>
      <w:r w:rsidRPr="00311E57">
        <w:rPr>
          <w:color w:val="000000" w:themeColor="text1"/>
        </w:rPr>
        <w:fldChar w:fldCharType="separate"/>
      </w:r>
      <w:r w:rsidR="00621623">
        <w:rPr>
          <w:noProof/>
          <w:color w:val="000000" w:themeColor="text1"/>
        </w:rPr>
        <w:t>(39)</w:t>
      </w:r>
      <w:r w:rsidRPr="00311E57">
        <w:rPr>
          <w:color w:val="000000" w:themeColor="text1"/>
        </w:rPr>
        <w:fldChar w:fldCharType="end"/>
      </w:r>
      <w:r w:rsidR="0097761D" w:rsidRPr="00311E57">
        <w:rPr>
          <w:color w:val="000000" w:themeColor="text1"/>
        </w:rPr>
        <w:t xml:space="preserve">. </w:t>
      </w:r>
      <w:r w:rsidR="002D1BA4" w:rsidRPr="00311E57">
        <w:rPr>
          <w:color w:val="000000" w:themeColor="text1"/>
        </w:rPr>
        <w:t xml:space="preserve">After 8-10 days </w:t>
      </w:r>
      <w:r w:rsidR="000E56CA" w:rsidRPr="00311E57">
        <w:rPr>
          <w:color w:val="000000" w:themeColor="text1"/>
        </w:rPr>
        <w:t>of ho</w:t>
      </w:r>
      <w:r w:rsidR="00717E88" w:rsidRPr="00311E57">
        <w:rPr>
          <w:color w:val="000000" w:themeColor="text1"/>
        </w:rPr>
        <w:t xml:space="preserve">spitalisation, </w:t>
      </w:r>
      <w:r w:rsidR="00ED0585">
        <w:rPr>
          <w:color w:val="000000" w:themeColor="text1"/>
        </w:rPr>
        <w:t xml:space="preserve">there was a significant decrease in </w:t>
      </w:r>
      <w:r w:rsidR="00717E88" w:rsidRPr="00311E57">
        <w:rPr>
          <w:color w:val="000000" w:themeColor="text1"/>
        </w:rPr>
        <w:t>leg lean mass</w:t>
      </w:r>
      <w:r w:rsidR="00003ED1" w:rsidRPr="00311E57">
        <w:rPr>
          <w:color w:val="000000" w:themeColor="text1"/>
        </w:rPr>
        <w:t xml:space="preserve"> (kg) (6.5</w:t>
      </w:r>
      <w:r w:rsidR="00C11527">
        <w:rPr>
          <w:color w:val="000000" w:themeColor="text1"/>
        </w:rPr>
        <w:t>0</w:t>
      </w:r>
      <w:r w:rsidR="000418E1">
        <w:rPr>
          <w:color w:val="000000" w:themeColor="text1"/>
        </w:rPr>
        <w:t xml:space="preserve"> </w:t>
      </w:r>
      <w:r w:rsidR="00003ED1" w:rsidRPr="00311E57">
        <w:rPr>
          <w:color w:val="000000" w:themeColor="text1"/>
        </w:rPr>
        <w:t>±</w:t>
      </w:r>
      <w:r w:rsidR="000418E1">
        <w:rPr>
          <w:color w:val="000000" w:themeColor="text1"/>
        </w:rPr>
        <w:t xml:space="preserve"> </w:t>
      </w:r>
      <w:r w:rsidR="00003ED1" w:rsidRPr="00311E57">
        <w:rPr>
          <w:color w:val="000000" w:themeColor="text1"/>
        </w:rPr>
        <w:t>0.80 vs 6.34</w:t>
      </w:r>
      <w:r w:rsidR="000418E1">
        <w:rPr>
          <w:color w:val="000000" w:themeColor="text1"/>
        </w:rPr>
        <w:t xml:space="preserve"> </w:t>
      </w:r>
      <w:r w:rsidR="00003ED1" w:rsidRPr="00311E57">
        <w:rPr>
          <w:color w:val="000000" w:themeColor="text1"/>
        </w:rPr>
        <w:t>±</w:t>
      </w:r>
      <w:r w:rsidR="000418E1">
        <w:rPr>
          <w:color w:val="000000" w:themeColor="text1"/>
        </w:rPr>
        <w:t xml:space="preserve"> </w:t>
      </w:r>
      <w:r w:rsidR="00003ED1" w:rsidRPr="00311E57">
        <w:rPr>
          <w:color w:val="000000" w:themeColor="text1"/>
        </w:rPr>
        <w:t>0.96, p</w:t>
      </w:r>
      <w:r w:rsidR="00B61646">
        <w:rPr>
          <w:color w:val="000000" w:themeColor="text1"/>
        </w:rPr>
        <w:t xml:space="preserve"> </w:t>
      </w:r>
      <w:r w:rsidR="00003ED1" w:rsidRPr="00311E57">
        <w:rPr>
          <w:color w:val="000000" w:themeColor="text1"/>
        </w:rPr>
        <w:t xml:space="preserve">&lt;0.05) </w:t>
      </w:r>
      <w:r w:rsidR="00717E88" w:rsidRPr="00311E57">
        <w:rPr>
          <w:color w:val="000000" w:themeColor="text1"/>
        </w:rPr>
        <w:t xml:space="preserve">and </w:t>
      </w:r>
      <w:r w:rsidR="00ED0585">
        <w:rPr>
          <w:color w:val="000000" w:themeColor="text1"/>
        </w:rPr>
        <w:t xml:space="preserve">a non-significant change in </w:t>
      </w:r>
      <w:r w:rsidR="00717E88" w:rsidRPr="00311E57">
        <w:rPr>
          <w:color w:val="000000" w:themeColor="text1"/>
        </w:rPr>
        <w:t>mid</w:t>
      </w:r>
      <w:r w:rsidR="00074F08">
        <w:rPr>
          <w:color w:val="000000" w:themeColor="text1"/>
        </w:rPr>
        <w:t>-</w:t>
      </w:r>
      <w:r w:rsidR="009456EB" w:rsidRPr="00311E57">
        <w:rPr>
          <w:color w:val="000000" w:themeColor="text1"/>
        </w:rPr>
        <w:t xml:space="preserve">thigh region lean mass (g) </w:t>
      </w:r>
      <w:r w:rsidR="00003ED1" w:rsidRPr="00311E57">
        <w:rPr>
          <w:color w:val="000000" w:themeColor="text1"/>
        </w:rPr>
        <w:t>(373</w:t>
      </w:r>
      <w:r w:rsidR="000418E1">
        <w:rPr>
          <w:color w:val="000000" w:themeColor="text1"/>
        </w:rPr>
        <w:t xml:space="preserve"> </w:t>
      </w:r>
      <w:r w:rsidR="00003ED1" w:rsidRPr="00311E57">
        <w:rPr>
          <w:color w:val="000000" w:themeColor="text1"/>
        </w:rPr>
        <w:t>±</w:t>
      </w:r>
      <w:r w:rsidR="000418E1">
        <w:rPr>
          <w:color w:val="000000" w:themeColor="text1"/>
        </w:rPr>
        <w:t xml:space="preserve"> </w:t>
      </w:r>
      <w:r w:rsidR="00003ED1" w:rsidRPr="00311E57">
        <w:rPr>
          <w:color w:val="000000" w:themeColor="text1"/>
        </w:rPr>
        <w:t>74 vs 366</w:t>
      </w:r>
      <w:r w:rsidR="000418E1">
        <w:rPr>
          <w:color w:val="000000" w:themeColor="text1"/>
        </w:rPr>
        <w:t xml:space="preserve"> </w:t>
      </w:r>
      <w:r w:rsidR="00003ED1" w:rsidRPr="00311E57">
        <w:rPr>
          <w:color w:val="000000" w:themeColor="text1"/>
        </w:rPr>
        <w:t>±</w:t>
      </w:r>
      <w:r w:rsidR="000418E1">
        <w:rPr>
          <w:color w:val="000000" w:themeColor="text1"/>
        </w:rPr>
        <w:t xml:space="preserve"> </w:t>
      </w:r>
      <w:r w:rsidR="00003ED1" w:rsidRPr="00311E57">
        <w:rPr>
          <w:color w:val="000000" w:themeColor="text1"/>
        </w:rPr>
        <w:t>83, p</w:t>
      </w:r>
      <w:r w:rsidR="00B61646">
        <w:rPr>
          <w:color w:val="000000" w:themeColor="text1"/>
        </w:rPr>
        <w:t xml:space="preserve"> </w:t>
      </w:r>
      <w:r w:rsidR="00003ED1" w:rsidRPr="00311E57">
        <w:rPr>
          <w:color w:val="000000" w:themeColor="text1"/>
        </w:rPr>
        <w:t>&gt;0.05).</w:t>
      </w:r>
    </w:p>
    <w:p w14:paraId="406B4CAB" w14:textId="77777777" w:rsidR="00F34273" w:rsidRDefault="00F34273" w:rsidP="00DB5DAB">
      <w:pPr>
        <w:spacing w:line="360" w:lineRule="auto"/>
        <w:jc w:val="both"/>
        <w:rPr>
          <w:color w:val="000000" w:themeColor="text1"/>
        </w:rPr>
      </w:pPr>
    </w:p>
    <w:p w14:paraId="2BBCB1D5" w14:textId="5605736C" w:rsidR="00F34273" w:rsidRDefault="000E6F50" w:rsidP="00DB5DAB">
      <w:pPr>
        <w:spacing w:line="360" w:lineRule="auto"/>
        <w:jc w:val="both"/>
        <w:rPr>
          <w:color w:val="000000" w:themeColor="text1"/>
        </w:rPr>
      </w:pPr>
      <w:r>
        <w:rPr>
          <w:noProof/>
        </w:rPr>
        <mc:AlternateContent>
          <mc:Choice Requires="wpg">
            <w:drawing>
              <wp:anchor distT="0" distB="0" distL="114300" distR="114300" simplePos="0" relativeHeight="251669504" behindDoc="0" locked="1" layoutInCell="1" allowOverlap="0" wp14:anchorId="2A29CD3A" wp14:editId="0AA2B9E4">
                <wp:simplePos x="0" y="0"/>
                <wp:positionH relativeFrom="margin">
                  <wp:posOffset>-317090</wp:posOffset>
                </wp:positionH>
                <wp:positionV relativeFrom="page">
                  <wp:posOffset>2610465</wp:posOffset>
                </wp:positionV>
                <wp:extent cx="6356985" cy="2432685"/>
                <wp:effectExtent l="0" t="0" r="5715" b="5715"/>
                <wp:wrapNone/>
                <wp:docPr id="450964383" name="Group 3"/>
                <wp:cNvGraphicFramePr/>
                <a:graphic xmlns:a="http://schemas.openxmlformats.org/drawingml/2006/main">
                  <a:graphicData uri="http://schemas.microsoft.com/office/word/2010/wordprocessingGroup">
                    <wpg:wgp>
                      <wpg:cNvGrpSpPr/>
                      <wpg:grpSpPr>
                        <a:xfrm>
                          <a:off x="0" y="0"/>
                          <a:ext cx="6356985" cy="2432685"/>
                          <a:chOff x="0" y="0"/>
                          <a:chExt cx="6358255" cy="2431520"/>
                        </a:xfrm>
                      </wpg:grpSpPr>
                      <pic:pic xmlns:pic="http://schemas.openxmlformats.org/drawingml/2006/picture">
                        <pic:nvPicPr>
                          <pic:cNvPr id="762867233" name="Picture 1" descr="A close-up of a person's hand&#10;&#10;AI-generated content may be incorrect."/>
                          <pic:cNvPicPr>
                            <a:picLocks noChangeAspect="1"/>
                          </pic:cNvPicPr>
                        </pic:nvPicPr>
                        <pic:blipFill rotWithShape="1">
                          <a:blip r:embed="rId12">
                            <a:extLst>
                              <a:ext uri="{28A0092B-C50C-407E-A947-70E740481C1C}">
                                <a14:useLocalDpi xmlns:a14="http://schemas.microsoft.com/office/drawing/2010/main" val="0"/>
                              </a:ext>
                            </a:extLst>
                          </a:blip>
                          <a:srcRect t="4920" b="12188"/>
                          <a:stretch/>
                        </pic:blipFill>
                        <pic:spPr bwMode="auto">
                          <a:xfrm>
                            <a:off x="85725" y="0"/>
                            <a:ext cx="6272530" cy="2028190"/>
                          </a:xfrm>
                          <a:prstGeom prst="rect">
                            <a:avLst/>
                          </a:prstGeom>
                          <a:ln>
                            <a:noFill/>
                          </a:ln>
                          <a:extLst>
                            <a:ext uri="{53640926-AAD7-44D8-BBD7-CCE9431645EC}">
                              <a14:shadowObscured xmlns:a14="http://schemas.microsoft.com/office/drawing/2010/main"/>
                            </a:ext>
                          </a:extLst>
                        </pic:spPr>
                      </pic:pic>
                      <wps:wsp>
                        <wps:cNvPr id="2036301203" name="Text Box 2"/>
                        <wps:cNvSpPr txBox="1">
                          <a:spLocks noChangeArrowheads="1"/>
                        </wps:cNvSpPr>
                        <wps:spPr bwMode="auto">
                          <a:xfrm>
                            <a:off x="0" y="2062128"/>
                            <a:ext cx="5781559" cy="369392"/>
                          </a:xfrm>
                          <a:prstGeom prst="rect">
                            <a:avLst/>
                          </a:prstGeom>
                          <a:noFill/>
                          <a:ln w="9525">
                            <a:noFill/>
                            <a:miter lim="800000"/>
                            <a:headEnd/>
                            <a:tailEnd/>
                          </a:ln>
                        </wps:spPr>
                        <wps:txbx>
                          <w:txbxContent>
                            <w:p w14:paraId="0F5DAF36" w14:textId="77777777" w:rsidR="000E6F50" w:rsidRPr="00CA773D" w:rsidRDefault="000E6F50" w:rsidP="000E6F50">
                              <w:pPr>
                                <w:rPr>
                                  <w:sz w:val="20"/>
                                  <w:szCs w:val="20"/>
                                </w:rPr>
                              </w:pPr>
                              <w:r w:rsidRPr="00CA773D">
                                <w:rPr>
                                  <w:b/>
                                  <w:bCs/>
                                  <w:sz w:val="20"/>
                                  <w:szCs w:val="20"/>
                                </w:rPr>
                                <w:t xml:space="preserve">Figure </w:t>
                              </w:r>
                              <w:r>
                                <w:rPr>
                                  <w:b/>
                                  <w:bCs/>
                                  <w:sz w:val="20"/>
                                  <w:szCs w:val="20"/>
                                </w:rPr>
                                <w:t>3</w:t>
                              </w:r>
                              <w:r w:rsidRPr="00CA773D">
                                <w:rPr>
                                  <w:b/>
                                  <w:bCs/>
                                  <w:sz w:val="20"/>
                                  <w:szCs w:val="20"/>
                                </w:rPr>
                                <w:t>.</w:t>
                              </w:r>
                              <w:r w:rsidRPr="00CA773D">
                                <w:rPr>
                                  <w:sz w:val="20"/>
                                  <w:szCs w:val="20"/>
                                </w:rPr>
                                <w:t xml:space="preserve"> Change in</w:t>
                              </w:r>
                              <w:r>
                                <w:rPr>
                                  <w:sz w:val="20"/>
                                  <w:szCs w:val="20"/>
                                </w:rPr>
                                <w:t xml:space="preserve"> Bioelectrical Impedance Analysis.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A29CD3A" id="Group 3" o:spid="_x0000_s1053" style="position:absolute;left:0;text-align:left;margin-left:-24.95pt;margin-top:205.55pt;width:500.55pt;height:191.55pt;z-index:251669504;mso-position-horizontal-relative:margin;mso-position-vertical-relative:page;mso-width-relative:margin;mso-height-relative:margin" coordsize="63582,24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" o:allowoverlap="f">
                <v:shape id="Picture 1" o:spid="_x0000_s1054" type="#_x0000_t75" alt="A close-up of a person's hand&#10;&#10;AI-generated content may be incorrect." style="position:absolute;left:857;width:62725;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">
                  <v:imagedata r:id="rId13" o:title="A close-up of a person's hand&#10;&#10;AI-generated content may be incorrect" croptop="3224f" cropbottom="7988f"/>
                </v:shape>
                <v:shape id="_x0000_s1055" type="#_x0000_t202" style="position:absolute;top:20621;width:57815;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" filled="f" stroked="f">
                  <v:textbox style="mso-fit-shape-to-text:t">
                    <w:txbxContent>
                      <w:p w14:paraId="0F5DAF36" w14:textId="77777777" w:rsidR="000E6F50" w:rsidRPr="00CA773D" w:rsidRDefault="000E6F50" w:rsidP="000E6F50">
                        <w:pPr>
                          <w:rPr>
                            <w:sz w:val="20"/>
                            <w:szCs w:val="20"/>
                          </w:rPr>
                        </w:pPr>
                        <w:r w:rsidRPr="00CA773D">
                          <w:rPr>
                            <w:b/>
                            <w:bCs/>
                            <w:sz w:val="20"/>
                            <w:szCs w:val="20"/>
                          </w:rPr>
                          <w:t xml:space="preserve">Figure </w:t>
                        </w:r>
                        <w:r>
                          <w:rPr>
                            <w:b/>
                            <w:bCs/>
                            <w:sz w:val="20"/>
                            <w:szCs w:val="20"/>
                          </w:rPr>
                          <w:t>3</w:t>
                        </w:r>
                        <w:r w:rsidRPr="00CA773D">
                          <w:rPr>
                            <w:b/>
                            <w:bCs/>
                            <w:sz w:val="20"/>
                            <w:szCs w:val="20"/>
                          </w:rPr>
                          <w:t>.</w:t>
                        </w:r>
                        <w:r w:rsidRPr="00CA773D">
                          <w:rPr>
                            <w:sz w:val="20"/>
                            <w:szCs w:val="20"/>
                          </w:rPr>
                          <w:t xml:space="preserve"> Change in</w:t>
                        </w:r>
                        <w:r>
                          <w:rPr>
                            <w:sz w:val="20"/>
                            <w:szCs w:val="20"/>
                          </w:rPr>
                          <w:t xml:space="preserve"> Bioelectrical Impedance Analysis. </w:t>
                        </w:r>
                      </w:p>
                    </w:txbxContent>
                  </v:textbox>
                </v:shape>
                <w10:wrap anchorx="margin" anchory="page"/>
                <w10:anchorlock/>
              </v:group>
            </w:pict>
          </mc:Fallback>
        </mc:AlternateContent>
      </w:r>
    </w:p>
    <w:p w14:paraId="3533EFC3" w14:textId="77777777" w:rsidR="00F34273" w:rsidRDefault="00F34273" w:rsidP="00DB5DAB">
      <w:pPr>
        <w:spacing w:line="360" w:lineRule="auto"/>
        <w:jc w:val="both"/>
        <w:rPr>
          <w:color w:val="000000" w:themeColor="text1"/>
        </w:rPr>
      </w:pPr>
    </w:p>
    <w:p w14:paraId="34F087E8" w14:textId="77777777" w:rsidR="00F34273" w:rsidRDefault="00F34273" w:rsidP="00DB5DAB">
      <w:pPr>
        <w:spacing w:line="360" w:lineRule="auto"/>
        <w:jc w:val="both"/>
        <w:rPr>
          <w:color w:val="000000" w:themeColor="text1"/>
        </w:rPr>
      </w:pPr>
    </w:p>
    <w:p w14:paraId="15777B88" w14:textId="77777777" w:rsidR="00F34273" w:rsidRDefault="00F34273" w:rsidP="00DB5DAB">
      <w:pPr>
        <w:spacing w:line="360" w:lineRule="auto"/>
        <w:jc w:val="both"/>
        <w:rPr>
          <w:color w:val="000000" w:themeColor="text1"/>
        </w:rPr>
      </w:pPr>
    </w:p>
    <w:p w14:paraId="50496007" w14:textId="77777777" w:rsidR="00F34273" w:rsidRDefault="00F34273" w:rsidP="00DB5DAB">
      <w:pPr>
        <w:spacing w:line="360" w:lineRule="auto"/>
        <w:jc w:val="both"/>
        <w:rPr>
          <w:color w:val="000000" w:themeColor="text1"/>
        </w:rPr>
      </w:pPr>
    </w:p>
    <w:p w14:paraId="46476837" w14:textId="77777777" w:rsidR="00F34273" w:rsidRDefault="00F34273" w:rsidP="00DB5DAB">
      <w:pPr>
        <w:spacing w:line="360" w:lineRule="auto"/>
        <w:jc w:val="both"/>
        <w:rPr>
          <w:color w:val="000000" w:themeColor="text1"/>
        </w:rPr>
      </w:pPr>
    </w:p>
    <w:p w14:paraId="79014E67" w14:textId="77777777" w:rsidR="00F34273" w:rsidRDefault="00F34273" w:rsidP="00DB5DAB">
      <w:pPr>
        <w:spacing w:line="360" w:lineRule="auto"/>
        <w:jc w:val="both"/>
        <w:rPr>
          <w:color w:val="000000" w:themeColor="text1"/>
        </w:rPr>
      </w:pPr>
    </w:p>
    <w:p w14:paraId="418FFFC5" w14:textId="77777777" w:rsidR="00F34273" w:rsidRPr="000A3D9C" w:rsidRDefault="00F34273" w:rsidP="00DB5DAB">
      <w:pPr>
        <w:spacing w:line="360" w:lineRule="auto"/>
        <w:jc w:val="both"/>
        <w:rPr>
          <w:color w:val="000000" w:themeColor="text1"/>
        </w:rPr>
      </w:pPr>
    </w:p>
    <w:p w14:paraId="643BBEDC" w14:textId="76D8EC75" w:rsidR="00291A8C" w:rsidRDefault="003E6527" w:rsidP="00897D92">
      <w:pPr>
        <w:pStyle w:val="Heading3"/>
      </w:pPr>
      <w:bookmarkStart w:id="15" w:name="_Toc191389646"/>
      <w:r>
        <w:t xml:space="preserve">3.3.3 </w:t>
      </w:r>
      <w:r w:rsidR="00122F24">
        <w:t>Physical performance</w:t>
      </w:r>
      <w:bookmarkEnd w:id="15"/>
    </w:p>
    <w:p w14:paraId="20B9BC7E" w14:textId="132B3922" w:rsidR="00122F24" w:rsidRPr="00F27E55" w:rsidRDefault="00291A8C" w:rsidP="00291A8C">
      <w:pPr>
        <w:spacing w:line="360" w:lineRule="auto"/>
        <w:jc w:val="both"/>
        <w:rPr>
          <w:color w:val="000000" w:themeColor="text1"/>
        </w:rPr>
      </w:pPr>
      <w:r w:rsidRPr="00F27E55">
        <w:rPr>
          <w:color w:val="000000" w:themeColor="text1"/>
        </w:rPr>
        <w:t xml:space="preserve">Twenty five </w:t>
      </w:r>
      <w:r w:rsidR="00122F24" w:rsidRPr="00F27E55">
        <w:rPr>
          <w:color w:val="000000" w:themeColor="text1"/>
        </w:rPr>
        <w:t>studies measured the change in patient physical performance.</w:t>
      </w:r>
      <w:r w:rsidR="002320C8" w:rsidRPr="00F27E55">
        <w:rPr>
          <w:color w:val="000000" w:themeColor="text1"/>
        </w:rPr>
        <w:t xml:space="preserve"> Ten</w:t>
      </w:r>
      <w:r w:rsidR="00122F24" w:rsidRPr="00F27E55">
        <w:rPr>
          <w:color w:val="000000" w:themeColor="text1"/>
        </w:rPr>
        <w:t xml:space="preserve"> used the Short Physical Performance Battery (SPPB) </w:t>
      </w:r>
      <w:r w:rsidR="00122F24" w:rsidRPr="00F27E55">
        <w:rPr>
          <w:color w:val="000000" w:themeColor="text1"/>
        </w:rPr>
        <w:fldChar w:fldCharType="begin">
          <w:fldData xml:space="preserve">PEVuZE5vdGU+PENpdGU+PEF1dGhvcj5PcnRpei1BbG9uc288L0F1dGhvcj48WWVhcj4yMDIwPC9Z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PcnRpei1BbG9uc288L0F1dGhvcj48WWVhcj4yMDIwPC9Z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122F24" w:rsidRPr="00F27E55">
        <w:rPr>
          <w:color w:val="000000" w:themeColor="text1"/>
        </w:rPr>
      </w:r>
      <w:r w:rsidR="00122F24" w:rsidRPr="00F27E55">
        <w:rPr>
          <w:color w:val="000000" w:themeColor="text1"/>
        </w:rPr>
        <w:fldChar w:fldCharType="separate"/>
      </w:r>
      <w:r w:rsidR="00621623">
        <w:rPr>
          <w:noProof/>
          <w:color w:val="000000" w:themeColor="text1"/>
        </w:rPr>
        <w:t>(22, 25, 29, 31-33, 35, 37, 40, 56)</w:t>
      </w:r>
      <w:r w:rsidR="00122F24" w:rsidRPr="00F27E55">
        <w:rPr>
          <w:color w:val="000000" w:themeColor="text1"/>
        </w:rPr>
        <w:fldChar w:fldCharType="end"/>
      </w:r>
      <w:r w:rsidR="00EB444E" w:rsidRPr="00F27E55">
        <w:rPr>
          <w:color w:val="000000" w:themeColor="text1"/>
        </w:rPr>
        <w:t xml:space="preserve">, </w:t>
      </w:r>
      <w:r w:rsidR="008613B5" w:rsidRPr="00F27E55">
        <w:rPr>
          <w:color w:val="000000" w:themeColor="text1"/>
        </w:rPr>
        <w:t>9</w:t>
      </w:r>
      <w:r w:rsidR="00122F24" w:rsidRPr="00F27E55">
        <w:rPr>
          <w:color w:val="000000" w:themeColor="text1"/>
        </w:rPr>
        <w:t xml:space="preserve"> used gait speed tests </w:t>
      </w:r>
      <w:r w:rsidR="002C77E9" w:rsidRPr="00F27E55">
        <w:rPr>
          <w:color w:val="000000" w:themeColor="text1"/>
        </w:rPr>
        <w:t xml:space="preserve"> </w:t>
      </w:r>
      <w:r w:rsidR="00713D53" w:rsidRPr="00F27E55">
        <w:rPr>
          <w:color w:val="000000" w:themeColor="text1"/>
        </w:rPr>
        <w:fldChar w:fldCharType="begin">
          <w:fldData xml:space="preserve">PEVuZE5vdGU+PENpdGU+PEF1dGhvcj5Ub3JyZXMtU2FuY2hlejwvQXV0aG9yPjxZZWFyPjIwMTY8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i4mI3hEO1phbWJvbS1GZXJyYXJlc2ksIEZhYnJpY2lvLiBOYXZhcnJh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CdXVybWFuLCBCaWFu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Ub3JyZXMtU2FuY2hlejwvQXV0aG9yPjxZZWFyPjIwMTY8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i4mI3hEO1phbWJvbS1GZXJyYXJlc2ksIEZhYnJpY2lvLiBOYXZhcnJh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713D53" w:rsidRPr="00F27E55">
        <w:rPr>
          <w:color w:val="000000" w:themeColor="text1"/>
        </w:rPr>
      </w:r>
      <w:r w:rsidR="00713D53" w:rsidRPr="00F27E55">
        <w:rPr>
          <w:color w:val="000000" w:themeColor="text1"/>
        </w:rPr>
        <w:fldChar w:fldCharType="separate"/>
      </w:r>
      <w:r w:rsidR="00C378E7">
        <w:rPr>
          <w:noProof/>
          <w:color w:val="000000" w:themeColor="text1"/>
        </w:rPr>
        <w:t>(27, 31, 32, 36, 37, 50, 58, 65, 67)</w:t>
      </w:r>
      <w:r w:rsidR="00713D53" w:rsidRPr="00F27E55">
        <w:rPr>
          <w:color w:val="000000" w:themeColor="text1"/>
        </w:rPr>
        <w:fldChar w:fldCharType="end"/>
      </w:r>
      <w:r w:rsidR="00ED0585">
        <w:rPr>
          <w:color w:val="000000" w:themeColor="text1"/>
        </w:rPr>
        <w:t>,</w:t>
      </w:r>
      <w:r w:rsidR="00402CEE" w:rsidRPr="00F27E55">
        <w:rPr>
          <w:color w:val="000000" w:themeColor="text1"/>
        </w:rPr>
        <w:t xml:space="preserve"> </w:t>
      </w:r>
      <w:r w:rsidR="00EB444E" w:rsidRPr="00F27E55">
        <w:rPr>
          <w:color w:val="000000" w:themeColor="text1"/>
        </w:rPr>
        <w:t xml:space="preserve">and 6 used the time-up-and-go test (TUG) </w:t>
      </w:r>
      <w:r w:rsidR="00EB444E" w:rsidRPr="00F27E55">
        <w:rPr>
          <w:color w:val="000000" w:themeColor="text1"/>
        </w:rPr>
        <w:fldChar w:fldCharType="begin">
          <w:fldData xml:space="preserve">PEVuZE5vdGU+PENpdGU+PEF1dGhvcj5OaSBDaHJvaW5pbjwvQXV0aG9yPjxZZWFyPjIwMTg8L1ll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OaSBDaHJvaW5pbjwvQXV0aG9yPjxZZWFyPjIwMTg8L1ll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EB444E" w:rsidRPr="00F27E55">
        <w:rPr>
          <w:color w:val="000000" w:themeColor="text1"/>
        </w:rPr>
      </w:r>
      <w:r w:rsidR="00EB444E" w:rsidRPr="00F27E55">
        <w:rPr>
          <w:color w:val="000000" w:themeColor="text1"/>
        </w:rPr>
        <w:fldChar w:fldCharType="separate"/>
      </w:r>
      <w:r w:rsidR="00C378E7">
        <w:rPr>
          <w:noProof/>
          <w:color w:val="000000" w:themeColor="text1"/>
        </w:rPr>
        <w:t>(26, 38, 42, 44, 47, 69)</w:t>
      </w:r>
      <w:r w:rsidR="00EB444E" w:rsidRPr="00F27E55">
        <w:rPr>
          <w:color w:val="000000" w:themeColor="text1"/>
        </w:rPr>
        <w:fldChar w:fldCharType="end"/>
      </w:r>
      <w:r w:rsidR="007D1E55" w:rsidRPr="00F27E55">
        <w:rPr>
          <w:color w:val="000000" w:themeColor="text1"/>
        </w:rPr>
        <w:t>.</w:t>
      </w:r>
    </w:p>
    <w:p w14:paraId="71518537" w14:textId="3AFC07A7" w:rsidR="00122F24" w:rsidRPr="00C33238" w:rsidRDefault="00122F24" w:rsidP="00897D92">
      <w:pPr>
        <w:pStyle w:val="Heading4"/>
      </w:pPr>
      <w:r w:rsidRPr="00C33238">
        <w:t xml:space="preserve">Short Physical Performance Battery </w:t>
      </w:r>
    </w:p>
    <w:p w14:paraId="4605BDD3" w14:textId="210EBD0B" w:rsidR="005F652F" w:rsidRPr="00EB2C66" w:rsidRDefault="00B971D6" w:rsidP="00122F24">
      <w:pPr>
        <w:spacing w:line="360" w:lineRule="auto"/>
        <w:jc w:val="both"/>
        <w:rPr>
          <w:color w:val="000000" w:themeColor="text1"/>
        </w:rPr>
      </w:pPr>
      <w:r w:rsidRPr="00C33238">
        <w:rPr>
          <w:color w:val="000000" w:themeColor="text1"/>
        </w:rPr>
        <w:t xml:space="preserve">Three of the 10 studies </w:t>
      </w:r>
      <w:r>
        <w:rPr>
          <w:color w:val="000000" w:themeColor="text1"/>
        </w:rPr>
        <w:t>that measured</w:t>
      </w:r>
      <w:r w:rsidRPr="00C33238">
        <w:rPr>
          <w:color w:val="000000" w:themeColor="text1"/>
        </w:rPr>
        <w:t xml:space="preserve"> SPPB were </w:t>
      </w:r>
      <w:r>
        <w:rPr>
          <w:color w:val="000000" w:themeColor="text1"/>
        </w:rPr>
        <w:t>included</w:t>
      </w:r>
      <w:r w:rsidRPr="00C33238">
        <w:rPr>
          <w:color w:val="000000" w:themeColor="text1"/>
        </w:rPr>
        <w:t xml:space="preserve"> in the meta-analysis </w:t>
      </w:r>
      <w:r w:rsidR="00122F24" w:rsidRPr="00EB2C66">
        <w:rPr>
          <w:color w:val="000000" w:themeColor="text1"/>
        </w:rPr>
        <w:t>(Figur</w:t>
      </w:r>
      <w:r w:rsidR="00255C70" w:rsidRPr="00EB2C66">
        <w:rPr>
          <w:color w:val="000000" w:themeColor="text1"/>
        </w:rPr>
        <w:t>e 4</w:t>
      </w:r>
      <w:r w:rsidR="00122F24" w:rsidRPr="00EB2C66">
        <w:rPr>
          <w:color w:val="000000" w:themeColor="text1"/>
        </w:rPr>
        <w:t xml:space="preserve">). A </w:t>
      </w:r>
      <w:r w:rsidR="003D7AD9" w:rsidRPr="00EB2C66">
        <w:rPr>
          <w:color w:val="000000" w:themeColor="text1"/>
        </w:rPr>
        <w:t>small to moderate</w:t>
      </w:r>
      <w:r w:rsidR="00B50548" w:rsidRPr="00EB2C66">
        <w:rPr>
          <w:color w:val="000000" w:themeColor="text1"/>
        </w:rPr>
        <w:t>,</w:t>
      </w:r>
      <w:r w:rsidR="003D7AD9" w:rsidRPr="00EB2C66">
        <w:rPr>
          <w:color w:val="000000" w:themeColor="text1"/>
        </w:rPr>
        <w:t xml:space="preserve"> </w:t>
      </w:r>
      <w:r w:rsidR="00122F24" w:rsidRPr="00EB2C66">
        <w:rPr>
          <w:color w:val="000000" w:themeColor="text1"/>
        </w:rPr>
        <w:t xml:space="preserve">non-significant increase in SPPB performance was </w:t>
      </w:r>
      <w:r w:rsidR="00C000A8" w:rsidRPr="00EB2C66">
        <w:rPr>
          <w:color w:val="000000" w:themeColor="text1"/>
        </w:rPr>
        <w:t>observed</w:t>
      </w:r>
      <w:r w:rsidR="00122F24" w:rsidRPr="00EB2C66">
        <w:rPr>
          <w:color w:val="000000" w:themeColor="text1"/>
        </w:rPr>
        <w:t>, SMD</w:t>
      </w:r>
      <w:r w:rsidR="002C4127">
        <w:rPr>
          <w:color w:val="000000" w:themeColor="text1"/>
        </w:rPr>
        <w:t xml:space="preserve"> </w:t>
      </w:r>
      <w:r w:rsidR="00122F24" w:rsidRPr="00EB2C66">
        <w:rPr>
          <w:color w:val="000000" w:themeColor="text1"/>
        </w:rPr>
        <w:t>=</w:t>
      </w:r>
      <w:r w:rsidR="002C4127">
        <w:rPr>
          <w:color w:val="000000" w:themeColor="text1"/>
        </w:rPr>
        <w:t xml:space="preserve"> </w:t>
      </w:r>
      <w:r w:rsidR="00122F24" w:rsidRPr="00EB2C66">
        <w:rPr>
          <w:color w:val="000000" w:themeColor="text1"/>
        </w:rPr>
        <w:t>0.32 (95% CI: -0.01; 0.65, p</w:t>
      </w:r>
      <w:r w:rsidR="002C4127">
        <w:rPr>
          <w:color w:val="000000" w:themeColor="text1"/>
        </w:rPr>
        <w:t xml:space="preserve"> </w:t>
      </w:r>
      <w:r w:rsidR="00122F24" w:rsidRPr="00EB2C66">
        <w:rPr>
          <w:color w:val="000000" w:themeColor="text1"/>
        </w:rPr>
        <w:t>=</w:t>
      </w:r>
      <w:r w:rsidR="002C4127">
        <w:rPr>
          <w:color w:val="000000" w:themeColor="text1"/>
        </w:rPr>
        <w:t xml:space="preserve"> </w:t>
      </w:r>
      <w:r w:rsidR="00122F24" w:rsidRPr="00EB2C66">
        <w:rPr>
          <w:color w:val="000000" w:themeColor="text1"/>
        </w:rPr>
        <w:t xml:space="preserve">0.06). </w:t>
      </w:r>
      <w:r w:rsidR="00B464A8" w:rsidRPr="00EB2C66">
        <w:rPr>
          <w:color w:val="000000" w:themeColor="text1"/>
        </w:rPr>
        <w:t xml:space="preserve">Between-study heterogeneity was substantial </w:t>
      </w:r>
      <w:r w:rsidR="004E21BC" w:rsidRPr="00EB2C66">
        <w:rPr>
          <w:color w:val="000000" w:themeColor="text1"/>
        </w:rPr>
        <w:t>I</w:t>
      </w:r>
      <w:r w:rsidR="004E21BC" w:rsidRPr="00EB2C66">
        <w:rPr>
          <w:color w:val="000000" w:themeColor="text1"/>
          <w:vertAlign w:val="superscript"/>
        </w:rPr>
        <w:t>2</w:t>
      </w:r>
      <w:r w:rsidR="00086EED">
        <w:rPr>
          <w:color w:val="000000" w:themeColor="text1"/>
          <w:vertAlign w:val="superscript"/>
        </w:rPr>
        <w:t xml:space="preserve"> </w:t>
      </w:r>
      <w:r w:rsidR="00B464A8" w:rsidRPr="00EB2C66">
        <w:rPr>
          <w:color w:val="000000" w:themeColor="text1"/>
        </w:rPr>
        <w:t>=</w:t>
      </w:r>
      <w:r w:rsidR="00086EED">
        <w:rPr>
          <w:color w:val="000000" w:themeColor="text1"/>
        </w:rPr>
        <w:t xml:space="preserve"> </w:t>
      </w:r>
      <w:r w:rsidR="00B464A8" w:rsidRPr="00EB2C66">
        <w:rPr>
          <w:color w:val="000000" w:themeColor="text1"/>
        </w:rPr>
        <w:t xml:space="preserve">71%. </w:t>
      </w:r>
      <w:r w:rsidR="00B764EA" w:rsidRPr="00EB2C66">
        <w:rPr>
          <w:color w:val="000000" w:themeColor="text1"/>
        </w:rPr>
        <w:t xml:space="preserve">For the studies not included in the meta-analysis, 6 found no significant change </w:t>
      </w:r>
      <w:r w:rsidR="00DF5E61" w:rsidRPr="00EB2C66">
        <w:rPr>
          <w:color w:val="000000" w:themeColor="text1"/>
        </w:rPr>
        <w:fldChar w:fldCharType="begin">
          <w:fldData xml:space="preserve">PEVuZE5vdGU+PENpdGU+PEF1dGhvcj5NYXJ0aW5lei1WZWxpbGxhPC9BdXRob3I+PFllYXI+MjAx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NYXJ0aW5lei1WZWxpbGxhPC9BdXRob3I+PFllYXI+MjAx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DF5E61" w:rsidRPr="00EB2C66">
        <w:rPr>
          <w:color w:val="000000" w:themeColor="text1"/>
        </w:rPr>
      </w:r>
      <w:r w:rsidR="00DF5E61" w:rsidRPr="00EB2C66">
        <w:rPr>
          <w:color w:val="000000" w:themeColor="text1"/>
        </w:rPr>
        <w:fldChar w:fldCharType="separate"/>
      </w:r>
      <w:r w:rsidR="00621623">
        <w:rPr>
          <w:noProof/>
          <w:color w:val="000000" w:themeColor="text1"/>
        </w:rPr>
        <w:t>(25, 31, 32, 35, 37)</w:t>
      </w:r>
      <w:r w:rsidR="00DF5E61" w:rsidRPr="00EB2C66">
        <w:rPr>
          <w:color w:val="000000" w:themeColor="text1"/>
        </w:rPr>
        <w:fldChar w:fldCharType="end"/>
      </w:r>
      <w:r w:rsidR="002E1CC6" w:rsidRPr="00EB2C66">
        <w:rPr>
          <w:color w:val="000000" w:themeColor="text1"/>
        </w:rPr>
        <w:t xml:space="preserve"> and 1 found a significant decrease (-1.17, 95% CI: -1.89; -0.46, p</w:t>
      </w:r>
      <w:r w:rsidR="00BA0DC9" w:rsidRPr="00EB2C66">
        <w:rPr>
          <w:color w:val="000000" w:themeColor="text1"/>
        </w:rPr>
        <w:t xml:space="preserve"> </w:t>
      </w:r>
      <w:r w:rsidR="002E1CC6" w:rsidRPr="00EB2C66">
        <w:rPr>
          <w:color w:val="000000" w:themeColor="text1"/>
        </w:rPr>
        <w:t>&lt;</w:t>
      </w:r>
      <w:r w:rsidR="00BA0DC9" w:rsidRPr="00EB2C66">
        <w:rPr>
          <w:color w:val="000000" w:themeColor="text1"/>
        </w:rPr>
        <w:t xml:space="preserve"> </w:t>
      </w:r>
      <w:r w:rsidR="002E1CC6" w:rsidRPr="00EB2C66">
        <w:rPr>
          <w:color w:val="000000" w:themeColor="text1"/>
        </w:rPr>
        <w:t xml:space="preserve">0.05) </w:t>
      </w:r>
      <w:r w:rsidR="00AE3B92" w:rsidRPr="00EB2C66">
        <w:rPr>
          <w:color w:val="000000" w:themeColor="text1"/>
        </w:rPr>
        <w:fldChar w:fldCharType="begin">
          <w:fldData xml:space="preserve">PEVuZE5vdGU+PENpdGU+PEF1dGhvcj5DdWV2YXMtTGFyYTwvQXV0aG9yPjxZZWFyPjIwMjI8L1ll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DdWV2YXMtTGFyYTwvQXV0aG9yPjxZZWFyPjIwMjI8L1ll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AE3B92" w:rsidRPr="00EB2C66">
        <w:rPr>
          <w:color w:val="000000" w:themeColor="text1"/>
        </w:rPr>
      </w:r>
      <w:r w:rsidR="00AE3B92" w:rsidRPr="00EB2C66">
        <w:rPr>
          <w:color w:val="000000" w:themeColor="text1"/>
        </w:rPr>
        <w:fldChar w:fldCharType="separate"/>
      </w:r>
      <w:r w:rsidR="00621623">
        <w:rPr>
          <w:noProof/>
          <w:color w:val="000000" w:themeColor="text1"/>
        </w:rPr>
        <w:t>(40)</w:t>
      </w:r>
      <w:r w:rsidR="00AE3B92" w:rsidRPr="00EB2C66">
        <w:rPr>
          <w:color w:val="000000" w:themeColor="text1"/>
        </w:rPr>
        <w:fldChar w:fldCharType="end"/>
      </w:r>
      <w:r w:rsidR="002E1CC6" w:rsidRPr="00EB2C66">
        <w:rPr>
          <w:color w:val="000000" w:themeColor="text1"/>
        </w:rPr>
        <w:t>.</w:t>
      </w:r>
      <w:r w:rsidR="00AE3B92" w:rsidRPr="00EB2C66">
        <w:rPr>
          <w:color w:val="000000" w:themeColor="text1"/>
        </w:rPr>
        <w:t xml:space="preserve"> </w:t>
      </w:r>
    </w:p>
    <w:p w14:paraId="79E48A68" w14:textId="4B8F0F38" w:rsidR="00122F24" w:rsidRPr="00EB2C66" w:rsidRDefault="00122F24" w:rsidP="00897D92">
      <w:pPr>
        <w:pStyle w:val="Heading4"/>
      </w:pPr>
      <w:r w:rsidRPr="00EB2C66">
        <w:t xml:space="preserve">Gait speed  </w:t>
      </w:r>
    </w:p>
    <w:p w14:paraId="1C1BBFB2" w14:textId="4D9738B7" w:rsidR="00643D15" w:rsidRPr="00EB2C66" w:rsidRDefault="001E0BEB" w:rsidP="00122F24">
      <w:pPr>
        <w:spacing w:line="360" w:lineRule="auto"/>
        <w:jc w:val="both"/>
        <w:rPr>
          <w:color w:val="000000" w:themeColor="text1"/>
        </w:rPr>
      </w:pPr>
      <w:r w:rsidRPr="00EB2C66">
        <w:rPr>
          <w:color w:val="000000" w:themeColor="text1"/>
        </w:rPr>
        <w:t>Four</w:t>
      </w:r>
      <w:r w:rsidR="00122F24" w:rsidRPr="00EB2C66">
        <w:rPr>
          <w:color w:val="000000" w:themeColor="text1"/>
        </w:rPr>
        <w:t xml:space="preserve"> studies were included in the meta-analysis for gait speed, which showed non-significant </w:t>
      </w:r>
      <w:r w:rsidR="00C000A8" w:rsidRPr="00EB2C66">
        <w:rPr>
          <w:color w:val="000000" w:themeColor="text1"/>
        </w:rPr>
        <w:t xml:space="preserve">change </w:t>
      </w:r>
      <w:r w:rsidR="00122F24" w:rsidRPr="00EB2C66">
        <w:rPr>
          <w:color w:val="000000" w:themeColor="text1"/>
        </w:rPr>
        <w:t>from hospital admission to discharge, SMD</w:t>
      </w:r>
      <w:r w:rsidR="002C4127">
        <w:rPr>
          <w:color w:val="000000" w:themeColor="text1"/>
        </w:rPr>
        <w:t xml:space="preserve"> </w:t>
      </w:r>
      <w:r w:rsidR="00122F24" w:rsidRPr="00EB2C66">
        <w:rPr>
          <w:color w:val="000000" w:themeColor="text1"/>
        </w:rPr>
        <w:t>=</w:t>
      </w:r>
      <w:r w:rsidR="002C4127">
        <w:rPr>
          <w:color w:val="000000" w:themeColor="text1"/>
        </w:rPr>
        <w:t xml:space="preserve"> </w:t>
      </w:r>
      <w:r w:rsidR="00122F24" w:rsidRPr="00EB2C66">
        <w:rPr>
          <w:color w:val="000000" w:themeColor="text1"/>
        </w:rPr>
        <w:t>0</w:t>
      </w:r>
      <w:r w:rsidR="00F51125" w:rsidRPr="00EB2C66">
        <w:rPr>
          <w:color w:val="000000" w:themeColor="text1"/>
        </w:rPr>
        <w:t>.0</w:t>
      </w:r>
      <w:r w:rsidR="00122F24" w:rsidRPr="00EB2C66">
        <w:rPr>
          <w:color w:val="000000" w:themeColor="text1"/>
        </w:rPr>
        <w:t>7 (95% CI: -</w:t>
      </w:r>
      <w:r w:rsidR="00F51125" w:rsidRPr="00EB2C66">
        <w:rPr>
          <w:color w:val="000000" w:themeColor="text1"/>
        </w:rPr>
        <w:t>0</w:t>
      </w:r>
      <w:r w:rsidR="00122F24" w:rsidRPr="00EB2C66">
        <w:rPr>
          <w:color w:val="000000" w:themeColor="text1"/>
        </w:rPr>
        <w:t>.</w:t>
      </w:r>
      <w:r w:rsidR="00F51125" w:rsidRPr="00EB2C66">
        <w:rPr>
          <w:color w:val="000000" w:themeColor="text1"/>
        </w:rPr>
        <w:t>16</w:t>
      </w:r>
      <w:r w:rsidR="00122F24" w:rsidRPr="00EB2C66">
        <w:rPr>
          <w:color w:val="000000" w:themeColor="text1"/>
        </w:rPr>
        <w:t>; 0.</w:t>
      </w:r>
      <w:r w:rsidR="00F51125" w:rsidRPr="00EB2C66">
        <w:rPr>
          <w:color w:val="000000" w:themeColor="text1"/>
        </w:rPr>
        <w:t>30</w:t>
      </w:r>
      <w:r w:rsidR="00122F24" w:rsidRPr="00EB2C66">
        <w:rPr>
          <w:color w:val="000000" w:themeColor="text1"/>
        </w:rPr>
        <w:t>, p</w:t>
      </w:r>
      <w:r w:rsidR="002C4127">
        <w:rPr>
          <w:color w:val="000000" w:themeColor="text1"/>
        </w:rPr>
        <w:t xml:space="preserve"> </w:t>
      </w:r>
      <w:r w:rsidR="00122F24" w:rsidRPr="00EB2C66">
        <w:rPr>
          <w:color w:val="000000" w:themeColor="text1"/>
        </w:rPr>
        <w:t>=</w:t>
      </w:r>
      <w:r w:rsidR="002C4127">
        <w:rPr>
          <w:color w:val="000000" w:themeColor="text1"/>
        </w:rPr>
        <w:t xml:space="preserve"> </w:t>
      </w:r>
      <w:r w:rsidR="00122F24" w:rsidRPr="00EB2C66">
        <w:rPr>
          <w:color w:val="000000" w:themeColor="text1"/>
        </w:rPr>
        <w:t>0.</w:t>
      </w:r>
      <w:r w:rsidR="00705DBE" w:rsidRPr="00EB2C66">
        <w:rPr>
          <w:color w:val="000000" w:themeColor="text1"/>
        </w:rPr>
        <w:t>56</w:t>
      </w:r>
      <w:r w:rsidR="00122F24" w:rsidRPr="00EB2C66">
        <w:rPr>
          <w:color w:val="000000" w:themeColor="text1"/>
        </w:rPr>
        <w:t>)</w:t>
      </w:r>
      <w:r w:rsidR="00C96379" w:rsidRPr="00EB2C66">
        <w:rPr>
          <w:color w:val="000000" w:themeColor="text1"/>
        </w:rPr>
        <w:t xml:space="preserve"> (Figure 4)</w:t>
      </w:r>
      <w:r w:rsidR="00122F24" w:rsidRPr="00EB2C66">
        <w:rPr>
          <w:color w:val="000000" w:themeColor="text1"/>
        </w:rPr>
        <w:t xml:space="preserve">. Within these </w:t>
      </w:r>
      <w:r w:rsidR="00B30E9D" w:rsidRPr="00EB2C66">
        <w:rPr>
          <w:color w:val="000000" w:themeColor="text1"/>
        </w:rPr>
        <w:t>4</w:t>
      </w:r>
      <w:r w:rsidR="00122F24" w:rsidRPr="00EB2C66">
        <w:rPr>
          <w:color w:val="000000" w:themeColor="text1"/>
        </w:rPr>
        <w:t xml:space="preserve"> studies</w:t>
      </w:r>
      <w:r w:rsidR="00B50548" w:rsidRPr="00EB2C66">
        <w:rPr>
          <w:color w:val="000000" w:themeColor="text1"/>
        </w:rPr>
        <w:t>,</w:t>
      </w:r>
      <w:r w:rsidR="00122F24" w:rsidRPr="00EB2C66">
        <w:rPr>
          <w:color w:val="000000" w:themeColor="text1"/>
        </w:rPr>
        <w:t xml:space="preserve"> there was substantial heterogeneity, I</w:t>
      </w:r>
      <w:r w:rsidR="00122F24" w:rsidRPr="00EB2C66">
        <w:rPr>
          <w:color w:val="000000" w:themeColor="text1"/>
          <w:vertAlign w:val="superscript"/>
        </w:rPr>
        <w:t>2</w:t>
      </w:r>
      <w:r w:rsidR="002C4127">
        <w:rPr>
          <w:color w:val="000000" w:themeColor="text1"/>
          <w:vertAlign w:val="superscript"/>
        </w:rPr>
        <w:t xml:space="preserve"> </w:t>
      </w:r>
      <w:r w:rsidR="00122F24" w:rsidRPr="00EB2C66">
        <w:rPr>
          <w:color w:val="000000" w:themeColor="text1"/>
        </w:rPr>
        <w:t>=</w:t>
      </w:r>
      <w:r w:rsidR="002C4127">
        <w:rPr>
          <w:color w:val="000000" w:themeColor="text1"/>
        </w:rPr>
        <w:t xml:space="preserve"> </w:t>
      </w:r>
      <w:r w:rsidR="00705DBE" w:rsidRPr="00EB2C66">
        <w:rPr>
          <w:color w:val="000000" w:themeColor="text1"/>
        </w:rPr>
        <w:t>86%</w:t>
      </w:r>
      <w:r w:rsidR="00122F24" w:rsidRPr="00EB2C66">
        <w:rPr>
          <w:color w:val="000000" w:themeColor="text1"/>
        </w:rPr>
        <w:t xml:space="preserve">. </w:t>
      </w:r>
      <w:r w:rsidR="007556F7" w:rsidRPr="00EB2C66">
        <w:rPr>
          <w:color w:val="000000" w:themeColor="text1"/>
        </w:rPr>
        <w:t xml:space="preserve">Five studies were not included in the meta-analysis, all of which observed no significant change </w:t>
      </w:r>
      <w:r w:rsidR="00AC1F52" w:rsidRPr="00EB2C66">
        <w:rPr>
          <w:color w:val="000000" w:themeColor="text1"/>
        </w:rPr>
        <w:fldChar w:fldCharType="begin">
          <w:fldData xml:space="preserve">PEVuZE5vdGU+PENpdGU+PEF1dGhvcj5Ub3JyZXMtU2FuY2hlejwvQXV0aG9yPjxZZWFyPjIwMTY8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jsgR2VyaWF0cmljIERlcGFydG1lbnQsIEhvc3BpdGFsIFVuaXZlcnNp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Q2Fkb3JlLCBFLiBM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Ub3JyZXMtU2FuY2hlejwvQXV0aG9yPjxZZWFyPjIwMTY8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AC1F52" w:rsidRPr="00EB2C66">
        <w:rPr>
          <w:color w:val="000000" w:themeColor="text1"/>
        </w:rPr>
      </w:r>
      <w:r w:rsidR="00AC1F52" w:rsidRPr="00EB2C66">
        <w:rPr>
          <w:color w:val="000000" w:themeColor="text1"/>
        </w:rPr>
        <w:fldChar w:fldCharType="separate"/>
      </w:r>
      <w:r w:rsidR="00621623">
        <w:rPr>
          <w:noProof/>
          <w:color w:val="000000" w:themeColor="text1"/>
        </w:rPr>
        <w:t>(27, 31, 32, 36, 37)</w:t>
      </w:r>
      <w:r w:rsidR="00AC1F52" w:rsidRPr="00EB2C66">
        <w:rPr>
          <w:color w:val="000000" w:themeColor="text1"/>
        </w:rPr>
        <w:fldChar w:fldCharType="end"/>
      </w:r>
      <w:r w:rsidR="00FC6335" w:rsidRPr="00EB2C66">
        <w:rPr>
          <w:color w:val="000000" w:themeColor="text1"/>
        </w:rPr>
        <w:t>.</w:t>
      </w:r>
    </w:p>
    <w:p w14:paraId="0987458A" w14:textId="77777777" w:rsidR="00EB444E" w:rsidRPr="00EB2C66" w:rsidRDefault="00EB444E" w:rsidP="00EB444E">
      <w:pPr>
        <w:pStyle w:val="Heading4"/>
      </w:pPr>
      <w:r w:rsidRPr="00EB2C66">
        <w:lastRenderedPageBreak/>
        <w:t>Time Up and Go test</w:t>
      </w:r>
    </w:p>
    <w:p w14:paraId="6B08D05E" w14:textId="159E74D0" w:rsidR="000A3D9C" w:rsidRDefault="00EB444E" w:rsidP="00122F24">
      <w:pPr>
        <w:spacing w:line="360" w:lineRule="auto"/>
        <w:jc w:val="both"/>
        <w:rPr>
          <w:color w:val="000000" w:themeColor="text1"/>
        </w:rPr>
      </w:pPr>
      <w:r w:rsidRPr="00EB2C66">
        <w:rPr>
          <w:color w:val="000000" w:themeColor="text1"/>
        </w:rPr>
        <w:t xml:space="preserve">All 6 studies that </w:t>
      </w:r>
      <w:r w:rsidR="00261AE4">
        <w:rPr>
          <w:color w:val="000000" w:themeColor="text1"/>
        </w:rPr>
        <w:t>measured</w:t>
      </w:r>
      <w:r w:rsidRPr="00EB2C66">
        <w:rPr>
          <w:color w:val="000000" w:themeColor="text1"/>
        </w:rPr>
        <w:t xml:space="preserve"> TUG were included in the meta-analysis</w:t>
      </w:r>
      <w:r w:rsidR="00DD6F40">
        <w:rPr>
          <w:color w:val="000000" w:themeColor="text1"/>
        </w:rPr>
        <w:t xml:space="preserve"> </w:t>
      </w:r>
      <w:r w:rsidR="002C4127">
        <w:rPr>
          <w:color w:val="000000" w:themeColor="text1"/>
        </w:rPr>
        <w:t>and</w:t>
      </w:r>
      <w:r w:rsidR="00DD6F40">
        <w:rPr>
          <w:color w:val="000000" w:themeColor="text1"/>
        </w:rPr>
        <w:t xml:space="preserve"> </w:t>
      </w:r>
      <w:r w:rsidRPr="00EB2C66">
        <w:rPr>
          <w:color w:val="000000" w:themeColor="text1"/>
        </w:rPr>
        <w:t>showed no effect in test performance from hospital admission to discharge, SMD</w:t>
      </w:r>
      <w:r w:rsidR="002C4127">
        <w:rPr>
          <w:color w:val="000000" w:themeColor="text1"/>
        </w:rPr>
        <w:t xml:space="preserve"> </w:t>
      </w:r>
      <w:r w:rsidR="008174B0">
        <w:rPr>
          <w:color w:val="000000" w:themeColor="text1"/>
        </w:rPr>
        <w:t>=</w:t>
      </w:r>
      <w:r w:rsidR="002C4127">
        <w:rPr>
          <w:color w:val="000000" w:themeColor="text1"/>
        </w:rPr>
        <w:t xml:space="preserve"> </w:t>
      </w:r>
      <w:r w:rsidRPr="00EB2C66">
        <w:rPr>
          <w:color w:val="000000" w:themeColor="text1"/>
        </w:rPr>
        <w:t>-0.01 (95% CI: -0.06; 0.04, p</w:t>
      </w:r>
      <w:r w:rsidR="00564DFA">
        <w:rPr>
          <w:color w:val="000000" w:themeColor="text1"/>
        </w:rPr>
        <w:t xml:space="preserve"> </w:t>
      </w:r>
      <w:r w:rsidRPr="00EB2C66">
        <w:rPr>
          <w:color w:val="000000" w:themeColor="text1"/>
        </w:rPr>
        <w:t>=</w:t>
      </w:r>
      <w:r w:rsidR="00564DFA">
        <w:rPr>
          <w:color w:val="000000" w:themeColor="text1"/>
        </w:rPr>
        <w:t xml:space="preserve"> </w:t>
      </w:r>
      <w:r w:rsidRPr="00EB2C66">
        <w:rPr>
          <w:color w:val="000000" w:themeColor="text1"/>
        </w:rPr>
        <w:t>0.65) (Figure 4). No between-study heterogeneity was detected (I</w:t>
      </w:r>
      <w:r w:rsidRPr="00EB2C66">
        <w:rPr>
          <w:color w:val="000000" w:themeColor="text1"/>
          <w:vertAlign w:val="superscript"/>
        </w:rPr>
        <w:t>2</w:t>
      </w:r>
      <w:r w:rsidR="00564DFA">
        <w:rPr>
          <w:color w:val="000000" w:themeColor="text1"/>
          <w:vertAlign w:val="superscript"/>
        </w:rPr>
        <w:t xml:space="preserve"> </w:t>
      </w:r>
      <w:r w:rsidRPr="00EB2C66">
        <w:rPr>
          <w:color w:val="000000" w:themeColor="text1"/>
        </w:rPr>
        <w:t>=</w:t>
      </w:r>
      <w:r w:rsidR="00564DFA">
        <w:rPr>
          <w:color w:val="000000" w:themeColor="text1"/>
        </w:rPr>
        <w:t xml:space="preserve"> </w:t>
      </w:r>
      <w:r w:rsidRPr="00EB2C66">
        <w:rPr>
          <w:color w:val="000000" w:themeColor="text1"/>
        </w:rPr>
        <w:t xml:space="preserve">0%). </w:t>
      </w:r>
    </w:p>
    <w:p w14:paraId="35A044D4" w14:textId="77777777" w:rsidR="005B2B0A" w:rsidRDefault="005B2B0A" w:rsidP="00122F24">
      <w:pPr>
        <w:spacing w:line="360" w:lineRule="auto"/>
        <w:jc w:val="both"/>
        <w:rPr>
          <w:color w:val="000000" w:themeColor="text1"/>
        </w:rPr>
      </w:pPr>
    </w:p>
    <w:p w14:paraId="3EEC9AC1" w14:textId="77777777" w:rsidR="005B2B0A" w:rsidRDefault="005B2B0A" w:rsidP="00122F24">
      <w:pPr>
        <w:spacing w:line="360" w:lineRule="auto"/>
        <w:jc w:val="both"/>
        <w:rPr>
          <w:color w:val="000000" w:themeColor="text1"/>
        </w:rPr>
      </w:pPr>
    </w:p>
    <w:p w14:paraId="5CF1AA43" w14:textId="1EF30320" w:rsidR="005B2B0A" w:rsidRDefault="005B2B0A" w:rsidP="00122F24">
      <w:pPr>
        <w:spacing w:line="360" w:lineRule="auto"/>
        <w:jc w:val="both"/>
        <w:rPr>
          <w:color w:val="000000" w:themeColor="text1"/>
        </w:rPr>
      </w:pPr>
      <w:r>
        <w:rPr>
          <w:noProof/>
          <w:color w:val="FF0000"/>
        </w:rPr>
        <mc:AlternateContent>
          <mc:Choice Requires="wpg">
            <w:drawing>
              <wp:anchor distT="0" distB="0" distL="114300" distR="114300" simplePos="0" relativeHeight="251671552" behindDoc="0" locked="1" layoutInCell="1" allowOverlap="0" wp14:anchorId="6BCB9B0B" wp14:editId="758AB090">
                <wp:simplePos x="0" y="0"/>
                <wp:positionH relativeFrom="margin">
                  <wp:posOffset>-575187</wp:posOffset>
                </wp:positionH>
                <wp:positionV relativeFrom="page">
                  <wp:posOffset>2381865</wp:posOffset>
                </wp:positionV>
                <wp:extent cx="6882765" cy="3491230"/>
                <wp:effectExtent l="0" t="0" r="0" b="0"/>
                <wp:wrapNone/>
                <wp:docPr id="902969146" name="Group 4"/>
                <wp:cNvGraphicFramePr/>
                <a:graphic xmlns:a="http://schemas.openxmlformats.org/drawingml/2006/main">
                  <a:graphicData uri="http://schemas.microsoft.com/office/word/2010/wordprocessingGroup">
                    <wpg:wgp>
                      <wpg:cNvGrpSpPr/>
                      <wpg:grpSpPr>
                        <a:xfrm>
                          <a:off x="0" y="0"/>
                          <a:ext cx="6882765" cy="3491230"/>
                          <a:chOff x="0" y="0"/>
                          <a:chExt cx="6883567" cy="3491166"/>
                        </a:xfrm>
                      </wpg:grpSpPr>
                      <pic:pic xmlns:pic="http://schemas.openxmlformats.org/drawingml/2006/picture">
                        <pic:nvPicPr>
                          <pic:cNvPr id="1029052891" name="Picture 1" descr="A screenshot of a computer&#10;&#10;AI-generated content may be incorrect."/>
                          <pic:cNvPicPr>
                            <a:picLocks noChangeAspect="1"/>
                          </pic:cNvPicPr>
                        </pic:nvPicPr>
                        <pic:blipFill rotWithShape="1">
                          <a:blip r:embed="rId14">
                            <a:extLst>
                              <a:ext uri="{28A0092B-C50C-407E-A947-70E740481C1C}">
                                <a14:useLocalDpi xmlns:a14="http://schemas.microsoft.com/office/drawing/2010/main" val="0"/>
                              </a:ext>
                            </a:extLst>
                          </a:blip>
                          <a:srcRect t="4968" r="7061"/>
                          <a:stretch/>
                        </pic:blipFill>
                        <pic:spPr bwMode="auto">
                          <a:xfrm>
                            <a:off x="77637" y="0"/>
                            <a:ext cx="6805930" cy="3139440"/>
                          </a:xfrm>
                          <a:prstGeom prst="rect">
                            <a:avLst/>
                          </a:prstGeom>
                          <a:ln>
                            <a:noFill/>
                          </a:ln>
                          <a:extLst>
                            <a:ext uri="{53640926-AAD7-44D8-BBD7-CCE9431645EC}">
                              <a14:shadowObscured xmlns:a14="http://schemas.microsoft.com/office/drawing/2010/main"/>
                            </a:ext>
                          </a:extLst>
                        </pic:spPr>
                      </pic:pic>
                      <wps:wsp>
                        <wps:cNvPr id="1650276548" name="Text Box 2"/>
                        <wps:cNvSpPr txBox="1">
                          <a:spLocks noChangeArrowheads="1"/>
                        </wps:cNvSpPr>
                        <wps:spPr bwMode="auto">
                          <a:xfrm>
                            <a:off x="0" y="3121611"/>
                            <a:ext cx="5781713" cy="369555"/>
                          </a:xfrm>
                          <a:prstGeom prst="rect">
                            <a:avLst/>
                          </a:prstGeom>
                          <a:noFill/>
                          <a:ln w="9525">
                            <a:noFill/>
                            <a:miter lim="800000"/>
                            <a:headEnd/>
                            <a:tailEnd/>
                          </a:ln>
                        </wps:spPr>
                        <wps:txbx>
                          <w:txbxContent>
                            <w:p w14:paraId="2DBF16D9" w14:textId="77777777" w:rsidR="005B2B0A" w:rsidRPr="00CA773D" w:rsidRDefault="005B2B0A" w:rsidP="005B2B0A">
                              <w:pPr>
                                <w:rPr>
                                  <w:sz w:val="20"/>
                                  <w:szCs w:val="20"/>
                                </w:rPr>
                              </w:pPr>
                              <w:r w:rsidRPr="00CA773D">
                                <w:rPr>
                                  <w:b/>
                                  <w:bCs/>
                                  <w:sz w:val="20"/>
                                  <w:szCs w:val="20"/>
                                </w:rPr>
                                <w:t xml:space="preserve">Figure </w:t>
                              </w:r>
                              <w:r>
                                <w:rPr>
                                  <w:b/>
                                  <w:bCs/>
                                  <w:sz w:val="20"/>
                                  <w:szCs w:val="20"/>
                                </w:rPr>
                                <w:t>4</w:t>
                              </w:r>
                              <w:r w:rsidRPr="00CA773D">
                                <w:rPr>
                                  <w:b/>
                                  <w:bCs/>
                                  <w:sz w:val="20"/>
                                  <w:szCs w:val="20"/>
                                </w:rPr>
                                <w:t>.</w:t>
                              </w:r>
                              <w:r w:rsidRPr="00CA773D">
                                <w:rPr>
                                  <w:sz w:val="20"/>
                                  <w:szCs w:val="20"/>
                                </w:rPr>
                                <w:t xml:space="preserve"> Change in</w:t>
                              </w:r>
                              <w:r>
                                <w:rPr>
                                  <w:sz w:val="20"/>
                                  <w:szCs w:val="20"/>
                                </w:rPr>
                                <w:t xml:space="preserve"> physical performance outcomes.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BCB9B0B" id="Group 4" o:spid="_x0000_s1056" style="position:absolute;left:0;text-align:left;margin-left:-45.3pt;margin-top:187.55pt;width:541.95pt;height:274.9pt;z-index:251671552;mso-position-horizontal-relative:margin;mso-position-vertical-relative:page;mso-width-relative:margin;mso-height-relative:margin" coordsize="68835,34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" o:allowoverlap="f">
                <v:shape id="Picture 1" o:spid="_x0000_s1057" type="#_x0000_t75" alt="A screenshot of a computer&#10;&#10;AI-generated content may be incorrect." style="position:absolute;left:776;width:68059;height:31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">
                  <v:imagedata r:id="rId15" o:title="A screenshot of a computer&#10;&#10;AI-generated content may be incorrect" croptop="3256f" cropright="4627f"/>
                </v:shape>
                <v:shape id="_x0000_s1058" type="#_x0000_t202" style="position:absolute;top:31216;width:57817;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" filled="f" stroked="f">
                  <v:textbox style="mso-fit-shape-to-text:t">
                    <w:txbxContent>
                      <w:p w14:paraId="2DBF16D9" w14:textId="77777777" w:rsidR="005B2B0A" w:rsidRPr="00CA773D" w:rsidRDefault="005B2B0A" w:rsidP="005B2B0A">
                        <w:pPr>
                          <w:rPr>
                            <w:sz w:val="20"/>
                            <w:szCs w:val="20"/>
                          </w:rPr>
                        </w:pPr>
                        <w:r w:rsidRPr="00CA773D">
                          <w:rPr>
                            <w:b/>
                            <w:bCs/>
                            <w:sz w:val="20"/>
                            <w:szCs w:val="20"/>
                          </w:rPr>
                          <w:t xml:space="preserve">Figure </w:t>
                        </w:r>
                        <w:r>
                          <w:rPr>
                            <w:b/>
                            <w:bCs/>
                            <w:sz w:val="20"/>
                            <w:szCs w:val="20"/>
                          </w:rPr>
                          <w:t>4</w:t>
                        </w:r>
                        <w:r w:rsidRPr="00CA773D">
                          <w:rPr>
                            <w:b/>
                            <w:bCs/>
                            <w:sz w:val="20"/>
                            <w:szCs w:val="20"/>
                          </w:rPr>
                          <w:t>.</w:t>
                        </w:r>
                        <w:r w:rsidRPr="00CA773D">
                          <w:rPr>
                            <w:sz w:val="20"/>
                            <w:szCs w:val="20"/>
                          </w:rPr>
                          <w:t xml:space="preserve"> Change in</w:t>
                        </w:r>
                        <w:r>
                          <w:rPr>
                            <w:sz w:val="20"/>
                            <w:szCs w:val="20"/>
                          </w:rPr>
                          <w:t xml:space="preserve"> physical performance outcomes. </w:t>
                        </w:r>
                      </w:p>
                    </w:txbxContent>
                  </v:textbox>
                </v:shape>
                <w10:wrap anchorx="margin" anchory="page"/>
                <w10:anchorlock/>
              </v:group>
            </w:pict>
          </mc:Fallback>
        </mc:AlternateContent>
      </w:r>
    </w:p>
    <w:p w14:paraId="23D7FB85" w14:textId="77777777" w:rsidR="005B2B0A" w:rsidRDefault="005B2B0A" w:rsidP="00122F24">
      <w:pPr>
        <w:spacing w:line="360" w:lineRule="auto"/>
        <w:jc w:val="both"/>
        <w:rPr>
          <w:color w:val="000000" w:themeColor="text1"/>
        </w:rPr>
      </w:pPr>
    </w:p>
    <w:p w14:paraId="25011B11" w14:textId="77777777" w:rsidR="005B2B0A" w:rsidRDefault="005B2B0A" w:rsidP="00122F24">
      <w:pPr>
        <w:spacing w:line="360" w:lineRule="auto"/>
        <w:jc w:val="both"/>
        <w:rPr>
          <w:color w:val="000000" w:themeColor="text1"/>
        </w:rPr>
      </w:pPr>
    </w:p>
    <w:p w14:paraId="37E912B9" w14:textId="77777777" w:rsidR="005B2B0A" w:rsidRDefault="005B2B0A" w:rsidP="00122F24">
      <w:pPr>
        <w:spacing w:line="360" w:lineRule="auto"/>
        <w:jc w:val="both"/>
        <w:rPr>
          <w:color w:val="000000" w:themeColor="text1"/>
        </w:rPr>
      </w:pPr>
    </w:p>
    <w:p w14:paraId="34EC878F" w14:textId="77777777" w:rsidR="005B2B0A" w:rsidRDefault="005B2B0A" w:rsidP="00122F24">
      <w:pPr>
        <w:spacing w:line="360" w:lineRule="auto"/>
        <w:jc w:val="both"/>
        <w:rPr>
          <w:color w:val="000000" w:themeColor="text1"/>
        </w:rPr>
      </w:pPr>
    </w:p>
    <w:p w14:paraId="2041D659" w14:textId="77777777" w:rsidR="005B2B0A" w:rsidRDefault="005B2B0A" w:rsidP="00122F24">
      <w:pPr>
        <w:spacing w:line="360" w:lineRule="auto"/>
        <w:jc w:val="both"/>
        <w:rPr>
          <w:color w:val="000000" w:themeColor="text1"/>
        </w:rPr>
      </w:pPr>
    </w:p>
    <w:p w14:paraId="4BB5FD76" w14:textId="77777777" w:rsidR="005B2B0A" w:rsidRDefault="005B2B0A" w:rsidP="00122F24">
      <w:pPr>
        <w:spacing w:line="360" w:lineRule="auto"/>
        <w:jc w:val="both"/>
        <w:rPr>
          <w:color w:val="000000" w:themeColor="text1"/>
        </w:rPr>
      </w:pPr>
    </w:p>
    <w:p w14:paraId="445C3B08" w14:textId="77777777" w:rsidR="005B2B0A" w:rsidRDefault="005B2B0A" w:rsidP="00122F24">
      <w:pPr>
        <w:spacing w:line="360" w:lineRule="auto"/>
        <w:jc w:val="both"/>
        <w:rPr>
          <w:color w:val="000000" w:themeColor="text1"/>
        </w:rPr>
      </w:pPr>
    </w:p>
    <w:p w14:paraId="4DE10C74" w14:textId="77777777" w:rsidR="005B2B0A" w:rsidRDefault="005B2B0A" w:rsidP="00122F24">
      <w:pPr>
        <w:spacing w:line="360" w:lineRule="auto"/>
        <w:jc w:val="both"/>
        <w:rPr>
          <w:color w:val="000000" w:themeColor="text1"/>
        </w:rPr>
      </w:pPr>
    </w:p>
    <w:p w14:paraId="4856EDE1" w14:textId="77777777" w:rsidR="005B2B0A" w:rsidRDefault="005B2B0A" w:rsidP="00122F24">
      <w:pPr>
        <w:spacing w:line="360" w:lineRule="auto"/>
        <w:jc w:val="both"/>
        <w:rPr>
          <w:color w:val="000000" w:themeColor="text1"/>
        </w:rPr>
      </w:pPr>
    </w:p>
    <w:p w14:paraId="136A59E3" w14:textId="0F9CBB50" w:rsidR="00122F24" w:rsidRDefault="003E6527" w:rsidP="005D77EF">
      <w:pPr>
        <w:pStyle w:val="Heading3"/>
      </w:pPr>
      <w:bookmarkStart w:id="16" w:name="_Toc191389647"/>
      <w:r>
        <w:t xml:space="preserve">3.3.4 </w:t>
      </w:r>
      <w:r w:rsidR="00122F24">
        <w:t xml:space="preserve">Barthel </w:t>
      </w:r>
      <w:r w:rsidR="00664F02">
        <w:t>I</w:t>
      </w:r>
      <w:r w:rsidR="00122F24">
        <w:t>ndex</w:t>
      </w:r>
      <w:bookmarkEnd w:id="16"/>
    </w:p>
    <w:p w14:paraId="550D43C6" w14:textId="5AE5E070" w:rsidR="00B3421B" w:rsidRDefault="00857EA0" w:rsidP="00122F24">
      <w:pPr>
        <w:spacing w:line="360" w:lineRule="auto"/>
        <w:jc w:val="both"/>
      </w:pPr>
      <w:r>
        <w:t xml:space="preserve">For BI, </w:t>
      </w:r>
      <w:r w:rsidR="00057450">
        <w:t>24 studies were included in the analysis</w:t>
      </w:r>
      <w:r w:rsidR="00D11C1B" w:rsidRPr="00D11C1B">
        <w:t xml:space="preserve"> </w:t>
      </w:r>
      <w:r w:rsidR="00D11C1B">
        <w:fldChar w:fldCharType="begin">
          <w:fldData xml:space="preserve">ZC11cmxzPjwvdXJscz48ZWxlY3Ryb25pYy1yZXNvdXJjZS1udW0+aHR0cHM6Ly9keC5kb2kub3Jn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</w:fldData>
        </w:fldChar>
      </w:r>
      <w:r w:rsidR="00C378E7">
        <w:instrText xml:space="preserve"> ADDIN EN.CITE </w:instrText>
      </w:r>
      <w:r w:rsidR="00C378E7">
        <w:fldChar w:fldCharType="begin">
          <w:fldData xml:space="preserve">PEVuZE5vdGU+PENpdGU+PEF1dGhvcj5DaG9uZzwvQXV0aG9yPjxZZWFyPjIwMTQ8L1llYXI+PFJl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==
</w:fldData>
        </w:fldChar>
      </w:r>
      <w:r w:rsidR="00C378E7">
        <w:instrText xml:space="preserve"> ADDIN EN.CITE.DATA </w:instrText>
      </w:r>
      <w:r w:rsidR="00C378E7">
        <w:fldChar w:fldCharType="end"/>
      </w:r>
      <w:r w:rsidR="00C378E7">
        <w:fldChar w:fldCharType="begin">
          <w:fldData xml:space="preserve">ZC11cmxzPjwvdXJscz48ZWxlY3Ryb25pYy1yZXNvdXJjZS1udW0+aHR0cHM6Ly9keC5kb2kub3Jn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</w:fldData>
        </w:fldChar>
      </w:r>
      <w:r w:rsidR="00C378E7">
        <w:instrText xml:space="preserve"> ADDIN EN.CITE.DATA </w:instrText>
      </w:r>
      <w:r w:rsidR="00C378E7">
        <w:fldChar w:fldCharType="end"/>
      </w:r>
      <w:r w:rsidR="00D11C1B">
        <w:fldChar w:fldCharType="separate"/>
      </w:r>
      <w:r w:rsidR="00C378E7">
        <w:rPr>
          <w:noProof/>
        </w:rPr>
        <w:t>(21, 30, 42, 44-47, 51-54, 56, 57, 61-64, 66, 67, 70-74)</w:t>
      </w:r>
      <w:r w:rsidR="00D11C1B">
        <w:fldChar w:fldCharType="end"/>
      </w:r>
      <w:r w:rsidR="00057450">
        <w:t>,</w:t>
      </w:r>
      <w:r w:rsidR="002E1EF0">
        <w:t xml:space="preserve"> </w:t>
      </w:r>
      <w:r w:rsidR="00057450">
        <w:t>show</w:t>
      </w:r>
      <w:r w:rsidR="006671D9">
        <w:t>ing</w:t>
      </w:r>
      <w:r w:rsidR="00057450">
        <w:t xml:space="preserve"> a </w:t>
      </w:r>
      <w:r w:rsidR="000D791E">
        <w:t xml:space="preserve">small </w:t>
      </w:r>
      <w:r w:rsidR="000D791E" w:rsidRPr="0079228F">
        <w:t xml:space="preserve">to moderate significant increase </w:t>
      </w:r>
      <w:r w:rsidR="00074C02" w:rsidRPr="0079228F">
        <w:t>from hospital admission to discharge (SMD</w:t>
      </w:r>
      <w:r w:rsidR="00564DFA">
        <w:t xml:space="preserve"> </w:t>
      </w:r>
      <w:r w:rsidR="00074C02" w:rsidRPr="0079228F">
        <w:t>=</w:t>
      </w:r>
      <w:r w:rsidR="00564DFA">
        <w:t xml:space="preserve"> </w:t>
      </w:r>
      <w:r w:rsidR="002C0AF4" w:rsidRPr="0079228F">
        <w:t>0.26, 95% CI: 0.0</w:t>
      </w:r>
      <w:r w:rsidR="003751F4" w:rsidRPr="0079228F">
        <w:t>6</w:t>
      </w:r>
      <w:r w:rsidR="002C0AF4" w:rsidRPr="0079228F">
        <w:t xml:space="preserve">; 0.46, </w:t>
      </w:r>
      <w:r w:rsidR="006339CD" w:rsidRPr="0079228F">
        <w:t>p</w:t>
      </w:r>
      <w:r w:rsidR="00564DFA">
        <w:t xml:space="preserve"> </w:t>
      </w:r>
      <w:r w:rsidR="006339CD" w:rsidRPr="0079228F">
        <w:t>=</w:t>
      </w:r>
      <w:r w:rsidR="00564DFA">
        <w:t xml:space="preserve"> </w:t>
      </w:r>
      <w:r w:rsidR="006339CD" w:rsidRPr="0079228F">
        <w:t>0.01)</w:t>
      </w:r>
      <w:r w:rsidR="00407D2F" w:rsidRPr="0079228F">
        <w:t xml:space="preserve"> (Figur</w:t>
      </w:r>
      <w:r w:rsidR="000534A3" w:rsidRPr="0079228F">
        <w:t>e 5</w:t>
      </w:r>
      <w:r w:rsidR="00407D2F" w:rsidRPr="0079228F">
        <w:t>)</w:t>
      </w:r>
      <w:r w:rsidR="006D0E96" w:rsidRPr="0079228F">
        <w:t xml:space="preserve">. </w:t>
      </w:r>
      <w:r w:rsidR="006671D9">
        <w:t>B</w:t>
      </w:r>
      <w:r w:rsidR="00407D2F" w:rsidRPr="0079228F">
        <w:t>etween</w:t>
      </w:r>
      <w:r w:rsidR="00B50548" w:rsidRPr="0079228F">
        <w:t>-</w:t>
      </w:r>
      <w:r w:rsidR="00407D2F" w:rsidRPr="0079228F">
        <w:t>study heterogeneity was substantial, I</w:t>
      </w:r>
      <w:r w:rsidR="00407D2F" w:rsidRPr="0079228F">
        <w:rPr>
          <w:vertAlign w:val="superscript"/>
        </w:rPr>
        <w:t>2</w:t>
      </w:r>
      <w:r w:rsidR="00564DFA">
        <w:rPr>
          <w:vertAlign w:val="superscript"/>
        </w:rPr>
        <w:t xml:space="preserve"> </w:t>
      </w:r>
      <w:r w:rsidR="00407D2F" w:rsidRPr="0079228F">
        <w:t>=</w:t>
      </w:r>
      <w:r w:rsidR="00564DFA">
        <w:t xml:space="preserve"> </w:t>
      </w:r>
      <w:r w:rsidR="00407D2F" w:rsidRPr="0079228F">
        <w:t>98.0%</w:t>
      </w:r>
      <w:r w:rsidR="000534A3" w:rsidRPr="0079228F">
        <w:t>.</w:t>
      </w:r>
      <w:r w:rsidR="00407D2F" w:rsidRPr="0079228F">
        <w:t xml:space="preserve"> </w:t>
      </w:r>
      <w:r w:rsidR="00EB3C7E" w:rsidRPr="0079228F">
        <w:t>M</w:t>
      </w:r>
      <w:r w:rsidR="0097569B" w:rsidRPr="0079228F">
        <w:t xml:space="preserve">eta-regression showed </w:t>
      </w:r>
      <w:r w:rsidR="000210E8">
        <w:t xml:space="preserve">heterogeneity was not </w:t>
      </w:r>
      <w:r w:rsidR="00BC3F06" w:rsidRPr="0079228F">
        <w:t>impact</w:t>
      </w:r>
      <w:r w:rsidR="000210E8">
        <w:t>ed by</w:t>
      </w:r>
      <w:r w:rsidR="008F688D">
        <w:t xml:space="preserve"> age</w:t>
      </w:r>
      <w:r w:rsidR="00B952F5">
        <w:t xml:space="preserve"> </w:t>
      </w:r>
      <w:r w:rsidR="00B952F5" w:rsidRPr="0079228F">
        <w:t>(k</w:t>
      </w:r>
      <w:r w:rsidR="00564DFA">
        <w:t xml:space="preserve"> </w:t>
      </w:r>
      <w:r w:rsidR="00B952F5" w:rsidRPr="0079228F">
        <w:t>=</w:t>
      </w:r>
      <w:r w:rsidR="00564DFA">
        <w:t xml:space="preserve"> </w:t>
      </w:r>
      <w:r w:rsidR="00B952F5" w:rsidRPr="0079228F">
        <w:t>24, R</w:t>
      </w:r>
      <w:r w:rsidR="00B952F5" w:rsidRPr="0079228F">
        <w:rPr>
          <w:vertAlign w:val="superscript"/>
        </w:rPr>
        <w:t>2</w:t>
      </w:r>
      <w:r w:rsidR="00564DFA">
        <w:rPr>
          <w:vertAlign w:val="superscript"/>
        </w:rPr>
        <w:t xml:space="preserve"> </w:t>
      </w:r>
      <w:r w:rsidR="00B952F5" w:rsidRPr="0079228F">
        <w:t>=</w:t>
      </w:r>
      <w:r w:rsidR="00564DFA">
        <w:t xml:space="preserve"> </w:t>
      </w:r>
      <w:r w:rsidR="00B952F5" w:rsidRPr="0079228F">
        <w:t>0.0%, β</w:t>
      </w:r>
      <w:r w:rsidR="00564DFA">
        <w:t xml:space="preserve"> </w:t>
      </w:r>
      <w:r w:rsidR="00B952F5" w:rsidRPr="0079228F">
        <w:t>=</w:t>
      </w:r>
      <w:r w:rsidR="00564DFA">
        <w:t xml:space="preserve"> </w:t>
      </w:r>
      <w:r w:rsidR="00B952F5" w:rsidRPr="0079228F">
        <w:t>-0.007 (95% CI</w:t>
      </w:r>
      <w:r w:rsidR="00564DFA">
        <w:t>:</w:t>
      </w:r>
      <w:r w:rsidR="00B952F5" w:rsidRPr="0079228F">
        <w:t xml:space="preserve"> -0.077</w:t>
      </w:r>
      <w:r w:rsidR="00564DFA">
        <w:t>;</w:t>
      </w:r>
      <w:r w:rsidR="00B952F5" w:rsidRPr="0079228F">
        <w:t xml:space="preserve"> 0.063), p=0.835</w:t>
      </w:r>
      <w:r w:rsidR="00B952F5">
        <w:t>)</w:t>
      </w:r>
      <w:r w:rsidR="008F688D">
        <w:t xml:space="preserve"> or hospital LOS </w:t>
      </w:r>
      <w:r w:rsidR="000210E8">
        <w:t>(</w:t>
      </w:r>
      <w:r w:rsidR="00B2417B" w:rsidRPr="0079228F">
        <w:t>k</w:t>
      </w:r>
      <w:r w:rsidR="00564DFA">
        <w:t xml:space="preserve"> </w:t>
      </w:r>
      <w:r w:rsidR="00B2417B" w:rsidRPr="0079228F">
        <w:t>=</w:t>
      </w:r>
      <w:r w:rsidR="00564DFA">
        <w:t xml:space="preserve"> </w:t>
      </w:r>
      <w:r w:rsidR="00B2417B" w:rsidRPr="0079228F">
        <w:t>15, R</w:t>
      </w:r>
      <w:r w:rsidR="00B2417B" w:rsidRPr="0079228F">
        <w:rPr>
          <w:vertAlign w:val="superscript"/>
        </w:rPr>
        <w:t>2</w:t>
      </w:r>
      <w:r w:rsidR="00564DFA">
        <w:rPr>
          <w:vertAlign w:val="superscript"/>
        </w:rPr>
        <w:t xml:space="preserve"> </w:t>
      </w:r>
      <w:r w:rsidR="00B2417B" w:rsidRPr="0079228F">
        <w:t>=</w:t>
      </w:r>
      <w:r w:rsidR="00564DFA">
        <w:t xml:space="preserve"> </w:t>
      </w:r>
      <w:r w:rsidR="00B2417B" w:rsidRPr="0079228F">
        <w:t>1.3%, β</w:t>
      </w:r>
      <w:r w:rsidR="00564DFA">
        <w:t xml:space="preserve"> </w:t>
      </w:r>
      <w:r w:rsidR="00B2417B" w:rsidRPr="0079228F">
        <w:t>=</w:t>
      </w:r>
      <w:r w:rsidR="00564DFA">
        <w:t xml:space="preserve"> </w:t>
      </w:r>
      <w:r w:rsidR="00B2417B" w:rsidRPr="0079228F">
        <w:t>0.017 (95% CI</w:t>
      </w:r>
      <w:r w:rsidR="00564DFA">
        <w:t>:</w:t>
      </w:r>
      <w:r w:rsidR="00B2417B" w:rsidRPr="0079228F">
        <w:t xml:space="preserve"> </w:t>
      </w:r>
      <w:r w:rsidR="00B2417B">
        <w:t>-0.016</w:t>
      </w:r>
      <w:r w:rsidR="00564DFA">
        <w:t>;</w:t>
      </w:r>
      <w:r w:rsidR="00B2417B">
        <w:t xml:space="preserve"> 0.050), p</w:t>
      </w:r>
      <w:r w:rsidR="00564DFA">
        <w:t xml:space="preserve"> </w:t>
      </w:r>
      <w:r w:rsidR="00B2417B">
        <w:t>=</w:t>
      </w:r>
      <w:r w:rsidR="00564DFA">
        <w:t xml:space="preserve"> </w:t>
      </w:r>
      <w:r w:rsidR="00B2417B">
        <w:t>0.279</w:t>
      </w:r>
      <w:r w:rsidR="000210E8">
        <w:t>)</w:t>
      </w:r>
      <w:r w:rsidR="00204C8C">
        <w:t xml:space="preserve">. </w:t>
      </w:r>
    </w:p>
    <w:p w14:paraId="6BF11497" w14:textId="08030F0B" w:rsidR="00B2417B" w:rsidRPr="00D00B11" w:rsidRDefault="00204C8C" w:rsidP="00122F24">
      <w:pPr>
        <w:spacing w:line="360" w:lineRule="auto"/>
        <w:jc w:val="both"/>
      </w:pPr>
      <w:r w:rsidRPr="00D00B11">
        <w:t xml:space="preserve">When </w:t>
      </w:r>
      <w:r w:rsidR="003A706A" w:rsidRPr="00D00B11">
        <w:t xml:space="preserve">studies </w:t>
      </w:r>
      <w:r w:rsidR="00286DCA" w:rsidRPr="00D00B11">
        <w:t xml:space="preserve">were grouped </w:t>
      </w:r>
      <w:r w:rsidR="003A706A" w:rsidRPr="00D00B11">
        <w:t xml:space="preserve">by type of BI used (i.e., </w:t>
      </w:r>
      <w:r w:rsidR="00367A75" w:rsidRPr="00D00B11">
        <w:t>traditional</w:t>
      </w:r>
      <w:r w:rsidR="003A706A" w:rsidRPr="00D00B11">
        <w:t xml:space="preserve"> BI or a modified BI scale </w:t>
      </w:r>
      <w:r w:rsidR="00913F04" w:rsidRPr="00D00B11">
        <w:t>[</w:t>
      </w:r>
      <w:r w:rsidR="003A706A" w:rsidRPr="00D00B11">
        <w:t>MBI</w:t>
      </w:r>
      <w:r w:rsidR="00913F04" w:rsidRPr="00D00B11">
        <w:t>]</w:t>
      </w:r>
      <w:r w:rsidR="003A706A" w:rsidRPr="00D00B11">
        <w:t>)</w:t>
      </w:r>
      <w:r w:rsidR="00367A75" w:rsidRPr="00D00B11">
        <w:t xml:space="preserve">, a significant improvement in score was still </w:t>
      </w:r>
      <w:r w:rsidR="00F31D99" w:rsidRPr="00D00B11">
        <w:t>observed</w:t>
      </w:r>
      <w:r w:rsidR="00367A75" w:rsidRPr="00D00B11">
        <w:t xml:space="preserve"> for </w:t>
      </w:r>
      <w:r w:rsidR="006422C6" w:rsidRPr="00D00B11">
        <w:t xml:space="preserve">the </w:t>
      </w:r>
      <w:r w:rsidR="00603585" w:rsidRPr="00D00B11">
        <w:t xml:space="preserve">traditional BI (SMD = </w:t>
      </w:r>
      <w:r w:rsidR="00A530DD" w:rsidRPr="00D00B11">
        <w:t>0.32, 95% CI: 0.08; 0.55, p = 0.01)</w:t>
      </w:r>
      <w:r w:rsidR="003A1971" w:rsidRPr="00D00B11">
        <w:t xml:space="preserve"> but not for</w:t>
      </w:r>
      <w:r w:rsidR="00F31D99" w:rsidRPr="00D00B11">
        <w:t xml:space="preserve"> the</w:t>
      </w:r>
      <w:r w:rsidR="003A1971" w:rsidRPr="00D00B11">
        <w:t xml:space="preserve"> MBI (SMD</w:t>
      </w:r>
      <w:r w:rsidR="00E903F2" w:rsidRPr="00D00B11">
        <w:t xml:space="preserve"> = 0.05,</w:t>
      </w:r>
      <w:r w:rsidR="003A1971" w:rsidRPr="00D00B11">
        <w:t xml:space="preserve"> 95% CI: </w:t>
      </w:r>
      <w:r w:rsidR="00E903F2" w:rsidRPr="00D00B11">
        <w:t>-0.30</w:t>
      </w:r>
      <w:r w:rsidR="003A1971" w:rsidRPr="00D00B11">
        <w:t>; 0.</w:t>
      </w:r>
      <w:r w:rsidR="00E903F2" w:rsidRPr="00D00B11">
        <w:t>39,</w:t>
      </w:r>
      <w:r w:rsidR="003A1971" w:rsidRPr="00D00B11">
        <w:t xml:space="preserve"> p = 0</w:t>
      </w:r>
      <w:r w:rsidR="003864EC" w:rsidRPr="00D00B11">
        <w:t>.79</w:t>
      </w:r>
      <w:r w:rsidR="003A1971" w:rsidRPr="00D00B11">
        <w:t>)</w:t>
      </w:r>
      <w:r w:rsidR="00B3421B" w:rsidRPr="00D00B11">
        <w:t xml:space="preserve"> (Figure 5).</w:t>
      </w:r>
    </w:p>
    <w:p w14:paraId="729A8C42" w14:textId="72C8E492" w:rsidR="00F80511" w:rsidRDefault="000210E8" w:rsidP="00F80511">
      <w:pPr>
        <w:spacing w:line="360" w:lineRule="auto"/>
        <w:jc w:val="both"/>
        <w:rPr>
          <w:color w:val="000000" w:themeColor="text1"/>
        </w:rPr>
      </w:pPr>
      <w:r w:rsidRPr="00EB2C66">
        <w:rPr>
          <w:color w:val="000000" w:themeColor="text1"/>
        </w:rPr>
        <w:t>Among studies</w:t>
      </w:r>
      <w:r w:rsidR="00D46623" w:rsidRPr="00EB2C66">
        <w:rPr>
          <w:color w:val="000000" w:themeColor="text1"/>
        </w:rPr>
        <w:t xml:space="preserve"> not included in the meta-analysis, 4 used the </w:t>
      </w:r>
      <w:r w:rsidR="007D767F" w:rsidRPr="00EB2C66">
        <w:rPr>
          <w:color w:val="000000" w:themeColor="text1"/>
        </w:rPr>
        <w:t xml:space="preserve">traditional BI and 1 used </w:t>
      </w:r>
      <w:r w:rsidR="009A6852">
        <w:rPr>
          <w:color w:val="000000" w:themeColor="text1"/>
        </w:rPr>
        <w:t>an</w:t>
      </w:r>
      <w:r w:rsidR="00367A75">
        <w:rPr>
          <w:color w:val="000000" w:themeColor="text1"/>
        </w:rPr>
        <w:t xml:space="preserve"> </w:t>
      </w:r>
      <w:r w:rsidR="00237E29" w:rsidRPr="008175AE">
        <w:rPr>
          <w:color w:val="000000" w:themeColor="text1"/>
        </w:rPr>
        <w:t>MBI</w:t>
      </w:r>
      <w:r w:rsidR="007D767F" w:rsidRPr="00EB2C66">
        <w:rPr>
          <w:color w:val="000000" w:themeColor="text1"/>
        </w:rPr>
        <w:t>.</w:t>
      </w:r>
      <w:r w:rsidR="0072122A" w:rsidRPr="00EB2C66">
        <w:rPr>
          <w:color w:val="000000" w:themeColor="text1"/>
        </w:rPr>
        <w:t xml:space="preserve"> </w:t>
      </w:r>
      <w:r w:rsidR="001B4C64">
        <w:rPr>
          <w:color w:val="000000" w:themeColor="text1"/>
        </w:rPr>
        <w:t>Two</w:t>
      </w:r>
      <w:r w:rsidR="00437AED" w:rsidRPr="00EB2C66">
        <w:rPr>
          <w:color w:val="000000" w:themeColor="text1"/>
        </w:rPr>
        <w:t xml:space="preserve"> </w:t>
      </w:r>
      <w:r w:rsidR="0072122A" w:rsidRPr="00EB2C66">
        <w:rPr>
          <w:color w:val="000000" w:themeColor="text1"/>
        </w:rPr>
        <w:t>traditional BI</w:t>
      </w:r>
      <w:r w:rsidR="00437AED" w:rsidRPr="00EB2C66">
        <w:rPr>
          <w:color w:val="000000" w:themeColor="text1"/>
        </w:rPr>
        <w:t xml:space="preserve"> </w:t>
      </w:r>
      <w:r w:rsidR="00EA1E2A" w:rsidRPr="00EB2C66">
        <w:rPr>
          <w:color w:val="000000" w:themeColor="text1"/>
        </w:rPr>
        <w:t xml:space="preserve">studies found no change </w:t>
      </w:r>
      <w:r w:rsidR="00E40AE5" w:rsidRPr="00EB2C66">
        <w:rPr>
          <w:color w:val="000000" w:themeColor="text1"/>
        </w:rPr>
        <w:fldChar w:fldCharType="begin">
          <w:fldData xml:space="preserve">PEVuZE5vdGU+PENpdGU+PEF1dGhvcj5DdWV2YXMtTGFyYTwvQXV0aG9yPjxZZWFyPjIwMjI8L1ll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DdWV2YXMtTGFyYTwvQXV0aG9yPjxZZWFyPjIwMjI8L1ll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E40AE5" w:rsidRPr="00EB2C66">
        <w:rPr>
          <w:color w:val="000000" w:themeColor="text1"/>
        </w:rPr>
      </w:r>
      <w:r w:rsidR="00E40AE5" w:rsidRPr="00EB2C66">
        <w:rPr>
          <w:color w:val="000000" w:themeColor="text1"/>
        </w:rPr>
        <w:fldChar w:fldCharType="separate"/>
      </w:r>
      <w:r w:rsidR="00621623">
        <w:rPr>
          <w:noProof/>
          <w:color w:val="000000" w:themeColor="text1"/>
        </w:rPr>
        <w:t>(33, 40)</w:t>
      </w:r>
      <w:r w:rsidR="00E40AE5" w:rsidRPr="00EB2C66">
        <w:rPr>
          <w:color w:val="000000" w:themeColor="text1"/>
        </w:rPr>
        <w:fldChar w:fldCharType="end"/>
      </w:r>
      <w:r w:rsidR="00363138" w:rsidRPr="00EB2C66">
        <w:rPr>
          <w:color w:val="000000" w:themeColor="text1"/>
        </w:rPr>
        <w:t xml:space="preserve">, </w:t>
      </w:r>
      <w:r w:rsidR="00F44DEA" w:rsidRPr="00EB2C66">
        <w:rPr>
          <w:color w:val="000000" w:themeColor="text1"/>
        </w:rPr>
        <w:t xml:space="preserve">and </w:t>
      </w:r>
      <w:r w:rsidR="003E0E08">
        <w:rPr>
          <w:color w:val="000000" w:themeColor="text1"/>
        </w:rPr>
        <w:t>two</w:t>
      </w:r>
      <w:r w:rsidR="00EA1E2A" w:rsidRPr="00EB2C66">
        <w:rPr>
          <w:color w:val="000000" w:themeColor="text1"/>
        </w:rPr>
        <w:t xml:space="preserve"> found a significant decrease in BI performance (-4.8, 95% CI: -8.2; -1.5, n</w:t>
      </w:r>
      <w:r w:rsidR="003B282F">
        <w:rPr>
          <w:color w:val="000000" w:themeColor="text1"/>
        </w:rPr>
        <w:t xml:space="preserve"> </w:t>
      </w:r>
      <w:r w:rsidR="00EA1E2A" w:rsidRPr="00EB2C66">
        <w:rPr>
          <w:color w:val="000000" w:themeColor="text1"/>
        </w:rPr>
        <w:t>=</w:t>
      </w:r>
      <w:r w:rsidR="003B282F">
        <w:rPr>
          <w:color w:val="000000" w:themeColor="text1"/>
        </w:rPr>
        <w:t xml:space="preserve"> </w:t>
      </w:r>
      <w:r w:rsidR="00EA1E2A" w:rsidRPr="00EB2C66">
        <w:rPr>
          <w:color w:val="000000" w:themeColor="text1"/>
        </w:rPr>
        <w:t xml:space="preserve">49 </w:t>
      </w:r>
      <w:r w:rsidR="00EA1E2A" w:rsidRPr="00EB2C66">
        <w:rPr>
          <w:color w:val="000000" w:themeColor="text1"/>
        </w:rPr>
        <w:fldChar w:fldCharType="begin">
          <w:fldData xml:space="preserve">PEVuZE5vdGU+PENpdGU+PEF1dGhvcj5NYXJ0aW5lei1WZWxpbGxhPC9BdXRob3I+PFllYXI+MjAy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NYXJ0aW5lei1WZWxpbGxhPC9BdXRob3I+PFllYXI+MjAy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EA1E2A" w:rsidRPr="00EB2C66">
        <w:rPr>
          <w:color w:val="000000" w:themeColor="text1"/>
        </w:rPr>
      </w:r>
      <w:r w:rsidR="00EA1E2A" w:rsidRPr="00EB2C66">
        <w:rPr>
          <w:color w:val="000000" w:themeColor="text1"/>
        </w:rPr>
        <w:fldChar w:fldCharType="separate"/>
      </w:r>
      <w:r w:rsidR="00621623">
        <w:rPr>
          <w:noProof/>
          <w:color w:val="000000" w:themeColor="text1"/>
        </w:rPr>
        <w:t>(35)</w:t>
      </w:r>
      <w:r w:rsidR="00EA1E2A" w:rsidRPr="00EB2C66">
        <w:rPr>
          <w:color w:val="000000" w:themeColor="text1"/>
        </w:rPr>
        <w:fldChar w:fldCharType="end"/>
      </w:r>
      <w:r w:rsidR="00EA1E2A" w:rsidRPr="00EB2C66">
        <w:rPr>
          <w:color w:val="000000" w:themeColor="text1"/>
        </w:rPr>
        <w:t xml:space="preserve"> and -5.0, 95% CI: -6.8; -3.2, n</w:t>
      </w:r>
      <w:r w:rsidR="00FF709E">
        <w:rPr>
          <w:color w:val="000000" w:themeColor="text1"/>
        </w:rPr>
        <w:t xml:space="preserve"> </w:t>
      </w:r>
      <w:r w:rsidR="00EA1E2A" w:rsidRPr="00EB2C66">
        <w:rPr>
          <w:color w:val="000000" w:themeColor="text1"/>
        </w:rPr>
        <w:t>=</w:t>
      </w:r>
      <w:r w:rsidR="00FF709E">
        <w:rPr>
          <w:color w:val="000000" w:themeColor="text1"/>
        </w:rPr>
        <w:t xml:space="preserve"> </w:t>
      </w:r>
      <w:r w:rsidR="00EA1E2A" w:rsidRPr="00EB2C66">
        <w:rPr>
          <w:color w:val="000000" w:themeColor="text1"/>
        </w:rPr>
        <w:t xml:space="preserve">185 </w:t>
      </w:r>
      <w:r w:rsidR="00EA1E2A" w:rsidRPr="00EB2C66">
        <w:rPr>
          <w:color w:val="000000" w:themeColor="text1"/>
        </w:rPr>
        <w:fldChar w:fldCharType="begin">
          <w:fldData xml:space="preserve">PEVuZE5vdGU+PENpdGU+PEF1dGhvcj5NYXJ0aW5lei1WZWxpbGxhPC9BdXRob3I+PFllYXI+MjAx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NYXJ0aW5lei1WZWxpbGxhPC9BdXRob3I+PFllYXI+MjAx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EA1E2A" w:rsidRPr="00EB2C66">
        <w:rPr>
          <w:color w:val="000000" w:themeColor="text1"/>
        </w:rPr>
      </w:r>
      <w:r w:rsidR="00EA1E2A" w:rsidRPr="00EB2C66">
        <w:rPr>
          <w:color w:val="000000" w:themeColor="text1"/>
        </w:rPr>
        <w:fldChar w:fldCharType="separate"/>
      </w:r>
      <w:r w:rsidR="00621623">
        <w:rPr>
          <w:noProof/>
          <w:color w:val="000000" w:themeColor="text1"/>
        </w:rPr>
        <w:t>(25)</w:t>
      </w:r>
      <w:r w:rsidR="00EA1E2A" w:rsidRPr="00EB2C66">
        <w:rPr>
          <w:color w:val="000000" w:themeColor="text1"/>
        </w:rPr>
        <w:fldChar w:fldCharType="end"/>
      </w:r>
      <w:r w:rsidR="00EA1E2A" w:rsidRPr="00EB2C66">
        <w:rPr>
          <w:color w:val="000000" w:themeColor="text1"/>
        </w:rPr>
        <w:t>).</w:t>
      </w:r>
      <w:r w:rsidR="00BF6CF9" w:rsidRPr="00EB2C66">
        <w:rPr>
          <w:color w:val="000000" w:themeColor="text1"/>
        </w:rPr>
        <w:t xml:space="preserve"> </w:t>
      </w:r>
      <w:r w:rsidR="001B5EF6" w:rsidRPr="00EB2C66">
        <w:rPr>
          <w:color w:val="000000" w:themeColor="text1"/>
        </w:rPr>
        <w:t xml:space="preserve">The </w:t>
      </w:r>
      <w:r w:rsidR="00E37F56" w:rsidRPr="00EB2C66">
        <w:rPr>
          <w:color w:val="000000" w:themeColor="text1"/>
        </w:rPr>
        <w:lastRenderedPageBreak/>
        <w:t xml:space="preserve">MBI </w:t>
      </w:r>
      <w:r w:rsidR="001B5EF6" w:rsidRPr="00EB2C66">
        <w:rPr>
          <w:color w:val="000000" w:themeColor="text1"/>
        </w:rPr>
        <w:t>study showed a positive in-hospital change (15.23</w:t>
      </w:r>
      <w:r w:rsidR="00FF709E">
        <w:rPr>
          <w:color w:val="000000" w:themeColor="text1"/>
        </w:rPr>
        <w:t xml:space="preserve"> </w:t>
      </w:r>
      <w:r w:rsidR="001B5EF6" w:rsidRPr="00EB2C66">
        <w:rPr>
          <w:color w:val="000000" w:themeColor="text1"/>
        </w:rPr>
        <w:t>±</w:t>
      </w:r>
      <w:r w:rsidR="00FF709E">
        <w:rPr>
          <w:color w:val="000000" w:themeColor="text1"/>
        </w:rPr>
        <w:t xml:space="preserve"> </w:t>
      </w:r>
      <w:r w:rsidR="001B5EF6" w:rsidRPr="00EB2C66">
        <w:rPr>
          <w:color w:val="000000" w:themeColor="text1"/>
        </w:rPr>
        <w:t xml:space="preserve">22.41 points), </w:t>
      </w:r>
      <w:r w:rsidR="00037F6B" w:rsidRPr="00EB2C66">
        <w:rPr>
          <w:color w:val="000000" w:themeColor="text1"/>
        </w:rPr>
        <w:t>but did not report statistical significance</w:t>
      </w:r>
      <w:r w:rsidR="001B5EF6" w:rsidRPr="00EB2C66">
        <w:rPr>
          <w:color w:val="000000" w:themeColor="text1"/>
        </w:rPr>
        <w:t xml:space="preserve"> </w:t>
      </w:r>
      <w:r w:rsidR="001B5EF6" w:rsidRPr="00EB2C66">
        <w:rPr>
          <w:color w:val="000000" w:themeColor="text1"/>
        </w:rPr>
        <w:fldChar w:fldCharType="begin"/>
      </w:r>
      <w:r w:rsidR="00621623">
        <w:rPr>
          <w:color w:val="000000" w:themeColor="text1"/>
        </w:rPr>
        <w:instrText xml:space="preserve"> ADDIN EN.CITE &lt;EndNote&gt;&lt;Cite&gt;&lt;Author&gt;Shearer&lt;/Author&gt;&lt;Year&gt;2013&lt;/Year&gt;&lt;RecNum&gt;18078&lt;/RecNum&gt;&lt;DisplayText&gt;(43)&lt;/DisplayText&gt;&lt;record&gt;&lt;rec-number&gt;18078&lt;/rec-number&gt;&lt;foreign-keys&gt;&lt;key app="EN" db-id="wxx5et0r3dat26e02eppeww0vd0rsxzprfsx" timestamp="1706619625"&gt;18078&lt;/key&gt;&lt;/foreign-keys&gt;&lt;ref-type name="Journal Article"&gt;17&lt;/ref-type&gt;&lt;contributors&gt;&lt;authors&gt;&lt;author&gt;Shearer, T.&lt;/author&gt;&lt;author&gt;Guthrie, S.&lt;/author&gt;&lt;/authors&gt;&lt;/contributors&gt;&lt;auth-address&gt;T. Shearer&lt;/auth-address&gt;&lt;titles&gt;&lt;title&gt;Facilitating early activities of daily living retraining to prevent functional decline in older adults&lt;/title&gt;&lt;secondary-title&gt;Aust Occup Ther J&lt;/secondary-title&gt;&lt;/titles&gt;&lt;periodical&gt;&lt;full-title&gt;Aust Occup Ther J&lt;/full-title&gt;&lt;/periodical&gt;&lt;pages&gt;319-325&lt;/pages&gt;&lt;volume&gt;60&lt;/volume&gt;&lt;number&gt;5&lt;/number&gt;&lt;keywords&gt;&lt;keyword&gt;aged&lt;/keyword&gt;&lt;keyword&gt;aging&lt;/keyword&gt;&lt;keyword&gt;article&lt;/keyword&gt;&lt;keyword&gt;*daily life activity&lt;/keyword&gt;&lt;keyword&gt;female&lt;/keyword&gt;&lt;keyword&gt;geriatric assessment&lt;/keyword&gt;&lt;keyword&gt;hospital&lt;/keyword&gt;&lt;keyword&gt;*hospitalization&lt;/keyword&gt;&lt;keyword&gt;human&lt;/keyword&gt;&lt;keyword&gt;male&lt;/keyword&gt;&lt;keyword&gt;methodology&lt;/keyword&gt;&lt;keyword&gt;*occupational therapy&lt;/keyword&gt;&lt;keyword&gt;occupational therapy assistant&lt;/keyword&gt;&lt;keyword&gt;pilot study&lt;/keyword&gt;&lt;keyword&gt;teaching hospital&lt;/keyword&gt;&lt;keyword&gt;very elderly&lt;/keyword&gt;&lt;keyword&gt;functional decline&lt;/keyword&gt;&lt;keyword&gt;older people&lt;/keyword&gt;&lt;/keywords&gt;&lt;dates&gt;&lt;year&gt;2013&lt;/year&gt;&lt;/dates&gt;&lt;isbn&gt;0045-0766&amp;#xD;1440-1630&lt;/isbn&gt;&lt;accession-num&gt;1052718966&lt;/accession-num&gt;&lt;urls&gt;&lt;related-urls&gt;&lt;url&gt;http://ovidsp.ovid.com/ovidweb.cgi?T=JS&amp;amp;PAGE=reference&amp;amp;D=emed14&amp;amp;NEWS=N&amp;amp;AN=1052718966&lt;/url&gt;&lt;/related-urls&gt;&lt;/urls&gt;&lt;electronic-resource-num&gt;https://dx.doi.org/10.1111/1440-1630.12070&lt;/electronic-resource-num&gt;&lt;remote-database-name&gt;Embase&lt;/remote-database-name&gt;&lt;language&gt;English&lt;/language&gt;&lt;/record&gt;&lt;/Cite&gt;&lt;/EndNote&gt;</w:instrText>
      </w:r>
      <w:r w:rsidR="001B5EF6" w:rsidRPr="00EB2C66">
        <w:rPr>
          <w:color w:val="000000" w:themeColor="text1"/>
        </w:rPr>
        <w:fldChar w:fldCharType="separate"/>
      </w:r>
      <w:r w:rsidR="00621623">
        <w:rPr>
          <w:noProof/>
          <w:color w:val="000000" w:themeColor="text1"/>
        </w:rPr>
        <w:t>(43)</w:t>
      </w:r>
      <w:r w:rsidR="001B5EF6" w:rsidRPr="00EB2C66">
        <w:rPr>
          <w:color w:val="000000" w:themeColor="text1"/>
        </w:rPr>
        <w:fldChar w:fldCharType="end"/>
      </w:r>
      <w:r w:rsidR="001B5EF6" w:rsidRPr="00EB2C66">
        <w:rPr>
          <w:color w:val="000000" w:themeColor="text1"/>
        </w:rPr>
        <w:t>.</w:t>
      </w:r>
      <w:bookmarkStart w:id="17" w:name="_Toc191389648"/>
    </w:p>
    <w:p w14:paraId="44C841C8" w14:textId="77777777" w:rsidR="005B2B0A" w:rsidRDefault="005B2B0A" w:rsidP="00F80511">
      <w:pPr>
        <w:spacing w:line="360" w:lineRule="auto"/>
        <w:jc w:val="both"/>
        <w:rPr>
          <w:color w:val="000000" w:themeColor="text1"/>
        </w:rPr>
      </w:pPr>
    </w:p>
    <w:p w14:paraId="70784D0E" w14:textId="52B2FC91" w:rsidR="005B2B0A" w:rsidRDefault="00081937" w:rsidP="00F80511">
      <w:pPr>
        <w:spacing w:line="360" w:lineRule="auto"/>
        <w:jc w:val="both"/>
        <w:rPr>
          <w:color w:val="000000" w:themeColor="text1"/>
        </w:rPr>
      </w:pPr>
      <w:r w:rsidRPr="00EB2C66">
        <w:rPr>
          <w:noProof/>
          <w:color w:val="000000" w:themeColor="text1"/>
        </w:rPr>
        <mc:AlternateContent>
          <mc:Choice Requires="wpg">
            <w:drawing>
              <wp:anchor distT="0" distB="0" distL="114300" distR="114300" simplePos="0" relativeHeight="251673600" behindDoc="1" locked="1" layoutInCell="1" allowOverlap="0" wp14:anchorId="37903100" wp14:editId="14ADC299">
                <wp:simplePos x="0" y="0"/>
                <wp:positionH relativeFrom="margin">
                  <wp:posOffset>-671052</wp:posOffset>
                </wp:positionH>
                <wp:positionV relativeFrom="page">
                  <wp:posOffset>1976284</wp:posOffset>
                </wp:positionV>
                <wp:extent cx="7059295" cy="4726305"/>
                <wp:effectExtent l="0" t="0" r="8255" b="0"/>
                <wp:wrapTight wrapText="bothSides">
                  <wp:wrapPolygon edited="0">
                    <wp:start x="175" y="0"/>
                    <wp:lineTo x="175" y="21504"/>
                    <wp:lineTo x="17487" y="21504"/>
                    <wp:lineTo x="17487" y="20895"/>
                    <wp:lineTo x="21567" y="19676"/>
                    <wp:lineTo x="21567" y="0"/>
                    <wp:lineTo x="175" y="0"/>
                  </wp:wrapPolygon>
                </wp:wrapTight>
                <wp:docPr id="1503896357" name="Group 1"/>
                <wp:cNvGraphicFramePr/>
                <a:graphic xmlns:a="http://schemas.openxmlformats.org/drawingml/2006/main">
                  <a:graphicData uri="http://schemas.microsoft.com/office/word/2010/wordprocessingGroup">
                    <wpg:wgp>
                      <wpg:cNvGrpSpPr/>
                      <wpg:grpSpPr>
                        <a:xfrm>
                          <a:off x="0" y="0"/>
                          <a:ext cx="7059295" cy="4726305"/>
                          <a:chOff x="-15903" y="0"/>
                          <a:chExt cx="7059790" cy="4728860"/>
                        </a:xfrm>
                      </wpg:grpSpPr>
                      <wpg:grpSp>
                        <wpg:cNvPr id="75126845" name="Group 2"/>
                        <wpg:cNvGrpSpPr/>
                        <wpg:grpSpPr>
                          <a:xfrm>
                            <a:off x="85725" y="0"/>
                            <a:ext cx="6958162" cy="4311878"/>
                            <a:chOff x="0" y="0"/>
                            <a:chExt cx="9063990" cy="5454015"/>
                          </a:xfrm>
                        </wpg:grpSpPr>
                        <pic:pic xmlns:pic="http://schemas.openxmlformats.org/drawingml/2006/picture">
                          <pic:nvPicPr>
                            <pic:cNvPr id="1762005664" name="Picture 1" descr="A close-up of a graph&#10;&#10;AI-generated content may be incorrect."/>
                            <pic:cNvPicPr>
                              <a:picLocks noChangeAspect="1"/>
                            </pic:cNvPicPr>
                          </pic:nvPicPr>
                          <pic:blipFill rotWithShape="1">
                            <a:blip r:embed="rId16">
                              <a:extLst>
                                <a:ext uri="{28A0092B-C50C-407E-A947-70E740481C1C}">
                                  <a14:useLocalDpi xmlns:a14="http://schemas.microsoft.com/office/drawing/2010/main" val="0"/>
                                </a:ext>
                              </a:extLst>
                            </a:blip>
                            <a:srcRect l="1" t="2395" r="9211" b="6432"/>
                            <a:stretch/>
                          </pic:blipFill>
                          <pic:spPr bwMode="auto">
                            <a:xfrm>
                              <a:off x="0" y="0"/>
                              <a:ext cx="9063990" cy="5454015"/>
                            </a:xfrm>
                            <a:prstGeom prst="rect">
                              <a:avLst/>
                            </a:prstGeom>
                            <a:ln>
                              <a:noFill/>
                            </a:ln>
                            <a:extLst>
                              <a:ext uri="{53640926-AAD7-44D8-BBD7-CCE9431645EC}">
                                <a14:shadowObscured xmlns:a14="http://schemas.microsoft.com/office/drawing/2010/main"/>
                              </a:ext>
                            </a:extLst>
                          </pic:spPr>
                        </pic:pic>
                        <wps:wsp>
                          <wps:cNvPr id="242864987" name="Rectangle 1"/>
                          <wps:cNvSpPr/>
                          <wps:spPr>
                            <a:xfrm>
                              <a:off x="3032910" y="4472412"/>
                              <a:ext cx="497941" cy="20777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5832063" name="Text Box 2"/>
                        <wps:cNvSpPr txBox="1">
                          <a:spLocks noChangeArrowheads="1"/>
                        </wps:cNvSpPr>
                        <wps:spPr bwMode="auto">
                          <a:xfrm>
                            <a:off x="-15903" y="4359091"/>
                            <a:ext cx="5781444" cy="369769"/>
                          </a:xfrm>
                          <a:prstGeom prst="rect">
                            <a:avLst/>
                          </a:prstGeom>
                          <a:noFill/>
                          <a:ln w="9525">
                            <a:noFill/>
                            <a:miter lim="800000"/>
                            <a:headEnd/>
                            <a:tailEnd/>
                          </a:ln>
                        </wps:spPr>
                        <wps:txbx>
                          <w:txbxContent>
                            <w:p w14:paraId="0C2113F0" w14:textId="77777777" w:rsidR="00081937" w:rsidRPr="00CA773D" w:rsidRDefault="00081937" w:rsidP="00081937">
                              <w:pPr>
                                <w:rPr>
                                  <w:sz w:val="20"/>
                                  <w:szCs w:val="20"/>
                                </w:rPr>
                              </w:pPr>
                              <w:r w:rsidRPr="00CA773D">
                                <w:rPr>
                                  <w:b/>
                                  <w:bCs/>
                                  <w:sz w:val="20"/>
                                  <w:szCs w:val="20"/>
                                </w:rPr>
                                <w:t xml:space="preserve">Figure </w:t>
                              </w:r>
                              <w:r>
                                <w:rPr>
                                  <w:b/>
                                  <w:bCs/>
                                  <w:sz w:val="20"/>
                                  <w:szCs w:val="20"/>
                                </w:rPr>
                                <w:t>5</w:t>
                              </w:r>
                              <w:r w:rsidRPr="00CA773D">
                                <w:rPr>
                                  <w:b/>
                                  <w:bCs/>
                                  <w:sz w:val="20"/>
                                  <w:szCs w:val="20"/>
                                </w:rPr>
                                <w:t>.</w:t>
                              </w:r>
                              <w:r w:rsidRPr="00CA773D">
                                <w:rPr>
                                  <w:sz w:val="20"/>
                                  <w:szCs w:val="20"/>
                                </w:rPr>
                                <w:t xml:space="preserve"> Change in</w:t>
                              </w:r>
                              <w:r>
                                <w:rPr>
                                  <w:sz w:val="20"/>
                                  <w:szCs w:val="20"/>
                                </w:rPr>
                                <w:t xml:space="preserve"> Barthel Index.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37903100" id="_x0000_s1059" style="position:absolute;left:0;text-align:left;margin-left:-52.85pt;margin-top:155.6pt;width:555.85pt;height:372.15pt;z-index:-251642880;mso-position-horizontal-relative:margin;mso-position-vertical-relative:page;mso-width-relative:margin;mso-height-relative:margin" coordorigin="-159" coordsize="70597,47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" o:allowoverlap="f">
                <v:group id="Group 2" o:spid="_x0000_s1060" style="position:absolute;left:857;width:69581;height:43118" coordsize="90639,5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">
                  <v:shape id="Picture 1" o:spid="_x0000_s1061" type="#_x0000_t75" alt="A close-up of a graph&#10;&#10;AI-generated content may be incorrect." style="position:absolute;width:90639;height:54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">
                    <v:imagedata r:id="rId17" o:title="A close-up of a graph&#10;&#10;AI-generated content may be incorrect" croptop="1570f" cropbottom="4215f" cropleft="1f" cropright="6037f"/>
                  </v:shape>
                  <v:rect id="Rectangle 1" o:spid="_x0000_s1062" style="position:absolute;left:30329;top:44724;width:4979;height:2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" fillcolor="white [3212]" strokecolor="white [3212]" strokeweight="1pt"/>
                </v:group>
                <v:shape id="_x0000_s1063" type="#_x0000_t202" style="position:absolute;left:-159;top:43590;width:57814;height:3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" filled="f" stroked="f">
                  <v:textbox style="mso-fit-shape-to-text:t">
                    <w:txbxContent>
                      <w:p w14:paraId="0C2113F0" w14:textId="77777777" w:rsidR="00081937" w:rsidRPr="00CA773D" w:rsidRDefault="00081937" w:rsidP="00081937">
                        <w:pPr>
                          <w:rPr>
                            <w:sz w:val="20"/>
                            <w:szCs w:val="20"/>
                          </w:rPr>
                        </w:pPr>
                        <w:r w:rsidRPr="00CA773D">
                          <w:rPr>
                            <w:b/>
                            <w:bCs/>
                            <w:sz w:val="20"/>
                            <w:szCs w:val="20"/>
                          </w:rPr>
                          <w:t xml:space="preserve">Figure </w:t>
                        </w:r>
                        <w:r>
                          <w:rPr>
                            <w:b/>
                            <w:bCs/>
                            <w:sz w:val="20"/>
                            <w:szCs w:val="20"/>
                          </w:rPr>
                          <w:t>5</w:t>
                        </w:r>
                        <w:r w:rsidRPr="00CA773D">
                          <w:rPr>
                            <w:b/>
                            <w:bCs/>
                            <w:sz w:val="20"/>
                            <w:szCs w:val="20"/>
                          </w:rPr>
                          <w:t>.</w:t>
                        </w:r>
                        <w:r w:rsidRPr="00CA773D">
                          <w:rPr>
                            <w:sz w:val="20"/>
                            <w:szCs w:val="20"/>
                          </w:rPr>
                          <w:t xml:space="preserve"> Change in</w:t>
                        </w:r>
                        <w:r>
                          <w:rPr>
                            <w:sz w:val="20"/>
                            <w:szCs w:val="20"/>
                          </w:rPr>
                          <w:t xml:space="preserve"> Barthel Index.  </w:t>
                        </w:r>
                      </w:p>
                    </w:txbxContent>
                  </v:textbox>
                </v:shape>
                <w10:wrap type="tight" anchorx="margin" anchory="page"/>
                <w10:anchorlock/>
              </v:group>
            </w:pict>
          </mc:Fallback>
        </mc:AlternateContent>
      </w:r>
    </w:p>
    <w:p w14:paraId="3E979E37" w14:textId="77777777" w:rsidR="005B2B0A" w:rsidRDefault="005B2B0A" w:rsidP="00F80511">
      <w:pPr>
        <w:spacing w:line="360" w:lineRule="auto"/>
        <w:jc w:val="both"/>
        <w:rPr>
          <w:color w:val="000000" w:themeColor="text1"/>
        </w:rPr>
      </w:pPr>
    </w:p>
    <w:p w14:paraId="096F58C9" w14:textId="77777777" w:rsidR="005B2B0A" w:rsidRDefault="005B2B0A" w:rsidP="00F80511">
      <w:pPr>
        <w:spacing w:line="360" w:lineRule="auto"/>
        <w:jc w:val="both"/>
        <w:rPr>
          <w:color w:val="000000" w:themeColor="text1"/>
        </w:rPr>
      </w:pPr>
    </w:p>
    <w:p w14:paraId="1838A794" w14:textId="77777777" w:rsidR="005B2B0A" w:rsidRDefault="005B2B0A" w:rsidP="00F80511">
      <w:pPr>
        <w:spacing w:line="360" w:lineRule="auto"/>
        <w:jc w:val="both"/>
        <w:rPr>
          <w:color w:val="000000" w:themeColor="text1"/>
        </w:rPr>
      </w:pPr>
    </w:p>
    <w:p w14:paraId="1951E5A2" w14:textId="77777777" w:rsidR="005B2B0A" w:rsidRDefault="005B2B0A" w:rsidP="00F80511">
      <w:pPr>
        <w:spacing w:line="360" w:lineRule="auto"/>
        <w:jc w:val="both"/>
        <w:rPr>
          <w:color w:val="000000" w:themeColor="text1"/>
        </w:rPr>
      </w:pPr>
    </w:p>
    <w:p w14:paraId="26EDE818" w14:textId="77777777" w:rsidR="005B2B0A" w:rsidRDefault="005B2B0A" w:rsidP="00F80511">
      <w:pPr>
        <w:spacing w:line="360" w:lineRule="auto"/>
        <w:jc w:val="both"/>
        <w:rPr>
          <w:color w:val="000000" w:themeColor="text1"/>
        </w:rPr>
      </w:pPr>
    </w:p>
    <w:p w14:paraId="2C9F62B2" w14:textId="77777777" w:rsidR="005B2B0A" w:rsidRDefault="005B2B0A" w:rsidP="00F80511">
      <w:pPr>
        <w:spacing w:line="360" w:lineRule="auto"/>
        <w:jc w:val="both"/>
        <w:rPr>
          <w:color w:val="000000" w:themeColor="text1"/>
        </w:rPr>
      </w:pPr>
    </w:p>
    <w:p w14:paraId="2AB1E5F0" w14:textId="1B4E77AF" w:rsidR="004649D9" w:rsidRPr="006829E1" w:rsidRDefault="003E6527" w:rsidP="006829E1">
      <w:pPr>
        <w:pStyle w:val="Heading1"/>
      </w:pPr>
      <w:r>
        <w:rPr>
          <w:rStyle w:val="Heading1Char"/>
          <w:b/>
          <w:iCs/>
        </w:rPr>
        <w:lastRenderedPageBreak/>
        <w:t xml:space="preserve">4 </w:t>
      </w:r>
      <w:r w:rsidR="00EA2ECA" w:rsidRPr="006829E1">
        <w:rPr>
          <w:rStyle w:val="Heading1Char"/>
          <w:b/>
          <w:iCs/>
        </w:rPr>
        <w:t>Discussion</w:t>
      </w:r>
      <w:bookmarkEnd w:id="17"/>
      <w:r w:rsidR="00EA2ECA" w:rsidRPr="006829E1">
        <w:t xml:space="preserve"> </w:t>
      </w:r>
    </w:p>
    <w:p w14:paraId="1D6B86D1" w14:textId="744179CA" w:rsidR="00352B3D" w:rsidRPr="00C33238" w:rsidRDefault="003E6527" w:rsidP="000E21C6">
      <w:pPr>
        <w:pStyle w:val="Heading2"/>
      </w:pPr>
      <w:bookmarkStart w:id="18" w:name="_Toc191389649"/>
      <w:r>
        <w:t xml:space="preserve">4.1 </w:t>
      </w:r>
      <w:r w:rsidR="00352B3D" w:rsidRPr="00C33238">
        <w:t xml:space="preserve">Synthesis of </w:t>
      </w:r>
      <w:bookmarkEnd w:id="18"/>
      <w:r w:rsidR="00786552">
        <w:t>results</w:t>
      </w:r>
    </w:p>
    <w:p w14:paraId="325F4EDD" w14:textId="561C94D3" w:rsidR="006F09BF" w:rsidRPr="00C37B6D" w:rsidRDefault="009304C3" w:rsidP="00ED7F7D">
      <w:pPr>
        <w:spacing w:line="360" w:lineRule="auto"/>
        <w:jc w:val="both"/>
      </w:pPr>
      <w:r w:rsidRPr="00C33238">
        <w:rPr>
          <w:color w:val="000000" w:themeColor="text1"/>
        </w:rPr>
        <w:t xml:space="preserve">This systematic review and meta-analysis aimed to quantify the impact of an acute hospital admission on the individual diagnostic criteria for acute sarcopenia in older adults (≥65 years). </w:t>
      </w:r>
      <w:r w:rsidR="002D159E">
        <w:rPr>
          <w:color w:val="000000" w:themeColor="text1"/>
        </w:rPr>
        <w:t>T</w:t>
      </w:r>
      <w:r w:rsidR="00ED7F7D" w:rsidRPr="00C33238">
        <w:rPr>
          <w:color w:val="000000" w:themeColor="text1"/>
        </w:rPr>
        <w:t>here was a trend toward increased muscle strength during hospitalisation, with two of the three measurement tools (HGS and C2S) showing a small but significant improvement</w:t>
      </w:r>
      <w:r w:rsidR="00ED7F7D" w:rsidRPr="00150D2B">
        <w:t xml:space="preserve">. </w:t>
      </w:r>
      <w:r w:rsidR="009F2038" w:rsidRPr="00150D2B">
        <w:t>HGS was the most commonly reported</w:t>
      </w:r>
      <w:r w:rsidR="009F2038">
        <w:t xml:space="preserve"> measure</w:t>
      </w:r>
      <w:r w:rsidR="009F2038" w:rsidRPr="00150D2B">
        <w:t xml:space="preserve">, likely due to its ease of use and practicality in patients who </w:t>
      </w:r>
      <w:r w:rsidR="009F2038">
        <w:t>have reduced mobility due to acute illnesses</w:t>
      </w:r>
      <w:r w:rsidR="009F2038" w:rsidRPr="00150D2B">
        <w:t xml:space="preserve"> (e.g., hip fracture).</w:t>
      </w:r>
      <w:r w:rsidR="009F2038">
        <w:t xml:space="preserve"> </w:t>
      </w:r>
      <w:r w:rsidR="00ED7F7D">
        <w:t xml:space="preserve">The findings for HGS align with previous reviews </w:t>
      </w:r>
      <w:r w:rsidR="00ED7F7D">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 </w:instrText>
      </w:r>
      <w:r w:rsidR="009B34AE">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DATA </w:instrText>
      </w:r>
      <w:r w:rsidR="009B34AE">
        <w:fldChar w:fldCharType="end"/>
      </w:r>
      <w:r w:rsidR="00ED7F7D">
        <w:fldChar w:fldCharType="separate"/>
      </w:r>
      <w:r w:rsidR="00CB1141">
        <w:rPr>
          <w:noProof/>
        </w:rPr>
        <w:t>(12)</w:t>
      </w:r>
      <w:r w:rsidR="00ED7F7D">
        <w:fldChar w:fldCharType="end"/>
      </w:r>
      <w:r w:rsidR="00ED7F7D">
        <w:t xml:space="preserve">, including those involving critical care patients (ICU wards) </w:t>
      </w:r>
      <w:r w:rsidR="00ED7F7D">
        <w:fldChar w:fldCharType="begin">
          <w:fldData xml:space="preserve">PEVuZE5vdGU+PENpdGU+PEF1dGhvcj5BbGRyaWNoPC9BdXRob3I+PFllYXI+MjAyNDwvWWVhcj48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</w:fldData>
        </w:fldChar>
      </w:r>
      <w:r w:rsidR="00621623">
        <w:instrText xml:space="preserve"> ADDIN EN.CITE </w:instrText>
      </w:r>
      <w:r w:rsidR="00621623">
        <w:fldChar w:fldCharType="begin">
          <w:fldData xml:space="preserve">PEVuZE5vdGU+PENpdGU+PEF1dGhvcj5BbGRyaWNoPC9BdXRob3I+PFllYXI+MjAyNDwvWWVhcj48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</w:fldData>
        </w:fldChar>
      </w:r>
      <w:r w:rsidR="00621623">
        <w:instrText xml:space="preserve"> ADDIN EN.CITE.DATA </w:instrText>
      </w:r>
      <w:r w:rsidR="00621623">
        <w:fldChar w:fldCharType="end"/>
      </w:r>
      <w:r w:rsidR="00ED7F7D">
        <w:fldChar w:fldCharType="separate"/>
      </w:r>
      <w:r w:rsidR="00621623">
        <w:rPr>
          <w:noProof/>
        </w:rPr>
        <w:t>(76)</w:t>
      </w:r>
      <w:r w:rsidR="00ED7F7D">
        <w:fldChar w:fldCharType="end"/>
      </w:r>
      <w:r w:rsidR="00ED7F7D">
        <w:t>.</w:t>
      </w:r>
      <w:r w:rsidR="007B3236">
        <w:t xml:space="preserve"> T</w:t>
      </w:r>
      <w:r w:rsidR="00ED7F7D">
        <w:t xml:space="preserve">he findings for both HGS and </w:t>
      </w:r>
      <w:r w:rsidR="003872B8">
        <w:t>KES</w:t>
      </w:r>
      <w:r w:rsidR="00ED7F7D">
        <w:t xml:space="preserve"> are </w:t>
      </w:r>
      <w:r w:rsidR="007B3236">
        <w:t xml:space="preserve">also </w:t>
      </w:r>
      <w:r w:rsidR="00ED7F7D">
        <w:t xml:space="preserve">consistent </w:t>
      </w:r>
      <w:r w:rsidR="00ED0585">
        <w:t xml:space="preserve">with </w:t>
      </w:r>
      <w:r w:rsidR="00ED7F7D">
        <w:t>Hartley et al.</w:t>
      </w:r>
      <w:r w:rsidR="00ED7F7D" w:rsidRPr="00992C20">
        <w:t xml:space="preserve"> </w:t>
      </w:r>
      <w:r w:rsidR="00ED7F7D">
        <w:fldChar w:fldCharType="begin"/>
      </w:r>
      <w:r w:rsidR="00070EC6">
        <w:instrText xml:space="preserve"> ADDIN EN.CITE &lt;EndNote&gt;&lt;Cite&gt;&lt;Author&gt;Hartley&lt;/Author&gt;&lt;Year&gt;2019&lt;/Year&gt;&lt;RecNum&gt;31908&lt;/RecNum&gt;&lt;DisplayText&gt;(11)&lt;/DisplayText&gt;&lt;record&gt;&lt;rec-number&gt;31908&lt;/rec-number&gt;&lt;foreign-keys&gt;&lt;key app="EN" db-id="wxx5et0r3dat26e02eppeww0vd0rsxzprfsx" timestamp="1706625230"&gt;31908&lt;/key&gt;&lt;/foreign-keys&gt;&lt;ref-type name="Journal Article"&gt;17&lt;/ref-type&gt;&lt;contributors&gt;&lt;authors&gt;&lt;author&gt;Hartley, P.&lt;/author&gt;&lt;author&gt;Costello, P.&lt;/author&gt;&lt;author&gt;Fenner, R.&lt;/author&gt;&lt;author&gt;Gibbins, N.&lt;/author&gt;&lt;author&gt;Quinn, É&lt;/author&gt;&lt;author&gt;Kuhn, I.&lt;/author&gt;&lt;author&gt;Keevil, V. L.&lt;/author&gt;&lt;author&gt;Romero-Ortuno, R.&lt;/author&gt;&lt;/authors&gt;&lt;/contributors&gt;&lt;titles&gt;&lt;title&gt;Change in skeletal muscle associated with unplanned hospital admissions in adult patients: A systematic review and meta-analysis&lt;/title&gt;&lt;secondary-title&gt;PLoS One&lt;/secondary-title&gt;&lt;/titles&gt;&lt;periodical&gt;&lt;full-title&gt;PLoS One&lt;/full-title&gt;&lt;/periodical&gt;&lt;pages&gt;e0210186&lt;/pages&gt;&lt;volume&gt;14&lt;/volume&gt;&lt;number&gt;1&lt;/number&gt;&lt;dates&gt;&lt;year&gt;2019&lt;/year&gt;&lt;pub-dates&gt;&lt;date&gt;JAN 4&lt;/date&gt;&lt;/pub-dates&gt;&lt;/dates&gt;&lt;isbn&gt;1932-6203&lt;/isbn&gt;&lt;accession-num&gt;WOS:000454952800052&lt;/accession-num&gt;&lt;urls&gt;&lt;/urls&gt;&lt;custom7&gt;e0210186&lt;/custom7&gt;&lt;electronic-resource-num&gt;10.1371/journal.pone.0210186&lt;/electronic-resource-num&gt;&lt;/record&gt;&lt;/Cite&gt;&lt;/EndNote&gt;</w:instrText>
      </w:r>
      <w:r w:rsidR="00ED7F7D">
        <w:fldChar w:fldCharType="separate"/>
      </w:r>
      <w:r w:rsidR="00CB1141">
        <w:rPr>
          <w:noProof/>
        </w:rPr>
        <w:t>(11)</w:t>
      </w:r>
      <w:r w:rsidR="00ED7F7D">
        <w:fldChar w:fldCharType="end"/>
      </w:r>
      <w:r w:rsidR="00ED7F7D">
        <w:t>,  wh</w:t>
      </w:r>
      <w:r w:rsidR="004E2415">
        <w:t>o</w:t>
      </w:r>
      <w:r w:rsidR="00ED7F7D">
        <w:t xml:space="preserve"> also </w:t>
      </w:r>
      <w:r w:rsidR="009E3AE2">
        <w:t>examined</w:t>
      </w:r>
      <w:r w:rsidR="00ED7F7D">
        <w:t xml:space="preserve"> acute admissions </w:t>
      </w:r>
      <w:r w:rsidR="006F09BF">
        <w:t>in</w:t>
      </w:r>
      <w:r w:rsidR="00ED7F7D">
        <w:t xml:space="preserve"> </w:t>
      </w:r>
      <w:r w:rsidR="00ED7F7D" w:rsidRPr="00C37B6D">
        <w:t>adult patients (</w:t>
      </w:r>
      <w:r w:rsidR="00ED7F7D" w:rsidRPr="00C37B6D">
        <w:rPr>
          <w:rFonts w:ascii="Bradley Hand ITC" w:hAnsi="Bradley Hand ITC" w:cs="Tahoma"/>
        </w:rPr>
        <w:t>≥</w:t>
      </w:r>
      <w:r w:rsidR="00ED7F7D" w:rsidRPr="00C37B6D">
        <w:t xml:space="preserve">18 years). </w:t>
      </w:r>
    </w:p>
    <w:p w14:paraId="6498D608" w14:textId="0707BF4A" w:rsidR="00ED7F7D" w:rsidRDefault="00ED7F7D" w:rsidP="00ED7F7D">
      <w:pPr>
        <w:spacing w:line="360" w:lineRule="auto"/>
        <w:jc w:val="both"/>
        <w:rPr>
          <w:color w:val="000000" w:themeColor="text1"/>
        </w:rPr>
      </w:pPr>
      <w:r w:rsidRPr="00C37B6D">
        <w:t xml:space="preserve">Due to </w:t>
      </w:r>
      <w:r w:rsidR="00640159" w:rsidRPr="00C37B6D">
        <w:t>limited</w:t>
      </w:r>
      <w:r w:rsidRPr="00C37B6D">
        <w:t xml:space="preserve"> studies </w:t>
      </w:r>
      <w:r w:rsidR="009A5CA5" w:rsidRPr="00C37B6D">
        <w:t>investigat</w:t>
      </w:r>
      <w:r w:rsidR="00CB79CE" w:rsidRPr="00C37B6D">
        <w:t>ing</w:t>
      </w:r>
      <w:r w:rsidRPr="00C37B6D">
        <w:t xml:space="preserve"> muscle mass, a meta-analysis was conducted </w:t>
      </w:r>
      <w:r w:rsidR="00640159" w:rsidRPr="00C37B6D">
        <w:t xml:space="preserve">only </w:t>
      </w:r>
      <w:r w:rsidRPr="00C37B6D">
        <w:t xml:space="preserve">for BIA, </w:t>
      </w:r>
      <w:r w:rsidR="00CB79CE" w:rsidRPr="00C37B6D">
        <w:t xml:space="preserve">which showed </w:t>
      </w:r>
      <w:r w:rsidRPr="00C37B6D">
        <w:t xml:space="preserve">no change during hospitalization. </w:t>
      </w:r>
      <w:r w:rsidR="00FD2901" w:rsidRPr="00C37B6D">
        <w:t>S</w:t>
      </w:r>
      <w:r w:rsidRPr="00C37B6D">
        <w:t>tudies using MRI (n</w:t>
      </w:r>
      <w:r w:rsidR="00A31098">
        <w:t xml:space="preserve"> </w:t>
      </w:r>
      <w:r w:rsidRPr="00C37B6D">
        <w:t>=</w:t>
      </w:r>
      <w:r w:rsidR="00A31098">
        <w:t xml:space="preserve"> </w:t>
      </w:r>
      <w:r w:rsidRPr="00C37B6D">
        <w:t>2)</w:t>
      </w:r>
      <w:r w:rsidR="00C52FAB" w:rsidRPr="00C37B6D">
        <w:t xml:space="preserve"> </w:t>
      </w:r>
      <w:r w:rsidR="00C52FAB" w:rsidRPr="00C37B6D">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instrText xml:space="preserve"> ADDIN EN.CITE </w:instrText>
      </w:r>
      <w:r w:rsidR="00C378E7">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instrText xml:space="preserve"> ADDIN EN.CITE.DATA </w:instrText>
      </w:r>
      <w:r w:rsidR="00C378E7">
        <w:fldChar w:fldCharType="end"/>
      </w:r>
      <w:r w:rsidR="00C52FAB" w:rsidRPr="00C37B6D">
        <w:fldChar w:fldCharType="separate"/>
      </w:r>
      <w:r w:rsidR="00C378E7">
        <w:rPr>
          <w:noProof/>
        </w:rPr>
        <w:t>(57, 74)</w:t>
      </w:r>
      <w:r w:rsidR="00C52FAB" w:rsidRPr="00C37B6D">
        <w:fldChar w:fldCharType="end"/>
      </w:r>
      <w:r w:rsidR="00C52FAB" w:rsidRPr="00C37B6D">
        <w:t xml:space="preserve"> </w:t>
      </w:r>
      <w:r w:rsidRPr="00C37B6D">
        <w:t>and DEXA (n</w:t>
      </w:r>
      <w:r w:rsidR="00A31098">
        <w:t xml:space="preserve"> </w:t>
      </w:r>
      <w:r w:rsidRPr="00C37B6D">
        <w:t>=</w:t>
      </w:r>
      <w:r w:rsidR="00A31098">
        <w:t xml:space="preserve"> </w:t>
      </w:r>
      <w:r w:rsidRPr="00C37B6D">
        <w:t xml:space="preserve">1) </w:t>
      </w:r>
      <w:r w:rsidRPr="00C37B6D">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instrText xml:space="preserve"> ADDIN EN.CITE </w:instrText>
      </w:r>
      <w:r w:rsidR="00621623">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instrText xml:space="preserve"> ADDIN EN.CITE.DATA </w:instrText>
      </w:r>
      <w:r w:rsidR="00621623">
        <w:fldChar w:fldCharType="end"/>
      </w:r>
      <w:r w:rsidRPr="00C37B6D">
        <w:fldChar w:fldCharType="separate"/>
      </w:r>
      <w:r w:rsidR="00621623">
        <w:rPr>
          <w:noProof/>
        </w:rPr>
        <w:t>(39)</w:t>
      </w:r>
      <w:r w:rsidRPr="00C37B6D">
        <w:fldChar w:fldCharType="end"/>
      </w:r>
      <w:r w:rsidRPr="00C37B6D">
        <w:t xml:space="preserve"> found significant decreases in muscle mass, specifically </w:t>
      </w:r>
      <w:r w:rsidRPr="00ED4168">
        <w:rPr>
          <w:color w:val="000000" w:themeColor="text1"/>
        </w:rPr>
        <w:t xml:space="preserve">in the lower body (mid-thigh region). Despite </w:t>
      </w:r>
      <w:r w:rsidR="009B5966">
        <w:rPr>
          <w:color w:val="000000" w:themeColor="text1"/>
        </w:rPr>
        <w:t>the small sample</w:t>
      </w:r>
      <w:r w:rsidRPr="00ED4168">
        <w:rPr>
          <w:color w:val="000000" w:themeColor="text1"/>
        </w:rPr>
        <w:t xml:space="preserve">, these findings </w:t>
      </w:r>
      <w:r w:rsidR="007224A8">
        <w:rPr>
          <w:color w:val="000000" w:themeColor="text1"/>
        </w:rPr>
        <w:t>align</w:t>
      </w:r>
      <w:r w:rsidRPr="00ED4168">
        <w:rPr>
          <w:color w:val="000000" w:themeColor="text1"/>
        </w:rPr>
        <w:t xml:space="preserve"> with prior reviews </w:t>
      </w:r>
      <w:r w:rsidRPr="00ED4168">
        <w:rPr>
          <w:color w:val="000000" w:themeColor="text1"/>
        </w:rPr>
        <w:fldChar w:fldCharType="begin">
          <w:fldData xml:space="preserve">PEVuZE5vdGU+PENpdGU+PEF1dGhvcj5WYW4gQW5jdW08L0F1dGhvcj48WWVhcj4yMDE3PC9ZZWFy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WYW4gQW5jdW08L0F1dGhvcj48WWVhcj4yMDE3PC9ZZWFy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ED4168">
        <w:rPr>
          <w:color w:val="000000" w:themeColor="text1"/>
        </w:rPr>
      </w:r>
      <w:r w:rsidRPr="00ED4168">
        <w:rPr>
          <w:color w:val="000000" w:themeColor="text1"/>
        </w:rPr>
        <w:fldChar w:fldCharType="separate"/>
      </w:r>
      <w:r w:rsidR="00621623">
        <w:rPr>
          <w:noProof/>
          <w:color w:val="000000" w:themeColor="text1"/>
        </w:rPr>
        <w:t>(11, 12, 76)</w:t>
      </w:r>
      <w:r w:rsidRPr="00ED4168">
        <w:rPr>
          <w:color w:val="000000" w:themeColor="text1"/>
        </w:rPr>
        <w:fldChar w:fldCharType="end"/>
      </w:r>
      <w:r w:rsidR="00A32264">
        <w:rPr>
          <w:color w:val="000000" w:themeColor="text1"/>
        </w:rPr>
        <w:t xml:space="preserve">, </w:t>
      </w:r>
      <w:r w:rsidRPr="00ED4168">
        <w:rPr>
          <w:color w:val="000000" w:themeColor="text1"/>
        </w:rPr>
        <w:t xml:space="preserve">research in healthy volunteers </w:t>
      </w:r>
      <w:r w:rsidRPr="00ED4168">
        <w:rPr>
          <w:color w:val="000000" w:themeColor="text1"/>
        </w:rPr>
        <w:fldChar w:fldCharType="begin">
          <w:fldData xml:space="preserve">PEVuZE5vdGU+PENpdGU+PEF1dGhvcj5SZWlkeTwvQXV0aG9yPjxZZWFyPjIwMTc8L1llYXI+PFJl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</w:fldData>
        </w:fldChar>
      </w:r>
      <w:r w:rsidR="0072002B">
        <w:rPr>
          <w:color w:val="000000" w:themeColor="text1"/>
        </w:rPr>
        <w:instrText xml:space="preserve"> ADDIN EN.CITE </w:instrText>
      </w:r>
      <w:r w:rsidR="0072002B">
        <w:rPr>
          <w:color w:val="000000" w:themeColor="text1"/>
        </w:rPr>
        <w:fldChar w:fldCharType="begin">
          <w:fldData xml:space="preserve">PEVuZE5vdGU+PENpdGU+PEF1dGhvcj5SZWlkeTwvQXV0aG9yPjxZZWFyPjIwMTc8L1llYXI+PFJl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</w:fldData>
        </w:fldChar>
      </w:r>
      <w:r w:rsidR="0072002B">
        <w:rPr>
          <w:color w:val="000000" w:themeColor="text1"/>
        </w:rPr>
        <w:instrText xml:space="preserve"> ADDIN EN.CITE.DATA </w:instrText>
      </w:r>
      <w:r w:rsidR="0072002B">
        <w:rPr>
          <w:color w:val="000000" w:themeColor="text1"/>
        </w:rPr>
      </w:r>
      <w:r w:rsidR="0072002B">
        <w:rPr>
          <w:color w:val="000000" w:themeColor="text1"/>
        </w:rPr>
        <w:fldChar w:fldCharType="end"/>
      </w:r>
      <w:r w:rsidRPr="00ED4168">
        <w:rPr>
          <w:color w:val="000000" w:themeColor="text1"/>
        </w:rPr>
      </w:r>
      <w:r w:rsidRPr="00ED4168">
        <w:rPr>
          <w:color w:val="000000" w:themeColor="text1"/>
        </w:rPr>
        <w:fldChar w:fldCharType="separate"/>
      </w:r>
      <w:r w:rsidR="0072002B">
        <w:rPr>
          <w:noProof/>
          <w:color w:val="000000" w:themeColor="text1"/>
        </w:rPr>
        <w:t>(7, 16)</w:t>
      </w:r>
      <w:r w:rsidRPr="00ED4168">
        <w:rPr>
          <w:color w:val="000000" w:themeColor="text1"/>
        </w:rPr>
        <w:fldChar w:fldCharType="end"/>
      </w:r>
      <w:r w:rsidRPr="00ED4168">
        <w:rPr>
          <w:color w:val="000000" w:themeColor="text1"/>
        </w:rPr>
        <w:t xml:space="preserve"> and critically ill hospital patients </w:t>
      </w:r>
      <w:r w:rsidRPr="00ED4168">
        <w:rPr>
          <w:color w:val="000000" w:themeColor="text1"/>
        </w:rPr>
        <w:fldChar w:fldCharType="begin">
          <w:fldData xml:space="preserve">PEVuZE5vdGU+PENpdGU+PEF1dGhvcj5QdXRodWNoZWFyeTwvQXV0aG9yPjxZZWFyPjIwMTM8L1ll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QdXRodWNoZWFyeTwvQXV0aG9yPjxZZWFyPjIwMTM8L1ll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ED4168">
        <w:rPr>
          <w:color w:val="000000" w:themeColor="text1"/>
        </w:rPr>
      </w:r>
      <w:r w:rsidRPr="00ED4168">
        <w:rPr>
          <w:color w:val="000000" w:themeColor="text1"/>
        </w:rPr>
        <w:fldChar w:fldCharType="separate"/>
      </w:r>
      <w:r w:rsidR="00621623">
        <w:rPr>
          <w:noProof/>
          <w:color w:val="000000" w:themeColor="text1"/>
        </w:rPr>
        <w:t>(77)</w:t>
      </w:r>
      <w:r w:rsidRPr="00ED4168">
        <w:rPr>
          <w:color w:val="000000" w:themeColor="text1"/>
        </w:rPr>
        <w:fldChar w:fldCharType="end"/>
      </w:r>
      <w:r w:rsidRPr="00ED4168">
        <w:rPr>
          <w:color w:val="000000" w:themeColor="text1"/>
        </w:rPr>
        <w:t>.</w:t>
      </w:r>
    </w:p>
    <w:p w14:paraId="3B2888DD" w14:textId="6AA9916B" w:rsidR="007F5A30" w:rsidRDefault="00ED7F7D" w:rsidP="00ED7F7D">
      <w:pPr>
        <w:tabs>
          <w:tab w:val="left" w:pos="2294"/>
        </w:tabs>
        <w:spacing w:line="360" w:lineRule="auto"/>
        <w:jc w:val="both"/>
        <w:rPr>
          <w:color w:val="000000" w:themeColor="text1"/>
        </w:rPr>
      </w:pPr>
      <w:r w:rsidRPr="00ED4168">
        <w:rPr>
          <w:color w:val="000000" w:themeColor="text1"/>
        </w:rPr>
        <w:t xml:space="preserve">For physical performance, there was </w:t>
      </w:r>
      <w:r w:rsidR="00BF558F">
        <w:rPr>
          <w:color w:val="000000" w:themeColor="text1"/>
        </w:rPr>
        <w:t xml:space="preserve">a </w:t>
      </w:r>
      <w:r w:rsidRPr="00ED4168">
        <w:rPr>
          <w:color w:val="000000" w:themeColor="text1"/>
        </w:rPr>
        <w:t xml:space="preserve">trend </w:t>
      </w:r>
      <w:r w:rsidR="00103613" w:rsidRPr="00ED4168">
        <w:rPr>
          <w:color w:val="000000" w:themeColor="text1"/>
        </w:rPr>
        <w:t>towards</w:t>
      </w:r>
      <w:r w:rsidRPr="00ED4168">
        <w:rPr>
          <w:color w:val="000000" w:themeColor="text1"/>
        </w:rPr>
        <w:t xml:space="preserve"> improvement during hospitalisation, </w:t>
      </w:r>
      <w:r w:rsidR="00D560B6" w:rsidRPr="00ED4168">
        <w:rPr>
          <w:color w:val="000000" w:themeColor="text1"/>
        </w:rPr>
        <w:t xml:space="preserve">however, </w:t>
      </w:r>
      <w:r w:rsidRPr="00ED4168">
        <w:rPr>
          <w:color w:val="000000" w:themeColor="text1"/>
        </w:rPr>
        <w:t xml:space="preserve">no outcome showed a significant </w:t>
      </w:r>
      <w:r w:rsidR="00AD6D2A" w:rsidRPr="00ED4168">
        <w:rPr>
          <w:color w:val="000000" w:themeColor="text1"/>
        </w:rPr>
        <w:t>change</w:t>
      </w:r>
      <w:r w:rsidRPr="00ED4168">
        <w:rPr>
          <w:color w:val="000000" w:themeColor="text1"/>
        </w:rPr>
        <w:t xml:space="preserve">. </w:t>
      </w:r>
      <w:r w:rsidRPr="00771DAF">
        <w:rPr>
          <w:color w:val="000000" w:themeColor="text1"/>
        </w:rPr>
        <w:t xml:space="preserve">A recent review by Aldrich et al </w:t>
      </w:r>
      <w:r w:rsidRPr="00771DAF">
        <w:rPr>
          <w:color w:val="000000" w:themeColor="text1"/>
        </w:rPr>
        <w:fldChar w:fldCharType="begin">
          <w:fldData xml:space="preserve">PEVuZE5vdGU+PENpdGU+PEF1dGhvcj5BbGRyaWNoPC9BdXRob3I+PFllYXI+MjAyNDwvWWVhcj48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BbGRyaWNoPC9BdXRob3I+PFllYXI+MjAyNDwvWWVhcj48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Pr="00771DAF">
        <w:rPr>
          <w:color w:val="000000" w:themeColor="text1"/>
        </w:rPr>
      </w:r>
      <w:r w:rsidRPr="00771DAF">
        <w:rPr>
          <w:color w:val="000000" w:themeColor="text1"/>
        </w:rPr>
        <w:fldChar w:fldCharType="separate"/>
      </w:r>
      <w:r w:rsidR="00621623">
        <w:rPr>
          <w:noProof/>
          <w:color w:val="000000" w:themeColor="text1"/>
        </w:rPr>
        <w:t>(76)</w:t>
      </w:r>
      <w:r w:rsidRPr="00771DAF">
        <w:rPr>
          <w:color w:val="000000" w:themeColor="text1"/>
        </w:rPr>
        <w:fldChar w:fldCharType="end"/>
      </w:r>
      <w:r w:rsidRPr="00771DAF">
        <w:rPr>
          <w:color w:val="000000" w:themeColor="text1"/>
        </w:rPr>
        <w:t xml:space="preserve"> </w:t>
      </w:r>
      <w:r w:rsidR="00091B75">
        <w:rPr>
          <w:color w:val="000000" w:themeColor="text1"/>
        </w:rPr>
        <w:t>similarly</w:t>
      </w:r>
      <w:r w:rsidR="0020357B">
        <w:rPr>
          <w:color w:val="000000" w:themeColor="text1"/>
        </w:rPr>
        <w:t xml:space="preserve"> found </w:t>
      </w:r>
      <w:r w:rsidR="006B3AD3">
        <w:rPr>
          <w:color w:val="000000" w:themeColor="text1"/>
        </w:rPr>
        <w:t xml:space="preserve">no significant change in TUG and gait speed during </w:t>
      </w:r>
      <w:r w:rsidR="002035CE">
        <w:rPr>
          <w:color w:val="000000" w:themeColor="text1"/>
        </w:rPr>
        <w:t>hospitalisation</w:t>
      </w:r>
      <w:r w:rsidR="00DA3FEA">
        <w:rPr>
          <w:color w:val="000000" w:themeColor="text1"/>
        </w:rPr>
        <w:t xml:space="preserve"> within an adult population </w:t>
      </w:r>
      <w:r w:rsidR="00DA3FEA" w:rsidRPr="00771DAF">
        <w:rPr>
          <w:color w:val="000000" w:themeColor="text1"/>
        </w:rPr>
        <w:t>(</w:t>
      </w:r>
      <w:r w:rsidR="00DA3FEA" w:rsidRPr="00771DAF">
        <w:rPr>
          <w:rFonts w:ascii="Bradley Hand ITC" w:hAnsi="Bradley Hand ITC" w:cs="Tahoma"/>
          <w:color w:val="000000" w:themeColor="text1"/>
        </w:rPr>
        <w:t>≥</w:t>
      </w:r>
      <w:r w:rsidR="00DA3FEA" w:rsidRPr="00771DAF">
        <w:rPr>
          <w:color w:val="000000" w:themeColor="text1"/>
        </w:rPr>
        <w:t xml:space="preserve">18 years). </w:t>
      </w:r>
      <w:r w:rsidR="00091B75">
        <w:rPr>
          <w:color w:val="000000" w:themeColor="text1"/>
        </w:rPr>
        <w:t xml:space="preserve">However, </w:t>
      </w:r>
      <w:r w:rsidR="00F814A8">
        <w:rPr>
          <w:color w:val="000000" w:themeColor="text1"/>
        </w:rPr>
        <w:t>the review did report a</w:t>
      </w:r>
      <w:r w:rsidR="00160B67">
        <w:rPr>
          <w:color w:val="000000" w:themeColor="text1"/>
        </w:rPr>
        <w:t xml:space="preserve"> significant increase in SPPB score (SMD</w:t>
      </w:r>
      <w:r w:rsidR="00A31098">
        <w:rPr>
          <w:color w:val="000000" w:themeColor="text1"/>
        </w:rPr>
        <w:t xml:space="preserve"> </w:t>
      </w:r>
      <w:r w:rsidR="00160B67">
        <w:rPr>
          <w:color w:val="000000" w:themeColor="text1"/>
        </w:rPr>
        <w:t>=</w:t>
      </w:r>
      <w:r w:rsidR="00A31098">
        <w:rPr>
          <w:color w:val="000000" w:themeColor="text1"/>
        </w:rPr>
        <w:t xml:space="preserve"> </w:t>
      </w:r>
      <w:r w:rsidR="00160B67">
        <w:rPr>
          <w:color w:val="000000" w:themeColor="text1"/>
        </w:rPr>
        <w:t>0.86, 95% CI: 0.03</w:t>
      </w:r>
      <w:r w:rsidR="00A31098">
        <w:rPr>
          <w:color w:val="000000" w:themeColor="text1"/>
        </w:rPr>
        <w:t>;</w:t>
      </w:r>
      <w:r w:rsidR="00160B67">
        <w:rPr>
          <w:color w:val="000000" w:themeColor="text1"/>
        </w:rPr>
        <w:t xml:space="preserve"> 1.69, p</w:t>
      </w:r>
      <w:r w:rsidR="00A31098">
        <w:rPr>
          <w:color w:val="000000" w:themeColor="text1"/>
        </w:rPr>
        <w:t xml:space="preserve"> </w:t>
      </w:r>
      <w:r w:rsidR="00160B67">
        <w:rPr>
          <w:color w:val="000000" w:themeColor="text1"/>
        </w:rPr>
        <w:t>=</w:t>
      </w:r>
      <w:r w:rsidR="00A31098">
        <w:rPr>
          <w:color w:val="000000" w:themeColor="text1"/>
        </w:rPr>
        <w:t xml:space="preserve"> </w:t>
      </w:r>
      <w:r w:rsidR="00160B67">
        <w:rPr>
          <w:color w:val="000000" w:themeColor="text1"/>
        </w:rPr>
        <w:t>0.046)</w:t>
      </w:r>
      <w:r w:rsidR="002035CE">
        <w:rPr>
          <w:color w:val="000000" w:themeColor="text1"/>
        </w:rPr>
        <w:t>.</w:t>
      </w:r>
    </w:p>
    <w:p w14:paraId="068D3390" w14:textId="3B091795" w:rsidR="00ED7F7D" w:rsidRPr="00771DAF" w:rsidRDefault="00F31DA0" w:rsidP="00ED7F7D">
      <w:pPr>
        <w:spacing w:line="360" w:lineRule="auto"/>
        <w:jc w:val="both"/>
        <w:rPr>
          <w:color w:val="000000" w:themeColor="text1"/>
        </w:rPr>
      </w:pPr>
      <w:r>
        <w:rPr>
          <w:color w:val="000000" w:themeColor="text1"/>
        </w:rPr>
        <w:t>Overall, o</w:t>
      </w:r>
      <w:r w:rsidR="005F469C">
        <w:rPr>
          <w:color w:val="000000" w:themeColor="text1"/>
        </w:rPr>
        <w:t xml:space="preserve">ur </w:t>
      </w:r>
      <w:r w:rsidR="00ED7F7D" w:rsidRPr="00771DAF">
        <w:rPr>
          <w:color w:val="000000" w:themeColor="text1"/>
        </w:rPr>
        <w:t xml:space="preserve">review found a significant improvement in </w:t>
      </w:r>
      <w:r w:rsidR="00B50548" w:rsidRPr="00771DAF">
        <w:rPr>
          <w:color w:val="000000" w:themeColor="text1"/>
        </w:rPr>
        <w:t>BI</w:t>
      </w:r>
      <w:r w:rsidR="00ED7F7D" w:rsidRPr="00771DAF">
        <w:rPr>
          <w:color w:val="000000" w:themeColor="text1"/>
        </w:rPr>
        <w:t xml:space="preserve"> score </w:t>
      </w:r>
      <w:r w:rsidR="00416C30">
        <w:rPr>
          <w:color w:val="000000" w:themeColor="text1"/>
        </w:rPr>
        <w:t>during</w:t>
      </w:r>
      <w:r w:rsidR="00ED7F7D" w:rsidRPr="00771DAF">
        <w:rPr>
          <w:color w:val="000000" w:themeColor="text1"/>
        </w:rPr>
        <w:t xml:space="preserve"> hospitalization. However, </w:t>
      </w:r>
      <w:r w:rsidR="00ED7F7D" w:rsidRPr="00D00B11">
        <w:t>the effect size was small (SMD</w:t>
      </w:r>
      <w:r w:rsidR="00A31098" w:rsidRPr="00D00B11">
        <w:t xml:space="preserve"> </w:t>
      </w:r>
      <w:r w:rsidR="00ED7F7D" w:rsidRPr="00D00B11">
        <w:t>=</w:t>
      </w:r>
      <w:r w:rsidR="00A31098" w:rsidRPr="00D00B11">
        <w:t xml:space="preserve"> </w:t>
      </w:r>
      <w:r w:rsidR="00ED7F7D" w:rsidRPr="00D00B11">
        <w:t>0.10), and there was substantial heterogeneity (I²</w:t>
      </w:r>
      <w:r w:rsidR="00A31098" w:rsidRPr="00D00B11">
        <w:t xml:space="preserve"> </w:t>
      </w:r>
      <w:r w:rsidR="00ED7F7D" w:rsidRPr="00D00B11">
        <w:t>=</w:t>
      </w:r>
      <w:r w:rsidR="00A31098" w:rsidRPr="00D00B11">
        <w:t xml:space="preserve"> </w:t>
      </w:r>
      <w:r w:rsidR="00ED7F7D" w:rsidRPr="00D00B11">
        <w:t>97.8%).</w:t>
      </w:r>
      <w:r w:rsidR="002157BB" w:rsidRPr="00D00B11">
        <w:t xml:space="preserve"> </w:t>
      </w:r>
      <w:r w:rsidR="00C76D5F" w:rsidRPr="00D00B11">
        <w:t>Also, w</w:t>
      </w:r>
      <w:r w:rsidR="008E4C0E" w:rsidRPr="00D00B11">
        <w:t xml:space="preserve">hen </w:t>
      </w:r>
      <w:r w:rsidR="00C76D5F" w:rsidRPr="00D00B11">
        <w:t xml:space="preserve">only </w:t>
      </w:r>
      <w:r w:rsidR="008E4C0E" w:rsidRPr="00D00B11">
        <w:t>comb</w:t>
      </w:r>
      <w:r w:rsidR="00554048" w:rsidRPr="00D00B11">
        <w:t xml:space="preserve">ining studies using a MBI </w:t>
      </w:r>
      <w:r w:rsidR="00006DF9" w:rsidRPr="00D00B11">
        <w:t>a non-sign</w:t>
      </w:r>
      <w:r w:rsidR="003F2BC8" w:rsidRPr="00D00B11">
        <w:t>ificant change was found</w:t>
      </w:r>
      <w:r w:rsidR="007E5444" w:rsidRPr="00D00B11">
        <w:t xml:space="preserve">. This could </w:t>
      </w:r>
      <w:r w:rsidR="001D4A4E" w:rsidRPr="00D00B11">
        <w:t>be the result of the MBI using a more sensitive 5</w:t>
      </w:r>
      <w:r w:rsidR="00D2718F" w:rsidRPr="00D00B11">
        <w:t xml:space="preserve"> </w:t>
      </w:r>
      <w:r w:rsidR="001D4A4E" w:rsidRPr="00D00B11">
        <w:t>point scale for each of the 10 items rather than</w:t>
      </w:r>
      <w:r w:rsidR="00D2718F" w:rsidRPr="00D00B11">
        <w:t xml:space="preserve"> the 2, 3, or 4 point scale used </w:t>
      </w:r>
      <w:r w:rsidR="007E5444" w:rsidRPr="00D00B11">
        <w:t>in the traditional BI</w:t>
      </w:r>
      <w:r w:rsidR="00DB081A" w:rsidRPr="00D00B11">
        <w:t>,</w:t>
      </w:r>
      <w:r w:rsidR="00802EC5" w:rsidRPr="00D00B11">
        <w:t xml:space="preserve"> </w:t>
      </w:r>
      <w:r w:rsidR="00DB081A" w:rsidRPr="00D00B11">
        <w:t>m</w:t>
      </w:r>
      <w:r w:rsidR="00802EC5" w:rsidRPr="00D00B11">
        <w:t xml:space="preserve">aking the MBI better at detecting smaller changes in functional performance. </w:t>
      </w:r>
    </w:p>
    <w:p w14:paraId="20DF2847" w14:textId="10ADB351" w:rsidR="007468D2" w:rsidRDefault="003E6527" w:rsidP="000E21C6">
      <w:pPr>
        <w:pStyle w:val="Heading2"/>
        <w:rPr>
          <w:b w:val="0"/>
        </w:rPr>
      </w:pPr>
      <w:bookmarkStart w:id="19" w:name="_Toc191389650"/>
      <w:r>
        <w:t xml:space="preserve">4.2 </w:t>
      </w:r>
      <w:r w:rsidR="007468D2" w:rsidRPr="001C2E0C">
        <w:t>The effect of acute hospitalisation</w:t>
      </w:r>
      <w:bookmarkEnd w:id="19"/>
      <w:r w:rsidR="007468D2" w:rsidRPr="001C2E0C">
        <w:t xml:space="preserve"> </w:t>
      </w:r>
    </w:p>
    <w:p w14:paraId="25CF322E" w14:textId="4C315A11" w:rsidR="00B51DC2" w:rsidRDefault="00B51DC2" w:rsidP="00B51DC2">
      <w:pPr>
        <w:spacing w:line="360" w:lineRule="auto"/>
        <w:jc w:val="both"/>
      </w:pPr>
      <w:r>
        <w:t>Our findings of improvement</w:t>
      </w:r>
      <w:r w:rsidR="00074129">
        <w:t>s</w:t>
      </w:r>
      <w:r w:rsidR="002739BB">
        <w:t xml:space="preserve"> </w:t>
      </w:r>
      <w:r>
        <w:t>in muscle strength</w:t>
      </w:r>
      <w:r w:rsidR="00AB320D">
        <w:t xml:space="preserve"> and in</w:t>
      </w:r>
      <w:r w:rsidR="00074129">
        <w:t xml:space="preserve"> </w:t>
      </w:r>
      <w:r>
        <w:t xml:space="preserve">physical function </w:t>
      </w:r>
      <w:r w:rsidR="00AB320D">
        <w:t xml:space="preserve">measured using </w:t>
      </w:r>
      <w:r>
        <w:t xml:space="preserve"> </w:t>
      </w:r>
      <w:r w:rsidR="00B50548">
        <w:t>BI</w:t>
      </w:r>
      <w:r w:rsidR="00B147E0">
        <w:t xml:space="preserve"> </w:t>
      </w:r>
      <w:r w:rsidR="00074129">
        <w:t>among</w:t>
      </w:r>
      <w:r w:rsidR="00B147E0">
        <w:t xml:space="preserve"> older people </w:t>
      </w:r>
      <w:r>
        <w:t xml:space="preserve">contrast with </w:t>
      </w:r>
      <w:r w:rsidR="00B147E0">
        <w:t>findings</w:t>
      </w:r>
      <w:r>
        <w:t xml:space="preserve"> in other conditions, such as healthy volunteers</w:t>
      </w:r>
      <w:r w:rsidRPr="00A25766">
        <w:t xml:space="preserve"> </w:t>
      </w:r>
      <w:r>
        <w:fldChar w:fldCharType="begin">
          <w:fldData xml:space="preserve">PEVuZE5vdGU+PENpdGU+PEF1dGhvcj5SZWlkeTwvQXV0aG9yPjxZZWFyPjIwMTc8L1llYXI+PFJl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</w:fldData>
        </w:fldChar>
      </w:r>
      <w:r w:rsidR="0072002B">
        <w:instrText xml:space="preserve"> ADDIN EN.CITE </w:instrText>
      </w:r>
      <w:r w:rsidR="0072002B">
        <w:fldChar w:fldCharType="begin">
          <w:fldData xml:space="preserve">PEVuZE5vdGU+PENpdGU+PEF1dGhvcj5SZWlkeTwvQXV0aG9yPjxZZWFyPjIwMTc8L1llYXI+PFJl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</w:fldData>
        </w:fldChar>
      </w:r>
      <w:r w:rsidR="0072002B">
        <w:instrText xml:space="preserve"> ADDIN EN.CITE.DATA </w:instrText>
      </w:r>
      <w:r w:rsidR="0072002B">
        <w:fldChar w:fldCharType="end"/>
      </w:r>
      <w:r>
        <w:fldChar w:fldCharType="separate"/>
      </w:r>
      <w:r w:rsidR="0072002B">
        <w:rPr>
          <w:noProof/>
        </w:rPr>
        <w:t>(7, 8, 16)</w:t>
      </w:r>
      <w:r>
        <w:fldChar w:fldCharType="end"/>
      </w:r>
      <w:r>
        <w:t xml:space="preserve"> and elective patients</w:t>
      </w:r>
      <w:r w:rsidRPr="00A45A98">
        <w:t xml:space="preserve"> </w:t>
      </w:r>
      <w:r>
        <w:fldChar w:fldCharType="begin">
          <w:fldData xml:space="preserve">PEVuZE5vdGU+PENpdGU+PEF1dGhvcj5HYXR0PC9BdXRob3I+PFllYXI+MjAwNTwvWWVhcj48UmVj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</w:fldData>
        </w:fldChar>
      </w:r>
      <w:r w:rsidR="00621623">
        <w:instrText xml:space="preserve"> ADDIN EN.CITE </w:instrText>
      </w:r>
      <w:r w:rsidR="00621623">
        <w:fldChar w:fldCharType="begin">
          <w:fldData xml:space="preserve">PEVuZE5vdGU+PENpdGU+PEF1dGhvcj5HYXR0PC9BdXRob3I+PFllYXI+MjAwNTwvWWVhcj48UmVj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</w:fldData>
        </w:fldChar>
      </w:r>
      <w:r w:rsidR="00621623">
        <w:instrText xml:space="preserve"> ADDIN EN.CITE.DATA </w:instrText>
      </w:r>
      <w:r w:rsidR="00621623">
        <w:fldChar w:fldCharType="end"/>
      </w:r>
      <w:r>
        <w:fldChar w:fldCharType="separate"/>
      </w:r>
      <w:r w:rsidR="00621623">
        <w:rPr>
          <w:noProof/>
        </w:rPr>
        <w:t>(78-80)</w:t>
      </w:r>
      <w:r>
        <w:fldChar w:fldCharType="end"/>
      </w:r>
      <w:r>
        <w:t xml:space="preserve">. A previous meta-analysis by Van </w:t>
      </w:r>
      <w:proofErr w:type="spellStart"/>
      <w:r>
        <w:t>Ancum</w:t>
      </w:r>
      <w:proofErr w:type="spellEnd"/>
      <w:r>
        <w:t xml:space="preserve"> </w:t>
      </w:r>
      <w:r>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 </w:instrText>
      </w:r>
      <w:r w:rsidR="009B34AE">
        <w:fldChar w:fldCharType="begin">
          <w:fldData xml:space="preserve">PEVuZE5vdGU+PENpdGU+PEF1dGhvcj5WYW4gQW5jdW08L0F1dGhvcj48WWVhcj4yMDE3PC9ZZWFy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</w:fldData>
        </w:fldChar>
      </w:r>
      <w:r w:rsidR="009B34AE">
        <w:instrText xml:space="preserve"> ADDIN EN.CITE.DATA </w:instrText>
      </w:r>
      <w:r w:rsidR="009B34AE">
        <w:fldChar w:fldCharType="end"/>
      </w:r>
      <w:r>
        <w:fldChar w:fldCharType="separate"/>
      </w:r>
      <w:r w:rsidR="00CB1141">
        <w:rPr>
          <w:noProof/>
        </w:rPr>
        <w:t>(12)</w:t>
      </w:r>
      <w:r>
        <w:fldChar w:fldCharType="end"/>
      </w:r>
      <w:r>
        <w:t xml:space="preserve"> </w:t>
      </w:r>
      <w:r w:rsidR="00B147E0">
        <w:t>report</w:t>
      </w:r>
      <w:r w:rsidR="005475E6">
        <w:t>ed</w:t>
      </w:r>
      <w:r w:rsidR="00B147E0">
        <w:t xml:space="preserve"> </w:t>
      </w:r>
      <w:r w:rsidR="00F335BD">
        <w:t>HGS to</w:t>
      </w:r>
      <w:r w:rsidR="00B147E0">
        <w:t xml:space="preserve"> significantly decrease </w:t>
      </w:r>
      <w:r w:rsidR="007C54ED">
        <w:t xml:space="preserve">in </w:t>
      </w:r>
      <w:r w:rsidR="00B147E0">
        <w:t xml:space="preserve">electively </w:t>
      </w:r>
      <w:r w:rsidR="007C54ED">
        <w:t>admitted patients</w:t>
      </w:r>
      <w:r w:rsidR="00ED0585">
        <w:t>,</w:t>
      </w:r>
      <w:r w:rsidR="007C54ED">
        <w:t xml:space="preserve"> </w:t>
      </w:r>
      <w:r w:rsidR="00B147E0">
        <w:t xml:space="preserve">compared to those admitted </w:t>
      </w:r>
      <w:r w:rsidR="00B147E0" w:rsidRPr="00DD3C2E">
        <w:rPr>
          <w:color w:val="000000" w:themeColor="text1"/>
        </w:rPr>
        <w:t xml:space="preserve">acutely </w:t>
      </w:r>
      <w:r w:rsidRPr="002931FB">
        <w:rPr>
          <w:color w:val="000000" w:themeColor="text1"/>
        </w:rPr>
        <w:t>(</w:t>
      </w:r>
      <w:r w:rsidR="002931FB" w:rsidRPr="002931FB">
        <w:rPr>
          <w:color w:val="000000" w:themeColor="text1"/>
        </w:rPr>
        <w:t xml:space="preserve">MD </w:t>
      </w:r>
      <w:r w:rsidR="002931FB" w:rsidRPr="002931FB">
        <w:rPr>
          <w:color w:val="000000" w:themeColor="text1"/>
        </w:rPr>
        <w:lastRenderedPageBreak/>
        <w:t xml:space="preserve">= </w:t>
      </w:r>
      <w:r w:rsidRPr="002931FB">
        <w:rPr>
          <w:color w:val="000000" w:themeColor="text1"/>
        </w:rPr>
        <w:t xml:space="preserve">-0.42 95% CI: -0.66, -0.17 vs </w:t>
      </w:r>
      <w:r w:rsidR="002931FB" w:rsidRPr="002931FB">
        <w:rPr>
          <w:color w:val="000000" w:themeColor="text1"/>
        </w:rPr>
        <w:t xml:space="preserve">MD = </w:t>
      </w:r>
      <w:r w:rsidRPr="002931FB">
        <w:rPr>
          <w:color w:val="000000" w:themeColor="text1"/>
        </w:rPr>
        <w:t>0.18 95% CI: -0.02</w:t>
      </w:r>
      <w:r w:rsidR="00A31098" w:rsidRPr="002931FB">
        <w:rPr>
          <w:color w:val="000000" w:themeColor="text1"/>
        </w:rPr>
        <w:t>;</w:t>
      </w:r>
      <w:r w:rsidRPr="002931FB">
        <w:rPr>
          <w:color w:val="000000" w:themeColor="text1"/>
        </w:rPr>
        <w:t xml:space="preserve"> 0.37).</w:t>
      </w:r>
      <w:r w:rsidRPr="00DD3C2E">
        <w:rPr>
          <w:color w:val="000000" w:themeColor="text1"/>
        </w:rPr>
        <w:t xml:space="preserve"> A possible explanation for this could be</w:t>
      </w:r>
      <w:r w:rsidR="00A918DE" w:rsidRPr="00DD3C2E">
        <w:rPr>
          <w:color w:val="000000" w:themeColor="text1"/>
        </w:rPr>
        <w:t xml:space="preserve"> due to the cause of admission</w:t>
      </w:r>
      <w:r w:rsidRPr="00DD3C2E">
        <w:rPr>
          <w:color w:val="000000" w:themeColor="text1"/>
        </w:rPr>
        <w:t xml:space="preserve"> </w:t>
      </w:r>
      <w:r w:rsidR="006728A1" w:rsidRPr="00DD3C2E">
        <w:rPr>
          <w:color w:val="000000" w:themeColor="text1"/>
        </w:rPr>
        <w:t>and</w:t>
      </w:r>
      <w:r w:rsidR="00DF0214" w:rsidRPr="00DD3C2E">
        <w:rPr>
          <w:color w:val="000000" w:themeColor="text1"/>
        </w:rPr>
        <w:t xml:space="preserve"> of timing of assessments</w:t>
      </w:r>
      <w:r w:rsidRPr="00DD3C2E">
        <w:rPr>
          <w:color w:val="000000" w:themeColor="text1"/>
        </w:rPr>
        <w:t xml:space="preserve">. </w:t>
      </w:r>
      <w:r w:rsidR="00F74E9D">
        <w:rPr>
          <w:color w:val="000000" w:themeColor="text1"/>
        </w:rPr>
        <w:t>A</w:t>
      </w:r>
      <w:r w:rsidRPr="00DD3C2E">
        <w:rPr>
          <w:color w:val="000000" w:themeColor="text1"/>
        </w:rPr>
        <w:t>cutely admitted patients are often hospitalised due to an acute infection or injury (e.g</w:t>
      </w:r>
      <w:r>
        <w:t xml:space="preserve">., pneumonia or hip fracture), which is associated with </w:t>
      </w:r>
      <w:r w:rsidRPr="009D7265">
        <w:t>complication</w:t>
      </w:r>
      <w:r>
        <w:t>s, such as severe pain, fatigue and inflammation</w:t>
      </w:r>
      <w:r w:rsidR="00F026B4" w:rsidRPr="00F026B4">
        <w:t xml:space="preserve"> </w:t>
      </w:r>
      <w:r w:rsidR="00F026B4">
        <w:fldChar w:fldCharType="begin">
          <w:fldData xml:space="preserve">PEVuZE5vdGU+PENpdGU+PEF1dGhvcj5LbGF1c2VuPC9BdXRob3I+PFllYXI+MjAxNzwvWWVhcj48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</w:fldData>
        </w:fldChar>
      </w:r>
      <w:r w:rsidR="00621623">
        <w:instrText xml:space="preserve"> ADDIN EN.CITE </w:instrText>
      </w:r>
      <w:r w:rsidR="00621623">
        <w:fldChar w:fldCharType="begin">
          <w:fldData xml:space="preserve">PEVuZE5vdGU+PENpdGU+PEF1dGhvcj5LbGF1c2VuPC9BdXRob3I+PFllYXI+MjAxNzwvWWVhcj48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</w:fldData>
        </w:fldChar>
      </w:r>
      <w:r w:rsidR="00621623">
        <w:instrText xml:space="preserve"> ADDIN EN.CITE.DATA </w:instrText>
      </w:r>
      <w:r w:rsidR="00621623">
        <w:fldChar w:fldCharType="end"/>
      </w:r>
      <w:r w:rsidR="00F026B4">
        <w:fldChar w:fldCharType="separate"/>
      </w:r>
      <w:r w:rsidR="00621623">
        <w:rPr>
          <w:noProof/>
        </w:rPr>
        <w:t>(81)</w:t>
      </w:r>
      <w:r w:rsidR="00F026B4">
        <w:fldChar w:fldCharType="end"/>
      </w:r>
      <w:r>
        <w:t xml:space="preserve">. </w:t>
      </w:r>
      <w:r w:rsidR="004A26EC">
        <w:t>As a result, using measurement tools at admission that require maximum patient effort (i.e., HGS, C2S or SPPB) is likely to be compromised by the patient’s acute physical state and may not represent their true baseline capacity</w:t>
      </w:r>
      <w:r>
        <w:t xml:space="preserve">. </w:t>
      </w:r>
      <w:r w:rsidR="00836793">
        <w:t>Also</w:t>
      </w:r>
      <w:r w:rsidRPr="008E3906">
        <w:t xml:space="preserve">, </w:t>
      </w:r>
      <w:r>
        <w:t>hospital treatment</w:t>
      </w:r>
      <w:r w:rsidR="008D15C0">
        <w:t>s</w:t>
      </w:r>
      <w:r>
        <w:t xml:space="preserve"> </w:t>
      </w:r>
      <w:r w:rsidR="00B43B13">
        <w:t>are</w:t>
      </w:r>
      <w:r>
        <w:t xml:space="preserve"> expected </w:t>
      </w:r>
      <w:r w:rsidR="00B43B13">
        <w:t>to improve</w:t>
      </w:r>
      <w:r>
        <w:t xml:space="preserve"> the </w:t>
      </w:r>
      <w:r w:rsidRPr="008E3906">
        <w:t>physical condition of acutely admitted patients</w:t>
      </w:r>
      <w:r w:rsidR="007241D7">
        <w:t xml:space="preserve">, suggesting that </w:t>
      </w:r>
      <w:r w:rsidR="00B43B13">
        <w:t xml:space="preserve">the </w:t>
      </w:r>
      <w:r w:rsidR="007241D7">
        <w:t xml:space="preserve">observed increases in </w:t>
      </w:r>
      <w:r w:rsidR="0028496F">
        <w:t xml:space="preserve">outcomes may reflect recovery rather than </w:t>
      </w:r>
      <w:r w:rsidR="00327687">
        <w:t xml:space="preserve">new gains in muscle strength </w:t>
      </w:r>
      <w:r w:rsidR="00BD428D">
        <w:t>or function above true baseline</w:t>
      </w:r>
      <w:r w:rsidR="0028496F">
        <w:t>.</w:t>
      </w:r>
      <w:r w:rsidR="00D164C9">
        <w:t xml:space="preserve"> U</w:t>
      </w:r>
      <w:r w:rsidR="00134545">
        <w:t>sin</w:t>
      </w:r>
      <w:r w:rsidR="00F55351">
        <w:t>g these measurement tools at admission</w:t>
      </w:r>
      <w:r w:rsidR="0051386F">
        <w:t xml:space="preserve"> may not accurately reflect pre-hospital</w:t>
      </w:r>
      <w:r w:rsidR="006A61A9">
        <w:t xml:space="preserve"> (baseline) functional </w:t>
      </w:r>
      <w:r w:rsidR="007A3D64">
        <w:t>capacity and may not be suitable for measuring the change in muscle strength or physical function in acutely admitted older patients.</w:t>
      </w:r>
    </w:p>
    <w:p w14:paraId="18C4D9A4" w14:textId="0EEEB16C" w:rsidR="00B51DC2" w:rsidRPr="00955228" w:rsidRDefault="00F97963" w:rsidP="00B51DC2">
      <w:pPr>
        <w:tabs>
          <w:tab w:val="left" w:pos="2294"/>
        </w:tabs>
        <w:spacing w:line="360" w:lineRule="auto"/>
        <w:jc w:val="both"/>
        <w:rPr>
          <w:color w:val="000000" w:themeColor="text1"/>
        </w:rPr>
      </w:pPr>
      <w:r>
        <w:t>A</w:t>
      </w:r>
      <w:r w:rsidR="00B51DC2">
        <w:t xml:space="preserve">s the BI is a </w:t>
      </w:r>
      <w:r w:rsidR="00BD428D">
        <w:t>questionnaire-based</w:t>
      </w:r>
      <w:r w:rsidR="00B51DC2">
        <w:t xml:space="preserve"> measure, it can assess physical function retrospectively, allowing evaluation of a patient’s function prior to admission. </w:t>
      </w:r>
      <w:r w:rsidR="00910D74">
        <w:t xml:space="preserve">This review included 29 studies </w:t>
      </w:r>
      <w:r w:rsidR="00842268">
        <w:t xml:space="preserve">that used a BI measure, </w:t>
      </w:r>
      <w:r w:rsidR="00B51DC2">
        <w:t>7 of which used a retrospective (pre-admission) measure, in addition to admission and discharge</w:t>
      </w:r>
      <w:r w:rsidR="00B51DC2" w:rsidRPr="003C6179">
        <w:t xml:space="preserve"> </w:t>
      </w:r>
      <w:r w:rsidR="00B51DC2">
        <w:fldChar w:fldCharType="begin">
          <w:fldData xml:space="preserve">PEVuZE5vdGU+PENpdGU+PEF1dGhvcj5TbGVpbWFuPC9BdXRob3I+PFllYXI+MjAwOTwvWWVhcj48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</w:fldData>
        </w:fldChar>
      </w:r>
      <w:r w:rsidR="00C378E7">
        <w:instrText xml:space="preserve"> ADDIN EN.CITE </w:instrText>
      </w:r>
      <w:r w:rsidR="00C378E7">
        <w:fldChar w:fldCharType="begin">
          <w:fldData xml:space="preserve">PEVuZE5vdGU+PENpdGU+PEF1dGhvcj5TbGVpbWFuPC9BdXRob3I+PFllYXI+MjAwOTwvWWVhcj48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</w:fldData>
        </w:fldChar>
      </w:r>
      <w:r w:rsidR="00C378E7">
        <w:instrText xml:space="preserve"> ADDIN EN.CITE.DATA </w:instrText>
      </w:r>
      <w:r w:rsidR="00C378E7">
        <w:fldChar w:fldCharType="end"/>
      </w:r>
      <w:r w:rsidR="00B51DC2">
        <w:fldChar w:fldCharType="separate"/>
      </w:r>
      <w:r w:rsidR="00C378E7">
        <w:rPr>
          <w:noProof/>
        </w:rPr>
        <w:t>(44, 47, 51, 52, 63, 66, 70)</w:t>
      </w:r>
      <w:r w:rsidR="00B51DC2">
        <w:fldChar w:fldCharType="end"/>
      </w:r>
      <w:r w:rsidR="00B51DC2">
        <w:t xml:space="preserve">. All 7 studies found </w:t>
      </w:r>
      <w:r w:rsidR="00EB303C">
        <w:t xml:space="preserve">lower </w:t>
      </w:r>
      <w:r w:rsidR="00B51DC2">
        <w:t>BI score</w:t>
      </w:r>
      <w:r w:rsidR="00EB303C">
        <w:t>s</w:t>
      </w:r>
      <w:r w:rsidR="00B51DC2">
        <w:t xml:space="preserve"> at discharge compared to pre-admission, </w:t>
      </w:r>
      <w:r w:rsidR="00CA0A91">
        <w:t>indicating</w:t>
      </w:r>
      <w:r w:rsidR="00B51DC2">
        <w:t xml:space="preserve"> </w:t>
      </w:r>
      <w:r w:rsidR="00A91E79">
        <w:t>incomplete</w:t>
      </w:r>
      <w:r w:rsidR="00B51DC2" w:rsidRPr="00DD3C2E">
        <w:rPr>
          <w:color w:val="000000" w:themeColor="text1"/>
        </w:rPr>
        <w:t xml:space="preserve"> </w:t>
      </w:r>
      <w:r w:rsidR="00A91E79" w:rsidRPr="00DD3C2E">
        <w:rPr>
          <w:color w:val="000000" w:themeColor="text1"/>
        </w:rPr>
        <w:t>recover</w:t>
      </w:r>
      <w:r w:rsidR="00A91E79">
        <w:rPr>
          <w:color w:val="000000" w:themeColor="text1"/>
        </w:rPr>
        <w:t>y</w:t>
      </w:r>
      <w:r w:rsidR="00B51DC2" w:rsidRPr="00DD3C2E">
        <w:rPr>
          <w:color w:val="000000" w:themeColor="text1"/>
        </w:rPr>
        <w:t xml:space="preserve"> to pre-</w:t>
      </w:r>
      <w:r w:rsidR="00E83614" w:rsidRPr="00DD3C2E">
        <w:rPr>
          <w:color w:val="000000" w:themeColor="text1"/>
        </w:rPr>
        <w:t>acute</w:t>
      </w:r>
      <w:r w:rsidR="00B51DC2" w:rsidRPr="00DD3C2E">
        <w:rPr>
          <w:color w:val="000000" w:themeColor="text1"/>
        </w:rPr>
        <w:t xml:space="preserve"> physical </w:t>
      </w:r>
      <w:r w:rsidR="00B51DC2" w:rsidRPr="002C0296">
        <w:rPr>
          <w:color w:val="000000" w:themeColor="text1"/>
        </w:rPr>
        <w:t xml:space="preserve">function </w:t>
      </w:r>
      <w:r w:rsidR="00C97D5A" w:rsidRPr="002C0296">
        <w:t>(</w:t>
      </w:r>
      <w:r w:rsidR="00F95369" w:rsidRPr="002C0296">
        <w:t>Figure S</w:t>
      </w:r>
      <w:r w:rsidR="00437C3F" w:rsidRPr="002C0296">
        <w:t>5</w:t>
      </w:r>
      <w:r w:rsidR="00C97D5A" w:rsidRPr="002C0296">
        <w:t>)</w:t>
      </w:r>
      <w:r w:rsidR="00B51DC2" w:rsidRPr="002C0296">
        <w:t>.</w:t>
      </w:r>
      <w:r w:rsidR="00AB528A">
        <w:t xml:space="preserve"> One study also included a </w:t>
      </w:r>
      <w:r w:rsidR="00440FB7">
        <w:t>12</w:t>
      </w:r>
      <w:r w:rsidR="00B67617">
        <w:t>-</w:t>
      </w:r>
      <w:r w:rsidR="00440FB7">
        <w:t>month post-discharge time</w:t>
      </w:r>
      <w:r w:rsidR="00B67617">
        <w:t xml:space="preserve"> </w:t>
      </w:r>
      <w:r w:rsidR="00440FB7">
        <w:t>point</w:t>
      </w:r>
      <w:r w:rsidR="00955228">
        <w:t xml:space="preserve"> and found BI score</w:t>
      </w:r>
      <w:r w:rsidR="00C310ED">
        <w:t>s</w:t>
      </w:r>
      <w:r w:rsidR="00955228">
        <w:t xml:space="preserve"> to </w:t>
      </w:r>
      <w:r w:rsidR="009761B4">
        <w:t xml:space="preserve">still </w:t>
      </w:r>
      <w:r w:rsidR="00955228">
        <w:t xml:space="preserve">be lower than at pre-admission </w:t>
      </w:r>
      <w:r w:rsidR="00B51DC2" w:rsidRPr="002C0296">
        <w:rPr>
          <w:color w:val="000000" w:themeColor="text1"/>
        </w:rPr>
        <w:t>(77.2</w:t>
      </w:r>
      <w:r w:rsidR="00813DC5">
        <w:rPr>
          <w:color w:val="000000" w:themeColor="text1"/>
        </w:rPr>
        <w:t xml:space="preserve"> </w:t>
      </w:r>
      <w:r w:rsidR="00B51DC2" w:rsidRPr="002C0296">
        <w:rPr>
          <w:color w:val="000000" w:themeColor="text1"/>
        </w:rPr>
        <w:t>±</w:t>
      </w:r>
      <w:r w:rsidR="00813DC5">
        <w:rPr>
          <w:color w:val="000000" w:themeColor="text1"/>
        </w:rPr>
        <w:t xml:space="preserve"> </w:t>
      </w:r>
      <w:r w:rsidR="00B51DC2" w:rsidRPr="002C0296">
        <w:rPr>
          <w:color w:val="000000" w:themeColor="text1"/>
        </w:rPr>
        <w:t>26.6 vs 83.2</w:t>
      </w:r>
      <w:r w:rsidR="00813DC5">
        <w:rPr>
          <w:color w:val="000000" w:themeColor="text1"/>
        </w:rPr>
        <w:t xml:space="preserve"> </w:t>
      </w:r>
      <w:r w:rsidR="00B51DC2" w:rsidRPr="002C0296">
        <w:rPr>
          <w:color w:val="000000" w:themeColor="text1"/>
        </w:rPr>
        <w:t>±</w:t>
      </w:r>
      <w:r w:rsidR="00813DC5">
        <w:rPr>
          <w:color w:val="000000" w:themeColor="text1"/>
        </w:rPr>
        <w:t xml:space="preserve"> </w:t>
      </w:r>
      <w:r w:rsidR="00B51DC2" w:rsidRPr="002C0296">
        <w:rPr>
          <w:color w:val="000000" w:themeColor="text1"/>
        </w:rPr>
        <w:t xml:space="preserve">21.5, respectively, n=396) </w:t>
      </w:r>
      <w:r w:rsidR="00B51DC2" w:rsidRPr="002C0296">
        <w:rPr>
          <w:color w:val="000000" w:themeColor="text1"/>
        </w:rPr>
        <w:fldChar w:fldCharType="begin">
          <w:fldData xml:space="preserve">PEVuZE5vdGU+PENpdGU+PEF1dGhvcj5JaWRhPC9BdXRob3I+PFllYXI+MjAxODwvWWVhcj48UmVj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JaWRhPC9BdXRob3I+PFllYXI+MjAxODwvWWVhcj48UmVj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B51DC2" w:rsidRPr="002C0296">
        <w:rPr>
          <w:color w:val="000000" w:themeColor="text1"/>
        </w:rPr>
      </w:r>
      <w:r w:rsidR="00B51DC2" w:rsidRPr="002C0296">
        <w:rPr>
          <w:color w:val="000000" w:themeColor="text1"/>
        </w:rPr>
        <w:fldChar w:fldCharType="separate"/>
      </w:r>
      <w:r w:rsidR="00C378E7">
        <w:rPr>
          <w:noProof/>
          <w:color w:val="000000" w:themeColor="text1"/>
        </w:rPr>
        <w:t>(70)</w:t>
      </w:r>
      <w:r w:rsidR="00B51DC2" w:rsidRPr="002C0296">
        <w:rPr>
          <w:color w:val="000000" w:themeColor="text1"/>
        </w:rPr>
        <w:fldChar w:fldCharType="end"/>
      </w:r>
      <w:r w:rsidR="00B51DC2" w:rsidRPr="002C0296">
        <w:rPr>
          <w:color w:val="000000" w:themeColor="text1"/>
        </w:rPr>
        <w:t xml:space="preserve">. </w:t>
      </w:r>
      <w:r w:rsidR="009D7520" w:rsidRPr="002C0296">
        <w:rPr>
          <w:color w:val="000000" w:themeColor="text1"/>
        </w:rPr>
        <w:t>This is</w:t>
      </w:r>
      <w:r w:rsidR="00FB6971" w:rsidRPr="002C0296">
        <w:rPr>
          <w:color w:val="000000" w:themeColor="text1"/>
        </w:rPr>
        <w:t xml:space="preserve"> further supported by </w:t>
      </w:r>
      <w:r w:rsidR="00155F71" w:rsidRPr="002C0296">
        <w:rPr>
          <w:color w:val="000000" w:themeColor="text1"/>
        </w:rPr>
        <w:t xml:space="preserve">Hartley et al. </w:t>
      </w:r>
      <w:r w:rsidR="00C82933" w:rsidRPr="002C0296">
        <w:rPr>
          <w:color w:val="000000" w:themeColor="text1"/>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color w:val="000000" w:themeColor="text1"/>
        </w:rPr>
        <w:instrText xml:space="preserve"> ADDIN EN.CITE </w:instrText>
      </w:r>
      <w:r w:rsidR="00621623">
        <w:rPr>
          <w:color w:val="000000" w:themeColor="text1"/>
        </w:rPr>
        <w:fldChar w:fldCharType="begin">
          <w:fldData xml:space="preserve">PEVuZE5vdGU+PENpdGU+PEF1dGhvcj5IYXJ0bGV5PC9BdXRob3I+PFllYXI+MjAyMTwvWWVhcj48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</w:fldData>
        </w:fldChar>
      </w:r>
      <w:r w:rsidR="00621623">
        <w:rPr>
          <w:color w:val="000000" w:themeColor="text1"/>
        </w:rPr>
        <w:instrText xml:space="preserve"> ADDIN EN.CITE.DATA </w:instrText>
      </w:r>
      <w:r w:rsidR="00621623">
        <w:rPr>
          <w:color w:val="000000" w:themeColor="text1"/>
        </w:rPr>
      </w:r>
      <w:r w:rsidR="00621623">
        <w:rPr>
          <w:color w:val="000000" w:themeColor="text1"/>
        </w:rPr>
        <w:fldChar w:fldCharType="end"/>
      </w:r>
      <w:r w:rsidR="00C82933" w:rsidRPr="002C0296">
        <w:rPr>
          <w:color w:val="000000" w:themeColor="text1"/>
        </w:rPr>
      </w:r>
      <w:r w:rsidR="00C82933" w:rsidRPr="002C0296">
        <w:rPr>
          <w:color w:val="000000" w:themeColor="text1"/>
        </w:rPr>
        <w:fldChar w:fldCharType="separate"/>
      </w:r>
      <w:r w:rsidR="00621623">
        <w:rPr>
          <w:noProof/>
          <w:color w:val="000000" w:themeColor="text1"/>
        </w:rPr>
        <w:t>(55)</w:t>
      </w:r>
      <w:r w:rsidR="00C82933" w:rsidRPr="002C0296">
        <w:rPr>
          <w:color w:val="000000" w:themeColor="text1"/>
        </w:rPr>
        <w:fldChar w:fldCharType="end"/>
      </w:r>
      <w:r w:rsidR="00155F71" w:rsidRPr="002C0296">
        <w:rPr>
          <w:color w:val="000000" w:themeColor="text1"/>
        </w:rPr>
        <w:t xml:space="preserve">, </w:t>
      </w:r>
      <w:r w:rsidR="00FB6971" w:rsidRPr="002C0296">
        <w:rPr>
          <w:color w:val="000000" w:themeColor="text1"/>
        </w:rPr>
        <w:t>wh</w:t>
      </w:r>
      <w:r w:rsidR="00F10B45" w:rsidRPr="002C0296">
        <w:rPr>
          <w:color w:val="000000" w:themeColor="text1"/>
        </w:rPr>
        <w:t>o</w:t>
      </w:r>
      <w:r w:rsidR="001E4E8F" w:rsidRPr="002C0296">
        <w:rPr>
          <w:color w:val="000000" w:themeColor="text1"/>
        </w:rPr>
        <w:t xml:space="preserve"> </w:t>
      </w:r>
      <w:r w:rsidR="001E4E8F" w:rsidRPr="00EE31D6">
        <w:rPr>
          <w:color w:val="000000" w:themeColor="text1"/>
        </w:rPr>
        <w:t>observed a 9.2 decrease in BI score</w:t>
      </w:r>
      <w:r w:rsidR="001E4E8F" w:rsidRPr="002C0296">
        <w:rPr>
          <w:color w:val="000000" w:themeColor="text1"/>
        </w:rPr>
        <w:t xml:space="preserve"> </w:t>
      </w:r>
      <w:r w:rsidR="00915339" w:rsidRPr="002C0296">
        <w:rPr>
          <w:color w:val="000000" w:themeColor="text1"/>
        </w:rPr>
        <w:t>(95% CI -13.9 to -4.5, p</w:t>
      </w:r>
      <w:r w:rsidR="00813DC5">
        <w:rPr>
          <w:color w:val="000000" w:themeColor="text1"/>
        </w:rPr>
        <w:t xml:space="preserve"> </w:t>
      </w:r>
      <w:r w:rsidR="00915339" w:rsidRPr="002C0296">
        <w:rPr>
          <w:color w:val="000000" w:themeColor="text1"/>
        </w:rPr>
        <w:t>&lt;0.001</w:t>
      </w:r>
      <w:r w:rsidR="007A36B8" w:rsidRPr="002C0296">
        <w:rPr>
          <w:color w:val="000000" w:themeColor="text1"/>
        </w:rPr>
        <w:t>, n</w:t>
      </w:r>
      <w:r w:rsidR="00813DC5">
        <w:rPr>
          <w:color w:val="000000" w:themeColor="text1"/>
        </w:rPr>
        <w:t xml:space="preserve"> </w:t>
      </w:r>
      <w:r w:rsidR="007A36B8" w:rsidRPr="002C0296">
        <w:rPr>
          <w:color w:val="000000" w:themeColor="text1"/>
        </w:rPr>
        <w:t>=</w:t>
      </w:r>
      <w:r w:rsidR="00813DC5">
        <w:rPr>
          <w:color w:val="000000" w:themeColor="text1"/>
        </w:rPr>
        <w:t xml:space="preserve"> </w:t>
      </w:r>
      <w:r w:rsidR="00F93348" w:rsidRPr="002C0296">
        <w:rPr>
          <w:color w:val="000000" w:themeColor="text1"/>
        </w:rPr>
        <w:t>65</w:t>
      </w:r>
      <w:r w:rsidR="00915339" w:rsidRPr="002C0296">
        <w:rPr>
          <w:color w:val="000000" w:themeColor="text1"/>
        </w:rPr>
        <w:t xml:space="preserve">) when comparing pre-admission </w:t>
      </w:r>
      <w:r w:rsidR="005B582C" w:rsidRPr="002C0296">
        <w:rPr>
          <w:color w:val="000000" w:themeColor="text1"/>
        </w:rPr>
        <w:t xml:space="preserve">to 4-6 weeks post discharge. </w:t>
      </w:r>
      <w:r w:rsidR="00545C76" w:rsidRPr="002C0296">
        <w:rPr>
          <w:color w:val="000000" w:themeColor="text1"/>
        </w:rPr>
        <w:t>U</w:t>
      </w:r>
      <w:r w:rsidR="00B51DC2" w:rsidRPr="002C0296">
        <w:rPr>
          <w:color w:val="000000" w:themeColor="text1"/>
        </w:rPr>
        <w:t xml:space="preserve">sing pre-admission </w:t>
      </w:r>
      <w:r w:rsidR="00B51DC2" w:rsidRPr="002C0296">
        <w:t xml:space="preserve">data as the baseline, rather than admission data, </w:t>
      </w:r>
      <w:r w:rsidR="00A235DD" w:rsidRPr="002C0296">
        <w:t>shows</w:t>
      </w:r>
      <w:r w:rsidR="00B51DC2" w:rsidRPr="002C0296">
        <w:t xml:space="preserve"> acutely admitted older patients may not fully recover to their pre-admission physical functioning by the time of discharge. These findings highlight the importance </w:t>
      </w:r>
      <w:r w:rsidR="00ED0585" w:rsidRPr="002C0296">
        <w:t>of</w:t>
      </w:r>
      <w:r w:rsidR="008A2CBD" w:rsidRPr="002C0296">
        <w:t xml:space="preserve"> </w:t>
      </w:r>
      <w:r w:rsidR="00B51DC2" w:rsidRPr="002C0296">
        <w:t>obtain</w:t>
      </w:r>
      <w:r w:rsidR="00A12F92" w:rsidRPr="002C0296">
        <w:t>ing</w:t>
      </w:r>
      <w:r w:rsidR="00B51DC2" w:rsidRPr="002C0296">
        <w:t xml:space="preserve"> </w:t>
      </w:r>
      <w:r w:rsidR="00A12F92" w:rsidRPr="002C0296">
        <w:t>accurate</w:t>
      </w:r>
      <w:r w:rsidR="00B51DC2" w:rsidRPr="002C0296">
        <w:t xml:space="preserve"> baseline data for assessing the change</w:t>
      </w:r>
      <w:r w:rsidR="003231C6" w:rsidRPr="002C0296">
        <w:t>s</w:t>
      </w:r>
      <w:r w:rsidR="00B51DC2" w:rsidRPr="002C0296">
        <w:t xml:space="preserve"> in muscle strength and physical </w:t>
      </w:r>
      <w:r w:rsidR="00D218BF" w:rsidRPr="002C0296">
        <w:t>function</w:t>
      </w:r>
      <w:r w:rsidR="00EB5AED" w:rsidRPr="002C0296">
        <w:t xml:space="preserve">, </w:t>
      </w:r>
      <w:r w:rsidR="00B51DC2" w:rsidRPr="002C0296">
        <w:t>sugg</w:t>
      </w:r>
      <w:r w:rsidR="00B00CCE" w:rsidRPr="002C0296">
        <w:t xml:space="preserve">esting </w:t>
      </w:r>
      <w:r w:rsidR="00B51DC2" w:rsidRPr="002C0296">
        <w:t xml:space="preserve">pre-admission data </w:t>
      </w:r>
      <w:r w:rsidR="004C257E" w:rsidRPr="002C0296">
        <w:t>is</w:t>
      </w:r>
      <w:r w:rsidR="00B51DC2" w:rsidRPr="002C0296">
        <w:t xml:space="preserve"> most appropriate. However</w:t>
      </w:r>
      <w:r w:rsidR="00B51DC2">
        <w:t xml:space="preserve">, obtaining pre-admission data for </w:t>
      </w:r>
      <w:r w:rsidR="00A55942">
        <w:t xml:space="preserve">performance-based </w:t>
      </w:r>
      <w:r w:rsidR="00B51DC2">
        <w:t>measures</w:t>
      </w:r>
      <w:r w:rsidR="00E934CA">
        <w:t>,</w:t>
      </w:r>
      <w:r w:rsidR="00B51DC2">
        <w:t xml:space="preserve"> such as HGS</w:t>
      </w:r>
      <w:r w:rsidR="00E934CA">
        <w:t>,</w:t>
      </w:r>
      <w:r w:rsidR="00B51DC2">
        <w:t xml:space="preserve"> may not be </w:t>
      </w:r>
      <w:r w:rsidR="00D837B1">
        <w:t>feasible</w:t>
      </w:r>
      <w:r w:rsidR="00B51DC2">
        <w:t xml:space="preserve"> in practice as the</w:t>
      </w:r>
      <w:r w:rsidR="00A435BF">
        <w:t>se</w:t>
      </w:r>
      <w:r w:rsidR="00B51DC2">
        <w:t xml:space="preserve"> cannot be measured retrospectively.</w:t>
      </w:r>
      <w:r w:rsidR="00112CB7">
        <w:t xml:space="preserve"> </w:t>
      </w:r>
      <w:r w:rsidR="00255121">
        <w:t xml:space="preserve">Self-reported </w:t>
      </w:r>
      <w:r w:rsidR="009B6D9B" w:rsidRPr="00C37B6D">
        <w:t>questionnaires</w:t>
      </w:r>
      <w:r w:rsidR="00255121" w:rsidRPr="00C37B6D">
        <w:t xml:space="preserve"> could provide a</w:t>
      </w:r>
      <w:r w:rsidR="009B6D9B" w:rsidRPr="00C37B6D">
        <w:t xml:space="preserve"> </w:t>
      </w:r>
      <w:r w:rsidR="00A435BF" w:rsidRPr="00C37B6D">
        <w:t>possible solution</w:t>
      </w:r>
      <w:r w:rsidR="003A6ED3" w:rsidRPr="003A6ED3">
        <w:t xml:space="preserve"> </w:t>
      </w:r>
      <w:r w:rsidR="003A6ED3">
        <w:fldChar w:fldCharType="begin">
          <w:fldData xml:space="preserve">PEVuZE5vdGU+PENpdGU+PEF1dGhvcj5PcCBIZXQgVmVsZDwvQXV0aG9yPjxZZWFyPjIwMTg8L1ll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</w:fldData>
        </w:fldChar>
      </w:r>
      <w:r w:rsidR="00621623">
        <w:instrText xml:space="preserve"> ADDIN EN.CITE </w:instrText>
      </w:r>
      <w:r w:rsidR="00621623">
        <w:fldChar w:fldCharType="begin">
          <w:fldData xml:space="preserve">PEVuZE5vdGU+PENpdGU+PEF1dGhvcj5PcCBIZXQgVmVsZDwvQXV0aG9yPjxZZWFyPjIwMTg8L1ll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</w:fldData>
        </w:fldChar>
      </w:r>
      <w:r w:rsidR="00621623">
        <w:instrText xml:space="preserve"> ADDIN EN.CITE.DATA </w:instrText>
      </w:r>
      <w:r w:rsidR="00621623">
        <w:fldChar w:fldCharType="end"/>
      </w:r>
      <w:r w:rsidR="003A6ED3">
        <w:fldChar w:fldCharType="separate"/>
      </w:r>
      <w:r w:rsidR="00621623">
        <w:rPr>
          <w:noProof/>
        </w:rPr>
        <w:t>(82)</w:t>
      </w:r>
      <w:r w:rsidR="003A6ED3">
        <w:fldChar w:fldCharType="end"/>
      </w:r>
      <w:r w:rsidR="00574043" w:rsidRPr="00C37B6D">
        <w:t>.</w:t>
      </w:r>
    </w:p>
    <w:p w14:paraId="00709743" w14:textId="1A914A16" w:rsidR="004B2D3D" w:rsidRDefault="00572A89" w:rsidP="00B51DC2">
      <w:pPr>
        <w:spacing w:line="360" w:lineRule="auto"/>
        <w:jc w:val="both"/>
      </w:pPr>
      <w:r w:rsidRPr="00C37B6D">
        <w:t>O</w:t>
      </w:r>
      <w:r w:rsidR="00B51DC2" w:rsidRPr="00C37B6D">
        <w:t xml:space="preserve">ur findings </w:t>
      </w:r>
      <w:r w:rsidR="00501A4E" w:rsidRPr="00C37B6D">
        <w:t>of</w:t>
      </w:r>
      <w:r w:rsidR="00B51DC2" w:rsidRPr="00C37B6D">
        <w:t xml:space="preserve"> </w:t>
      </w:r>
      <w:r w:rsidR="004B2D3D" w:rsidRPr="00C37B6D">
        <w:t xml:space="preserve">decreased </w:t>
      </w:r>
      <w:r w:rsidR="00B51DC2" w:rsidRPr="00C37B6D">
        <w:t xml:space="preserve">muscle mass </w:t>
      </w:r>
      <w:r w:rsidRPr="00C37B6D">
        <w:t>contrast</w:t>
      </w:r>
      <w:r w:rsidR="00B51DC2" w:rsidRPr="00C37B6D">
        <w:t xml:space="preserve"> </w:t>
      </w:r>
      <w:r w:rsidR="00D23AEB" w:rsidRPr="00C37B6D">
        <w:t xml:space="preserve">with </w:t>
      </w:r>
      <w:r w:rsidR="00B51DC2" w:rsidRPr="00C37B6D">
        <w:t>the increases in muscle strength and physical function</w:t>
      </w:r>
      <w:r w:rsidR="00C504FD" w:rsidRPr="00C37B6D">
        <w:t xml:space="preserve"> </w:t>
      </w:r>
      <w:r w:rsidR="00481A02" w:rsidRPr="00C37B6D">
        <w:t xml:space="preserve">observed </w:t>
      </w:r>
      <w:r w:rsidR="00C504FD" w:rsidRPr="00C37B6D">
        <w:t>in this review</w:t>
      </w:r>
      <w:r w:rsidR="00B51DC2" w:rsidRPr="00C37B6D">
        <w:t xml:space="preserve">. This may be due to the objective nature of muscle mass assessments used in the included studies (DEXA, and MRI), which are less influenced by patient performance. </w:t>
      </w:r>
      <w:r w:rsidR="00306078" w:rsidRPr="00C37B6D">
        <w:t>Given that our findings align</w:t>
      </w:r>
      <w:r w:rsidR="00533077" w:rsidRPr="00C37B6D">
        <w:t xml:space="preserve"> </w:t>
      </w:r>
      <w:r w:rsidR="00B51DC2" w:rsidRPr="00C37B6D">
        <w:t>with muscle mass changes in other hospital populations</w:t>
      </w:r>
      <w:r w:rsidR="006E6E16" w:rsidRPr="00C37B6D">
        <w:t xml:space="preserve"> </w:t>
      </w:r>
      <w:r w:rsidR="006E6E16" w:rsidRPr="00C37B6D">
        <w:fldChar w:fldCharType="begin">
          <w:fldData xml:space="preserve">PEVuZE5vdGU+PENpdGU+PEF1dGhvcj5SZWlkeTwvQXV0aG9yPjxZZWFyPjIwMTc8L1llYXI+PFJl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</w:fldData>
        </w:fldChar>
      </w:r>
      <w:r w:rsidR="00621623">
        <w:instrText xml:space="preserve"> ADDIN EN.CITE </w:instrText>
      </w:r>
      <w:r w:rsidR="00621623">
        <w:fldChar w:fldCharType="begin">
          <w:fldData xml:space="preserve">PEVuZE5vdGU+PENpdGU+PEF1dGhvcj5SZWlkeTwvQXV0aG9yPjxZZWFyPjIwMTc8L1llYXI+PFJl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</w:fldData>
        </w:fldChar>
      </w:r>
      <w:r w:rsidR="00621623">
        <w:instrText xml:space="preserve"> ADDIN EN.CITE.DATA </w:instrText>
      </w:r>
      <w:r w:rsidR="00621623">
        <w:fldChar w:fldCharType="end"/>
      </w:r>
      <w:r w:rsidR="006E6E16" w:rsidRPr="00C37B6D">
        <w:fldChar w:fldCharType="separate"/>
      </w:r>
      <w:r w:rsidR="00621623">
        <w:rPr>
          <w:noProof/>
        </w:rPr>
        <w:t>(7, 11, 12, 16, 76)</w:t>
      </w:r>
      <w:r w:rsidR="006E6E16" w:rsidRPr="00C37B6D">
        <w:fldChar w:fldCharType="end"/>
      </w:r>
      <w:r w:rsidR="00B51DC2" w:rsidRPr="00C37B6D">
        <w:t xml:space="preserve">, it can </w:t>
      </w:r>
      <w:r w:rsidR="003A4536" w:rsidRPr="00C37B6D">
        <w:t xml:space="preserve">be concluded that </w:t>
      </w:r>
      <w:r w:rsidR="00B51DC2" w:rsidRPr="00C37B6D">
        <w:t xml:space="preserve">muscle mass measured at admission </w:t>
      </w:r>
      <w:r w:rsidR="00B51DC2" w:rsidRPr="00C37B6D">
        <w:lastRenderedPageBreak/>
        <w:t xml:space="preserve">provides an accurate baseline to determine </w:t>
      </w:r>
      <w:r w:rsidR="00D04311" w:rsidRPr="00C37B6D">
        <w:t>changes</w:t>
      </w:r>
      <w:r w:rsidR="00B51DC2" w:rsidRPr="00C37B6D">
        <w:t xml:space="preserve"> in muscle mass throughout hospitalisation</w:t>
      </w:r>
      <w:r w:rsidR="00554D8F" w:rsidRPr="00C37B6D">
        <w:t xml:space="preserve"> </w:t>
      </w:r>
      <w:r w:rsidR="00554D8F">
        <w:t>in acutely admitted patients.</w:t>
      </w:r>
      <w:r w:rsidR="001307D0">
        <w:t xml:space="preserve"> </w:t>
      </w:r>
    </w:p>
    <w:p w14:paraId="3195EC57" w14:textId="499683BB" w:rsidR="00B51DC2" w:rsidRDefault="003E6527" w:rsidP="000E21C6">
      <w:pPr>
        <w:pStyle w:val="Heading2"/>
        <w:rPr>
          <w:b w:val="0"/>
        </w:rPr>
      </w:pPr>
      <w:bookmarkStart w:id="20" w:name="_Toc191389651"/>
      <w:r>
        <w:t xml:space="preserve">4.3 </w:t>
      </w:r>
      <w:r w:rsidR="00B51DC2">
        <w:t xml:space="preserve">The impact of </w:t>
      </w:r>
      <w:r w:rsidR="001E0886">
        <w:t xml:space="preserve">deconditioning on </w:t>
      </w:r>
      <w:r w:rsidR="00B51DC2" w:rsidRPr="009C18AB">
        <w:rPr>
          <w:bCs/>
        </w:rPr>
        <w:t>muscle groups</w:t>
      </w:r>
      <w:bookmarkEnd w:id="20"/>
    </w:p>
    <w:p w14:paraId="3F508B10" w14:textId="0BA99335" w:rsidR="009821C0" w:rsidRDefault="00B51DC2" w:rsidP="00B51DC2">
      <w:pPr>
        <w:spacing w:line="360" w:lineRule="auto"/>
        <w:jc w:val="both"/>
      </w:pPr>
      <w:r w:rsidRPr="002B386F">
        <w:t>Although</w:t>
      </w:r>
      <w:r>
        <w:t xml:space="preserve"> </w:t>
      </w:r>
      <w:r w:rsidR="00DB29CE">
        <w:t>t</w:t>
      </w:r>
      <w:r>
        <w:t xml:space="preserve">he </w:t>
      </w:r>
      <w:r w:rsidR="000D5070">
        <w:t xml:space="preserve">trend </w:t>
      </w:r>
      <w:r>
        <w:t xml:space="preserve">for muscle strength and physical </w:t>
      </w:r>
      <w:r w:rsidR="006203FB">
        <w:t>performance</w:t>
      </w:r>
      <w:r>
        <w:t xml:space="preserve"> was to</w:t>
      </w:r>
      <w:r w:rsidR="00B77718">
        <w:t>wards</w:t>
      </w:r>
      <w:r>
        <w:t xml:space="preserve"> </w:t>
      </w:r>
      <w:r w:rsidR="00B77718">
        <w:t xml:space="preserve">an </w:t>
      </w:r>
      <w:r w:rsidR="00DC7211">
        <w:t xml:space="preserve">increase </w:t>
      </w:r>
      <w:r>
        <w:t>during hospitalisation, the strength</w:t>
      </w:r>
      <w:r w:rsidR="00D015CC">
        <w:t xml:space="preserve"> </w:t>
      </w:r>
      <w:r>
        <w:t>and direction</w:t>
      </w:r>
      <w:r w:rsidR="00072C34">
        <w:t xml:space="preserve"> </w:t>
      </w:r>
      <w:r w:rsidR="001C5703">
        <w:t>varied by</w:t>
      </w:r>
      <w:r>
        <w:t xml:space="preserve"> measurement tool. For instance, </w:t>
      </w:r>
      <w:r w:rsidR="003872B8">
        <w:t>KES</w:t>
      </w:r>
      <w:r>
        <w:t xml:space="preserve"> observed an overall decrease compared to the increase seen in HGS and C2S (SMD -0.15 vs 0.06 and 0.23, respectively). </w:t>
      </w:r>
      <w:r w:rsidR="00B75B47">
        <w:t>This may</w:t>
      </w:r>
      <w:r>
        <w:t xml:space="preserve"> be explained by </w:t>
      </w:r>
      <w:r w:rsidR="00B75B47">
        <w:t xml:space="preserve">inconsistent </w:t>
      </w:r>
      <w:r>
        <w:t>muscle atrophy across muscle groups during periods of sedentary behaviour</w:t>
      </w:r>
      <w:r w:rsidR="000C6B2A">
        <w:t>.</w:t>
      </w:r>
      <w:r w:rsidR="00845547">
        <w:t xml:space="preserve"> As observed by</w:t>
      </w:r>
      <w:r w:rsidR="000C6B2A">
        <w:t xml:space="preserve"> </w:t>
      </w:r>
      <w:r>
        <w:t xml:space="preserve">Kehler et al </w:t>
      </w:r>
      <w:r>
        <w:fldChar w:fldCharType="begin">
          <w:fldData xml:space="preserve">PEVuZE5vdGU+PENpdGU+PEF1dGhvcj5LZWhsZXI8L0F1dGhvcj48WWVhcj4yMDE5PC9ZZWFyPjxS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</w:fldData>
        </w:fldChar>
      </w:r>
      <w:r w:rsidR="00621623">
        <w:instrText xml:space="preserve"> ADDIN EN.CITE </w:instrText>
      </w:r>
      <w:r w:rsidR="00621623">
        <w:fldChar w:fldCharType="begin">
          <w:fldData xml:space="preserve">PEVuZE5vdGU+PENpdGU+PEF1dGhvcj5LZWhsZXI8L0F1dGhvcj48WWVhcj4yMDE5PC9ZZWFyPjxS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</w:fldData>
        </w:fldChar>
      </w:r>
      <w:r w:rsidR="00621623">
        <w:instrText xml:space="preserve"> ADDIN EN.CITE.DATA </w:instrText>
      </w:r>
      <w:r w:rsidR="00621623">
        <w:fldChar w:fldCharType="end"/>
      </w:r>
      <w:r>
        <w:fldChar w:fldCharType="separate"/>
      </w:r>
      <w:r w:rsidR="00621623">
        <w:rPr>
          <w:noProof/>
        </w:rPr>
        <w:t>(83)</w:t>
      </w:r>
      <w:r>
        <w:fldChar w:fldCharType="end"/>
      </w:r>
      <w:r w:rsidR="00845547">
        <w:t>,</w:t>
      </w:r>
      <w:r w:rsidR="00AF3629">
        <w:t xml:space="preserve"> </w:t>
      </w:r>
      <w:r w:rsidR="0091569F">
        <w:t>greater</w:t>
      </w:r>
      <w:r>
        <w:t xml:space="preserve"> atrophy </w:t>
      </w:r>
      <w:r w:rsidR="00845547">
        <w:t xml:space="preserve">occurs </w:t>
      </w:r>
      <w:r w:rsidR="00632CC4">
        <w:t xml:space="preserve">in </w:t>
      </w:r>
      <w:r>
        <w:t xml:space="preserve">lower extremity </w:t>
      </w:r>
      <w:r w:rsidR="007F301E">
        <w:t>muscles, particularly</w:t>
      </w:r>
      <w:r w:rsidR="00011B4B">
        <w:t xml:space="preserve"> those</w:t>
      </w:r>
      <w:r>
        <w:t xml:space="preserve"> used to overcome </w:t>
      </w:r>
      <w:r w:rsidRPr="00802B33">
        <w:t xml:space="preserve">gravitational forces and to stabilise joints (e.g., gastrocnemius and </w:t>
      </w:r>
      <w:proofErr w:type="spellStart"/>
      <w:r w:rsidRPr="00802B33">
        <w:t>vasti</w:t>
      </w:r>
      <w:proofErr w:type="spellEnd"/>
      <w:r w:rsidRPr="00802B33">
        <w:t xml:space="preserve"> muscles)</w:t>
      </w:r>
      <w:r w:rsidR="00D24F12">
        <w:t xml:space="preserve">. </w:t>
      </w:r>
      <w:r w:rsidRPr="00650DAF">
        <w:t>In contrast, upper extremity muscles, such as the biceps brachii, are less affected, with some muscle groups even experiencing hypertrophy during bedrest (e.g., cervical muscles).</w:t>
      </w:r>
      <w:r>
        <w:t xml:space="preserve"> </w:t>
      </w:r>
      <w:r w:rsidR="008E0DCC">
        <w:t>This means</w:t>
      </w:r>
      <w:r w:rsidR="00033BD2">
        <w:t xml:space="preserve"> that </w:t>
      </w:r>
      <w:r>
        <w:t>measuring</w:t>
      </w:r>
      <w:r w:rsidR="009319EA">
        <w:t xml:space="preserve"> changes</w:t>
      </w:r>
      <w:r>
        <w:t xml:space="preserve"> in muscle strength in an area </w:t>
      </w:r>
      <w:r w:rsidR="001F1A90">
        <w:t xml:space="preserve">that is minimally </w:t>
      </w:r>
      <w:r w:rsidRPr="00AA288C">
        <w:t xml:space="preserve">affected by bedrest, such as HGS, </w:t>
      </w:r>
      <w:r w:rsidR="00D30CFA" w:rsidRPr="00D30CFA">
        <w:t>may be less effective for detecting meaningful strength changes than measurements taken from more substantially affected muscle groups, such as KES.</w:t>
      </w:r>
      <w:r w:rsidR="00031D49">
        <w:t xml:space="preserve"> </w:t>
      </w:r>
    </w:p>
    <w:p w14:paraId="7BBF7A61" w14:textId="1D2E555A" w:rsidR="00B51DC2" w:rsidRPr="00C37B6D" w:rsidRDefault="008E4CA1" w:rsidP="00B51DC2">
      <w:pPr>
        <w:spacing w:line="360" w:lineRule="auto"/>
        <w:jc w:val="both"/>
      </w:pPr>
      <w:r w:rsidRPr="00C37B6D">
        <w:t>D</w:t>
      </w:r>
      <w:r w:rsidR="00B51DC2" w:rsidRPr="00C37B6D">
        <w:t xml:space="preserve">ifferences in findings across muscle mass assessment tools may also </w:t>
      </w:r>
      <w:r w:rsidRPr="00C37B6D">
        <w:t>stem</w:t>
      </w:r>
      <w:r w:rsidR="00B51DC2" w:rsidRPr="00C37B6D">
        <w:t xml:space="preserve"> </w:t>
      </w:r>
      <w:r w:rsidRPr="00C37B6D">
        <w:t>from</w:t>
      </w:r>
      <w:r w:rsidR="001E3943" w:rsidRPr="00C37B6D">
        <w:t xml:space="preserve"> varying</w:t>
      </w:r>
      <w:r w:rsidR="00B51DC2" w:rsidRPr="00C37B6D">
        <w:t xml:space="preserve"> atrophy across muscle groups. For instance, our review found no change in muscle mass </w:t>
      </w:r>
      <w:r w:rsidR="00730273" w:rsidRPr="00C37B6D">
        <w:t xml:space="preserve">with </w:t>
      </w:r>
      <w:r w:rsidR="00B51DC2" w:rsidRPr="00C37B6D">
        <w:t xml:space="preserve">BIA, but significant decreases </w:t>
      </w:r>
      <w:r w:rsidR="00730273" w:rsidRPr="00C37B6D">
        <w:t>with</w:t>
      </w:r>
      <w:r w:rsidR="00B51DC2" w:rsidRPr="00C37B6D">
        <w:t xml:space="preserve"> DEXA and MRI. BIA provides an average measure of whole-body muscle mass, </w:t>
      </w:r>
      <w:r w:rsidR="000A20A5" w:rsidRPr="00C37B6D">
        <w:t xml:space="preserve">reflecting average changes across muscle groups, including those with both atrophy and hypertrophy. </w:t>
      </w:r>
      <w:r w:rsidR="003F1EC9" w:rsidRPr="00C37B6D">
        <w:t xml:space="preserve">In contrast, </w:t>
      </w:r>
      <w:r w:rsidR="00B51DC2" w:rsidRPr="00C37B6D">
        <w:t>studies using DEXA</w:t>
      </w:r>
      <w:r w:rsidR="00D136FB" w:rsidRPr="00C37B6D">
        <w:t xml:space="preserve"> </w:t>
      </w:r>
      <w:r w:rsidR="00D136FB" w:rsidRPr="00C37B6D">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instrText xml:space="preserve"> ADDIN EN.CITE </w:instrText>
      </w:r>
      <w:r w:rsidR="00621623">
        <w:fldChar w:fldCharType="begin">
          <w:fldData xml:space="preserve">PEVuZE5vdGU+PENpdGU+PEF1dGhvcj5LYXJsc2VuPC9BdXRob3I+PFllYXI+MjAyMDwvWWVhcj48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</w:fldData>
        </w:fldChar>
      </w:r>
      <w:r w:rsidR="00621623">
        <w:instrText xml:space="preserve"> ADDIN EN.CITE.DATA </w:instrText>
      </w:r>
      <w:r w:rsidR="00621623">
        <w:fldChar w:fldCharType="end"/>
      </w:r>
      <w:r w:rsidR="00D136FB" w:rsidRPr="00C37B6D">
        <w:fldChar w:fldCharType="separate"/>
      </w:r>
      <w:r w:rsidR="00621623">
        <w:rPr>
          <w:noProof/>
        </w:rPr>
        <w:t>(39)</w:t>
      </w:r>
      <w:r w:rsidR="00D136FB" w:rsidRPr="00C37B6D">
        <w:fldChar w:fldCharType="end"/>
      </w:r>
      <w:r w:rsidR="00B51DC2" w:rsidRPr="00C37B6D">
        <w:t xml:space="preserve"> or MRI</w:t>
      </w:r>
      <w:r w:rsidR="000C7AA7" w:rsidRPr="00C37B6D">
        <w:t xml:space="preserve"> </w:t>
      </w:r>
      <w:r w:rsidR="00D62FDF" w:rsidRPr="00C37B6D">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instrText xml:space="preserve"> ADDIN EN.CITE </w:instrText>
      </w:r>
      <w:r w:rsidR="00C378E7">
        <w:fldChar w:fldCharType="begin">
          <w:fldData xml:space="preserve">PEVuZE5vdGU+PENpdGU+PEF1dGhvcj5Sb21tZXJzYmFjaDwvQXV0aG9yPjxZZWFyPjIwMjA8L1ll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</w:fldData>
        </w:fldChar>
      </w:r>
      <w:r w:rsidR="00C378E7">
        <w:instrText xml:space="preserve"> ADDIN EN.CITE.DATA </w:instrText>
      </w:r>
      <w:r w:rsidR="00C378E7">
        <w:fldChar w:fldCharType="end"/>
      </w:r>
      <w:r w:rsidR="00D62FDF" w:rsidRPr="00C37B6D">
        <w:fldChar w:fldCharType="separate"/>
      </w:r>
      <w:r w:rsidR="00C378E7">
        <w:rPr>
          <w:noProof/>
        </w:rPr>
        <w:t>(57, 74)</w:t>
      </w:r>
      <w:r w:rsidR="00D62FDF" w:rsidRPr="00C37B6D">
        <w:fldChar w:fldCharType="end"/>
      </w:r>
      <w:r w:rsidR="00B51DC2" w:rsidRPr="00C37B6D">
        <w:t xml:space="preserve"> </w:t>
      </w:r>
      <w:r w:rsidR="003F1EC9" w:rsidRPr="00C37B6D">
        <w:t>measured muscle mass</w:t>
      </w:r>
      <w:r w:rsidR="00CC020F" w:rsidRPr="00C37B6D">
        <w:t xml:space="preserve"> </w:t>
      </w:r>
      <w:r w:rsidR="00B51DC2" w:rsidRPr="00C37B6D">
        <w:t xml:space="preserve">in a specific muscle group, </w:t>
      </w:r>
      <w:r w:rsidR="00010A2E" w:rsidRPr="00C37B6D">
        <w:t xml:space="preserve">being </w:t>
      </w:r>
      <w:r w:rsidR="00B51DC2" w:rsidRPr="00C37B6D">
        <w:t>mid-thigh region</w:t>
      </w:r>
      <w:r w:rsidR="00010A2E" w:rsidRPr="00C37B6D">
        <w:t xml:space="preserve"> in all 3 studies</w:t>
      </w:r>
      <w:r w:rsidR="00B51DC2" w:rsidRPr="00C37B6D">
        <w:t>. This area is one of the most negatively affected during bedrest, which may explain the observed decrease in muscle mass.</w:t>
      </w:r>
      <w:r w:rsidR="00E922DA" w:rsidRPr="00C37B6D">
        <w:t xml:space="preserve"> </w:t>
      </w:r>
      <w:r w:rsidR="00637565">
        <w:t xml:space="preserve">This </w:t>
      </w:r>
      <w:r w:rsidR="00732668">
        <w:t>suggests that</w:t>
      </w:r>
      <w:r w:rsidR="00B51DC2" w:rsidRPr="00C37B6D">
        <w:t xml:space="preserve"> BIA may </w:t>
      </w:r>
      <w:r w:rsidR="00F95B05" w:rsidRPr="00C37B6D">
        <w:t>lack</w:t>
      </w:r>
      <w:r w:rsidR="00B51DC2" w:rsidRPr="00C37B6D">
        <w:t xml:space="preserve"> the sensitivity to detect meaningful changes in muscle mass for confirming acute sarcopenia. </w:t>
      </w:r>
    </w:p>
    <w:p w14:paraId="7BC6C928" w14:textId="49B5BA30" w:rsidR="00B51DC2" w:rsidRPr="00C37B6D" w:rsidRDefault="003E6527" w:rsidP="000E21C6">
      <w:pPr>
        <w:pStyle w:val="Heading2"/>
        <w:rPr>
          <w:b w:val="0"/>
          <w:color w:val="auto"/>
        </w:rPr>
      </w:pPr>
      <w:bookmarkStart w:id="21" w:name="_Toc191389652"/>
      <w:r>
        <w:rPr>
          <w:color w:val="auto"/>
        </w:rPr>
        <w:t xml:space="preserve">4.4 </w:t>
      </w:r>
      <w:r w:rsidR="00B51DC2" w:rsidRPr="00C37B6D">
        <w:rPr>
          <w:color w:val="auto"/>
        </w:rPr>
        <w:t>Strengths and limitations of this review</w:t>
      </w:r>
      <w:bookmarkEnd w:id="21"/>
    </w:p>
    <w:p w14:paraId="141FEF5B" w14:textId="18E4132A" w:rsidR="00B51DC2" w:rsidRPr="00C37B6D" w:rsidRDefault="00B51DC2" w:rsidP="00B51DC2">
      <w:pPr>
        <w:spacing w:line="360" w:lineRule="auto"/>
        <w:jc w:val="both"/>
      </w:pPr>
      <w:r w:rsidRPr="00C37B6D">
        <w:t>This is an updated systematic review and meta-analysis to describe the effect</w:t>
      </w:r>
      <w:r w:rsidR="00E922DA" w:rsidRPr="00C37B6D">
        <w:t>s</w:t>
      </w:r>
      <w:r w:rsidRPr="00C37B6D">
        <w:t xml:space="preserve"> of acute hospitalisation on muscle strength and muscle mass in older adults (≥65 years). </w:t>
      </w:r>
      <w:r w:rsidR="00B724E9" w:rsidRPr="00C37B6D">
        <w:t>T</w:t>
      </w:r>
      <w:r w:rsidRPr="00C37B6D">
        <w:t xml:space="preserve">o our knowledge, this is the </w:t>
      </w:r>
      <w:r w:rsidRPr="00D00B11">
        <w:t xml:space="preserve">first review to describe the impact of acute hospitalisation on physical performance in this population. </w:t>
      </w:r>
      <w:r w:rsidR="00DB081A" w:rsidRPr="00D00B11">
        <w:t>Among studies that were not included in the meta-analysis</w:t>
      </w:r>
      <w:r w:rsidR="00E41BC5" w:rsidRPr="00D00B11">
        <w:t xml:space="preserve">, </w:t>
      </w:r>
      <w:r w:rsidR="00B50669" w:rsidRPr="00D00B11">
        <w:t xml:space="preserve">both positive and negative findings </w:t>
      </w:r>
      <w:r w:rsidR="00DB081A" w:rsidRPr="00D00B11">
        <w:t xml:space="preserve">on the effects of hospitalisation on sarcopenia components </w:t>
      </w:r>
      <w:r w:rsidR="00B50669" w:rsidRPr="00D00B11">
        <w:t>were found</w:t>
      </w:r>
      <w:r w:rsidR="00DB081A" w:rsidRPr="00D00B11">
        <w:t>.</w:t>
      </w:r>
      <w:r w:rsidR="00B50669" w:rsidRPr="00D00B11">
        <w:t xml:space="preserve"> </w:t>
      </w:r>
      <w:r w:rsidR="00DB081A" w:rsidRPr="00D00B11">
        <w:t>This reflects the variability noted in the studies included in the meta-analysis,</w:t>
      </w:r>
      <w:r w:rsidR="00F321D9" w:rsidRPr="00D00B11">
        <w:t xml:space="preserve"> highlighting the importance of conducting </w:t>
      </w:r>
      <w:r w:rsidR="00DB081A" w:rsidRPr="00D00B11">
        <w:t xml:space="preserve">pooled data </w:t>
      </w:r>
      <w:r w:rsidR="00F321D9" w:rsidRPr="00D00B11">
        <w:t>analys</w:t>
      </w:r>
      <w:r w:rsidR="00A37DB6" w:rsidRPr="00D00B11">
        <w:t>e</w:t>
      </w:r>
      <w:r w:rsidR="00F321D9" w:rsidRPr="00D00B11">
        <w:t xml:space="preserve">s to summarise the findings </w:t>
      </w:r>
      <w:r w:rsidR="00D77A70" w:rsidRPr="00D00B11">
        <w:t xml:space="preserve">within </w:t>
      </w:r>
      <w:r w:rsidR="00DB081A" w:rsidRPr="00D00B11">
        <w:t>existing</w:t>
      </w:r>
      <w:r w:rsidR="00D77A70" w:rsidRPr="00D00B11">
        <w:t xml:space="preserve"> literature. </w:t>
      </w:r>
    </w:p>
    <w:p w14:paraId="62026DA8" w14:textId="7D314F30" w:rsidR="00B47A7B" w:rsidRDefault="00B51DC2" w:rsidP="00163C48">
      <w:pPr>
        <w:spacing w:line="360" w:lineRule="auto"/>
        <w:jc w:val="both"/>
      </w:pPr>
      <w:r w:rsidRPr="00C37B6D">
        <w:lastRenderedPageBreak/>
        <w:t xml:space="preserve">However, this review has limitations. </w:t>
      </w:r>
      <w:r w:rsidR="00FC4FE0">
        <w:t>W</w:t>
      </w:r>
      <w:r w:rsidRPr="00C37B6D">
        <w:t xml:space="preserve">e only included studies into the </w:t>
      </w:r>
      <w:r>
        <w:t xml:space="preserve">meta-analysis </w:t>
      </w:r>
      <w:r w:rsidR="00161761">
        <w:t>that reported the</w:t>
      </w:r>
      <w:r>
        <w:t xml:space="preserve"> mean and standard deviation for admission and baseline</w:t>
      </w:r>
      <w:r w:rsidR="001A770C">
        <w:t>, excluding those reporting</w:t>
      </w:r>
      <w:r w:rsidR="009758C6">
        <w:t xml:space="preserve"> </w:t>
      </w:r>
      <w:r>
        <w:t>‘change in’ measurement</w:t>
      </w:r>
      <w:r w:rsidR="00B3729F">
        <w:t xml:space="preserve"> </w:t>
      </w:r>
      <w:r>
        <w:t>data</w:t>
      </w:r>
      <w:r w:rsidR="00833060">
        <w:t xml:space="preserve"> (n=14)</w:t>
      </w:r>
      <w:r w:rsidR="00D10FD5">
        <w:t>, which coul</w:t>
      </w:r>
      <w:r>
        <w:t xml:space="preserve">d </w:t>
      </w:r>
      <w:r w:rsidR="006A1A9D">
        <w:t>be a source of</w:t>
      </w:r>
      <w:r w:rsidR="00687EB1">
        <w:t xml:space="preserve"> </w:t>
      </w:r>
      <w:r w:rsidRPr="00213CEC">
        <w:rPr>
          <w:color w:val="000000" w:themeColor="text1"/>
        </w:rPr>
        <w:t xml:space="preserve">selection bias. </w:t>
      </w:r>
      <w:r w:rsidR="00214FA8">
        <w:rPr>
          <w:color w:val="000000" w:themeColor="text1"/>
        </w:rPr>
        <w:t xml:space="preserve">However, </w:t>
      </w:r>
      <w:r w:rsidR="004E4F46">
        <w:rPr>
          <w:color w:val="000000" w:themeColor="text1"/>
        </w:rPr>
        <w:t xml:space="preserve">attempts were </w:t>
      </w:r>
      <w:r w:rsidRPr="00213CEC">
        <w:rPr>
          <w:color w:val="000000" w:themeColor="text1"/>
        </w:rPr>
        <w:t>made to contact the study author for additional data</w:t>
      </w:r>
      <w:r w:rsidR="00AC07C8" w:rsidRPr="00213CEC">
        <w:rPr>
          <w:color w:val="000000" w:themeColor="text1"/>
        </w:rPr>
        <w:t xml:space="preserve"> </w:t>
      </w:r>
      <w:r w:rsidR="00AC07C8" w:rsidRPr="00213CEC">
        <w:rPr>
          <w:color w:val="000000" w:themeColor="text1"/>
        </w:rPr>
        <w:fldChar w:fldCharType="begin">
          <w:fldData xml:space="preserve">b3JkPjwvQ2l0ZT48Q2l0ZT48QXV0aG9yPlNhZXogZGUgQXN0ZWFzdTwvQXV0aG9yPjxZZWFyPjIw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</w:fldData>
        </w:fldChar>
      </w:r>
      <w:r w:rsidR="00C378E7">
        <w:rPr>
          <w:color w:val="000000" w:themeColor="text1"/>
        </w:rPr>
        <w:instrText xml:space="preserve"> ADDIN EN.CITE </w:instrText>
      </w:r>
      <w:r w:rsidR="00C378E7">
        <w:rPr>
          <w:color w:val="000000" w:themeColor="text1"/>
        </w:rPr>
        <w:fldChar w:fldCharType="begin">
          <w:fldData xml:space="preserve">PEVuZE5vdGU+PENpdGU+PEF1dGhvcj5CZXllcjwvQXV0aG9yPjxZZWFyPjIwMTE8L1llYXI+PFJl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==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C378E7">
        <w:rPr>
          <w:color w:val="000000" w:themeColor="text1"/>
        </w:rPr>
        <w:fldChar w:fldCharType="begin">
          <w:fldData xml:space="preserve">b3JkPjwvQ2l0ZT48Q2l0ZT48QXV0aG9yPlNhZXogZGUgQXN0ZWFzdTwvQXV0aG9yPjxZZWFyPjIw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</w:fldData>
        </w:fldChar>
      </w:r>
      <w:r w:rsidR="00C378E7">
        <w:rPr>
          <w:color w:val="000000" w:themeColor="text1"/>
        </w:rPr>
        <w:instrText xml:space="preserve"> ADDIN EN.CITE.DATA </w:instrText>
      </w:r>
      <w:r w:rsidR="00C378E7">
        <w:rPr>
          <w:color w:val="000000" w:themeColor="text1"/>
        </w:rPr>
      </w:r>
      <w:r w:rsidR="00C378E7">
        <w:rPr>
          <w:color w:val="000000" w:themeColor="text1"/>
        </w:rPr>
        <w:fldChar w:fldCharType="end"/>
      </w:r>
      <w:r w:rsidR="00AC07C8" w:rsidRPr="00213CEC">
        <w:rPr>
          <w:color w:val="000000" w:themeColor="text1"/>
        </w:rPr>
      </w:r>
      <w:r w:rsidR="00AC07C8" w:rsidRPr="00213CEC">
        <w:rPr>
          <w:color w:val="000000" w:themeColor="text1"/>
        </w:rPr>
        <w:fldChar w:fldCharType="separate"/>
      </w:r>
      <w:r w:rsidR="00C378E7">
        <w:rPr>
          <w:noProof/>
          <w:color w:val="000000" w:themeColor="text1"/>
        </w:rPr>
        <w:t>(23, 25, 27, 31-33, 35-37, 40, 43, 55, 59, 60)</w:t>
      </w:r>
      <w:r w:rsidR="00AC07C8" w:rsidRPr="00213CEC">
        <w:rPr>
          <w:color w:val="000000" w:themeColor="text1"/>
        </w:rPr>
        <w:fldChar w:fldCharType="end"/>
      </w:r>
      <w:r w:rsidR="004D7476" w:rsidRPr="00213CEC">
        <w:rPr>
          <w:color w:val="000000" w:themeColor="text1"/>
        </w:rPr>
        <w:t>.</w:t>
      </w:r>
      <w:r w:rsidR="00FC4FE0">
        <w:rPr>
          <w:color w:val="000000" w:themeColor="text1"/>
        </w:rPr>
        <w:t xml:space="preserve"> M</w:t>
      </w:r>
      <w:r w:rsidR="005A2CBE">
        <w:rPr>
          <w:color w:val="000000" w:themeColor="text1"/>
        </w:rPr>
        <w:t xml:space="preserve">ost </w:t>
      </w:r>
      <w:r w:rsidR="00876606">
        <w:rPr>
          <w:color w:val="000000" w:themeColor="text1"/>
        </w:rPr>
        <w:t xml:space="preserve">included studies </w:t>
      </w:r>
      <w:r w:rsidR="00876606" w:rsidRPr="00213CEC">
        <w:rPr>
          <w:color w:val="000000" w:themeColor="text1"/>
        </w:rPr>
        <w:t>(n=28, 51%)</w:t>
      </w:r>
      <w:r w:rsidR="00876606">
        <w:rPr>
          <w:color w:val="000000" w:themeColor="text1"/>
        </w:rPr>
        <w:t xml:space="preserve"> were </w:t>
      </w:r>
      <w:r w:rsidR="00876606" w:rsidRPr="00213CEC">
        <w:rPr>
          <w:color w:val="000000" w:themeColor="text1"/>
        </w:rPr>
        <w:t>observational cohort studies</w:t>
      </w:r>
      <w:r w:rsidR="00C56580">
        <w:rPr>
          <w:color w:val="000000" w:themeColor="text1"/>
        </w:rPr>
        <w:t xml:space="preserve">, </w:t>
      </w:r>
      <w:r w:rsidR="00D134A6">
        <w:rPr>
          <w:color w:val="000000" w:themeColor="text1"/>
        </w:rPr>
        <w:t>limiting ou</w:t>
      </w:r>
      <w:r w:rsidR="000D590D">
        <w:rPr>
          <w:color w:val="000000" w:themeColor="text1"/>
        </w:rPr>
        <w:t>r</w:t>
      </w:r>
      <w:r w:rsidR="00D134A6">
        <w:rPr>
          <w:color w:val="000000" w:themeColor="text1"/>
        </w:rPr>
        <w:t xml:space="preserve"> ability to determine the degree of change </w:t>
      </w:r>
      <w:r w:rsidR="000D590D">
        <w:rPr>
          <w:color w:val="000000" w:themeColor="text1"/>
        </w:rPr>
        <w:t>due to acute hospitalisation.</w:t>
      </w:r>
      <w:r w:rsidR="00A25592" w:rsidRPr="00A25592">
        <w:rPr>
          <w:color w:val="000000" w:themeColor="text1"/>
        </w:rPr>
        <w:t xml:space="preserve"> </w:t>
      </w:r>
      <w:r w:rsidR="007573E4">
        <w:rPr>
          <w:color w:val="000000" w:themeColor="text1"/>
        </w:rPr>
        <w:t>As a result</w:t>
      </w:r>
      <w:r w:rsidR="00A25592" w:rsidRPr="00213CEC">
        <w:rPr>
          <w:color w:val="000000" w:themeColor="text1"/>
        </w:rPr>
        <w:t xml:space="preserve">, this </w:t>
      </w:r>
      <w:r w:rsidR="00A25592">
        <w:t>review has only suggest</w:t>
      </w:r>
      <w:r w:rsidR="00361B02">
        <w:t>ed</w:t>
      </w:r>
      <w:r w:rsidR="00A25592">
        <w:t xml:space="preserve"> the expected direction of change for each outcome and that the strength of change is dependent on the time of measurement and location of measurement</w:t>
      </w:r>
      <w:bookmarkStart w:id="22" w:name="_Toc191389653"/>
      <w:r w:rsidR="00B47A7B">
        <w:t>.</w:t>
      </w:r>
    </w:p>
    <w:p w14:paraId="1466D81B" w14:textId="38BDD897" w:rsidR="004649D9" w:rsidRDefault="003E6527" w:rsidP="000738CE">
      <w:pPr>
        <w:pStyle w:val="Heading1"/>
        <w:rPr>
          <w:rStyle w:val="Heading1Char"/>
        </w:rPr>
      </w:pPr>
      <w:r>
        <w:rPr>
          <w:rStyle w:val="Heading1Char"/>
          <w:b/>
          <w:bCs/>
        </w:rPr>
        <w:t xml:space="preserve">5 </w:t>
      </w:r>
      <w:r w:rsidR="004649D9" w:rsidRPr="000738CE">
        <w:rPr>
          <w:rStyle w:val="Heading1Char"/>
          <w:b/>
          <w:bCs/>
        </w:rPr>
        <w:t>Conclusions</w:t>
      </w:r>
      <w:bookmarkEnd w:id="22"/>
    </w:p>
    <w:p w14:paraId="4D99BC58" w14:textId="17956CCC" w:rsidR="00796652" w:rsidRDefault="00665A6F" w:rsidP="00783EE8">
      <w:pPr>
        <w:spacing w:line="360" w:lineRule="auto"/>
        <w:jc w:val="both"/>
      </w:pPr>
      <w:r>
        <w:t>Findings from this review suggest that, among acutely hospitalised older adults, there was an improvement in muscle strength as measured by HGS</w:t>
      </w:r>
      <w:r w:rsidR="00C45838">
        <w:t xml:space="preserve"> and C2S</w:t>
      </w:r>
      <w:r>
        <w:t xml:space="preserve">, but no significant improvement in physical performance (SPPB, TUG, gait speed). </w:t>
      </w:r>
      <w:r w:rsidR="00C7473F">
        <w:t xml:space="preserve">The improvement in activities of daily living measured by </w:t>
      </w:r>
      <w:r w:rsidR="00ED0585">
        <w:t>the BI</w:t>
      </w:r>
      <w:r w:rsidR="00C7473F">
        <w:t xml:space="preserve"> is </w:t>
      </w:r>
      <w:r w:rsidR="005D63D8">
        <w:t>reflective of the recovery</w:t>
      </w:r>
      <w:r w:rsidR="00365811">
        <w:t xml:space="preserve"> from acute illness rather than new gains in functional abilities.</w:t>
      </w:r>
      <w:r w:rsidR="00A677F2">
        <w:t xml:space="preserve"> A</w:t>
      </w:r>
      <w:r w:rsidR="00D264F7">
        <w:t xml:space="preserve"> decrease</w:t>
      </w:r>
      <w:r w:rsidR="00096A31">
        <w:t xml:space="preserve"> </w:t>
      </w:r>
      <w:r w:rsidR="00D264F7">
        <w:t xml:space="preserve">in </w:t>
      </w:r>
      <w:r w:rsidR="00D264F7" w:rsidRPr="001C7032">
        <w:t>muscle mass</w:t>
      </w:r>
      <w:r w:rsidR="00347C8D" w:rsidRPr="001C7032">
        <w:t xml:space="preserve"> </w:t>
      </w:r>
      <w:r w:rsidR="00A677F2" w:rsidRPr="001C7032">
        <w:t>was observed particularly among older adults who are immobile or at risk of malnutrition.</w:t>
      </w:r>
      <w:r w:rsidR="00A94397" w:rsidRPr="001C7032">
        <w:t xml:space="preserve"> </w:t>
      </w:r>
      <w:r w:rsidR="00D6770B" w:rsidRPr="001C7032">
        <w:t>The</w:t>
      </w:r>
      <w:r w:rsidR="00796652" w:rsidRPr="001C7032">
        <w:t xml:space="preserve"> </w:t>
      </w:r>
      <w:r w:rsidR="00F1293A">
        <w:t>lack of</w:t>
      </w:r>
      <w:r w:rsidR="00796652">
        <w:t xml:space="preserve"> improvement in physical performance outcomes </w:t>
      </w:r>
      <w:r w:rsidR="00F1293A">
        <w:t xml:space="preserve">during hospitalisation </w:t>
      </w:r>
      <w:r w:rsidR="00E10CA2">
        <w:t xml:space="preserve">is a </w:t>
      </w:r>
      <w:r w:rsidR="00760752">
        <w:t xml:space="preserve">clinically </w:t>
      </w:r>
      <w:r w:rsidR="00796652">
        <w:t xml:space="preserve">important </w:t>
      </w:r>
      <w:r w:rsidR="006224E4">
        <w:t xml:space="preserve">finding </w:t>
      </w:r>
      <w:r w:rsidR="003F20D0">
        <w:t>as it</w:t>
      </w:r>
      <w:r w:rsidR="00E10CA2">
        <w:t xml:space="preserve"> demonstrates</w:t>
      </w:r>
      <w:r w:rsidR="00796652">
        <w:t xml:space="preserve"> failure to return to pre-hospital baseline abilities</w:t>
      </w:r>
      <w:r w:rsidR="000325A8">
        <w:t>, as e</w:t>
      </w:r>
      <w:r w:rsidR="00796652">
        <w:t xml:space="preserve">videnced by </w:t>
      </w:r>
      <w:r w:rsidR="007F012F">
        <w:t>the</w:t>
      </w:r>
      <w:r w:rsidR="00796652">
        <w:t xml:space="preserve"> significant decrease in BI</w:t>
      </w:r>
      <w:r w:rsidR="0019091A">
        <w:t xml:space="preserve"> when using pre-admission </w:t>
      </w:r>
      <w:r w:rsidR="007C3169">
        <w:t xml:space="preserve">as </w:t>
      </w:r>
      <w:r w:rsidR="004A0807">
        <w:t xml:space="preserve">the </w:t>
      </w:r>
      <w:r w:rsidR="007C3169">
        <w:t>baseline.</w:t>
      </w:r>
    </w:p>
    <w:p w14:paraId="79A7A3C3" w14:textId="2864BC81" w:rsidR="004966FA" w:rsidRDefault="006224E4" w:rsidP="00E30985">
      <w:pPr>
        <w:spacing w:line="360" w:lineRule="auto"/>
        <w:jc w:val="both"/>
      </w:pPr>
      <w:r>
        <w:t xml:space="preserve">Future research is </w:t>
      </w:r>
      <w:r w:rsidR="002F4648">
        <w:t>needed</w:t>
      </w:r>
      <w:r>
        <w:t xml:space="preserve"> to </w:t>
      </w:r>
      <w:r w:rsidR="00E47738">
        <w:t>better</w:t>
      </w:r>
      <w:r w:rsidR="00B12B17">
        <w:t xml:space="preserve"> </w:t>
      </w:r>
      <w:r w:rsidR="00783EE8">
        <w:t xml:space="preserve">understand how </w:t>
      </w:r>
      <w:r w:rsidR="0019005C">
        <w:t xml:space="preserve">to </w:t>
      </w:r>
      <w:r w:rsidR="00C3711C">
        <w:t>best</w:t>
      </w:r>
      <w:r w:rsidR="00415A64">
        <w:t xml:space="preserve"> </w:t>
      </w:r>
      <w:r w:rsidR="00783EE8">
        <w:t>measure acute sarcopenia characteristics in this specific population</w:t>
      </w:r>
      <w:r w:rsidR="00E735C8">
        <w:t xml:space="preserve">, so </w:t>
      </w:r>
      <w:r w:rsidR="0019005C">
        <w:t xml:space="preserve">that </w:t>
      </w:r>
      <w:r w:rsidR="00E735C8">
        <w:t xml:space="preserve">accurate </w:t>
      </w:r>
      <w:r w:rsidR="00F645D6">
        <w:t xml:space="preserve">monitoring and </w:t>
      </w:r>
      <w:r w:rsidR="009004B9">
        <w:t xml:space="preserve">diagnosis can </w:t>
      </w:r>
      <w:r w:rsidR="000B4967">
        <w:t>occur,</w:t>
      </w:r>
      <w:r w:rsidR="00AF6B2C">
        <w:t xml:space="preserve"> and </w:t>
      </w:r>
      <w:r w:rsidR="000A0E8D">
        <w:t xml:space="preserve">timely </w:t>
      </w:r>
      <w:r w:rsidR="00AF6B2C">
        <w:t>interventions can be put in place</w:t>
      </w:r>
      <w:r w:rsidR="007C1897">
        <w:t xml:space="preserve">. </w:t>
      </w:r>
    </w:p>
    <w:p w14:paraId="1B73578D" w14:textId="521CF65B" w:rsidR="00173821" w:rsidRDefault="00717814" w:rsidP="00717814">
      <w:pPr>
        <w:spacing w:after="0" w:line="360" w:lineRule="auto"/>
        <w:jc w:val="both"/>
        <w:rPr>
          <w:b/>
          <w:bCs/>
        </w:rPr>
      </w:pPr>
      <w:r w:rsidRPr="00717814">
        <w:rPr>
          <w:b/>
          <w:bCs/>
        </w:rPr>
        <w:t>Acknowledgements</w:t>
      </w:r>
    </w:p>
    <w:p w14:paraId="6618289F" w14:textId="19406F34" w:rsidR="00E546BF" w:rsidRDefault="00E546BF" w:rsidP="004966FA">
      <w:pPr>
        <w:spacing w:line="360" w:lineRule="auto"/>
        <w:jc w:val="both"/>
      </w:pPr>
      <w:r w:rsidRPr="005C3A39">
        <w:t>SL is funded by the</w:t>
      </w:r>
      <w:r>
        <w:t xml:space="preserve"> National Institute for Health and Care Research (NIHR) Advanced Fellowship Award. This review is </w:t>
      </w:r>
      <w:r w:rsidR="00514067">
        <w:t>independent research, and the</w:t>
      </w:r>
      <w:r>
        <w:t xml:space="preserve"> views expressed are those of the authors and not necessarily those of the NIHR</w:t>
      </w:r>
      <w:r w:rsidR="00514067">
        <w:t>.</w:t>
      </w:r>
      <w:r w:rsidR="00A610C0">
        <w:t xml:space="preserve"> </w:t>
      </w:r>
      <w:r w:rsidR="00E259AF">
        <w:t xml:space="preserve">The funder had no role in writing </w:t>
      </w:r>
      <w:r w:rsidR="004966FA">
        <w:t xml:space="preserve">of the manuscript or </w:t>
      </w:r>
      <w:r w:rsidR="00C609F3">
        <w:t xml:space="preserve">the </w:t>
      </w:r>
      <w:r w:rsidR="004966FA">
        <w:t>decision to submit for publication.</w:t>
      </w:r>
    </w:p>
    <w:p w14:paraId="5C6A352D" w14:textId="18CD20D0" w:rsidR="007540C9" w:rsidRDefault="007540C9" w:rsidP="008B5506">
      <w:pPr>
        <w:spacing w:after="0" w:line="360" w:lineRule="auto"/>
        <w:jc w:val="both"/>
        <w:rPr>
          <w:b/>
          <w:bCs/>
        </w:rPr>
      </w:pPr>
      <w:r w:rsidRPr="00B110F3">
        <w:rPr>
          <w:b/>
          <w:bCs/>
        </w:rPr>
        <w:t>Ethic</w:t>
      </w:r>
      <w:r w:rsidR="00B110F3" w:rsidRPr="00B110F3">
        <w:rPr>
          <w:b/>
          <w:bCs/>
        </w:rPr>
        <w:t>s</w:t>
      </w:r>
      <w:r w:rsidRPr="00B110F3">
        <w:rPr>
          <w:b/>
          <w:bCs/>
        </w:rPr>
        <w:t xml:space="preserve"> statement </w:t>
      </w:r>
    </w:p>
    <w:p w14:paraId="48A0BEF7" w14:textId="3CE9B298" w:rsidR="00B110F3" w:rsidRPr="00B110F3" w:rsidRDefault="00282D43" w:rsidP="008B5506">
      <w:pPr>
        <w:spacing w:after="0" w:line="360" w:lineRule="auto"/>
        <w:jc w:val="both"/>
      </w:pPr>
      <w:r>
        <w:t>The</w:t>
      </w:r>
      <w:r w:rsidR="00B110F3" w:rsidRPr="00B110F3">
        <w:t xml:space="preserve"> </w:t>
      </w:r>
      <w:r w:rsidR="00467180">
        <w:t xml:space="preserve">authors of this manuscript confirm that they comply with the ethical guidelines for authorship and publishing in the Journal of Cachexia, Sarcopenia and Muscle </w:t>
      </w:r>
      <w:r w:rsidR="00882FFF">
        <w:fldChar w:fldCharType="begin">
          <w:fldData xml:space="preserve">PEVuZE5vdGU+PENpdGU+PEF1dGhvcj52b24gSGFlaGxpbmc8L0F1dGhvcj48WWVhcj4yMDIzPC9Z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</w:fldData>
        </w:fldChar>
      </w:r>
      <w:r w:rsidR="00621623">
        <w:instrText xml:space="preserve"> ADDIN EN.CITE </w:instrText>
      </w:r>
      <w:r w:rsidR="00621623">
        <w:fldChar w:fldCharType="begin">
          <w:fldData xml:space="preserve">PEVuZE5vdGU+PENpdGU+PEF1dGhvcj52b24gSGFlaGxpbmc8L0F1dGhvcj48WWVhcj4yMDIzPC9Z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</w:fldData>
        </w:fldChar>
      </w:r>
      <w:r w:rsidR="00621623">
        <w:instrText xml:space="preserve"> ADDIN EN.CITE.DATA </w:instrText>
      </w:r>
      <w:r w:rsidR="00621623">
        <w:fldChar w:fldCharType="end"/>
      </w:r>
      <w:r w:rsidR="00882FFF">
        <w:fldChar w:fldCharType="separate"/>
      </w:r>
      <w:r w:rsidR="00621623">
        <w:rPr>
          <w:noProof/>
        </w:rPr>
        <w:t>(84)</w:t>
      </w:r>
      <w:r w:rsidR="00882FFF">
        <w:fldChar w:fldCharType="end"/>
      </w:r>
      <w:r w:rsidR="003103D2">
        <w:t>.</w:t>
      </w:r>
    </w:p>
    <w:p w14:paraId="5F8A8C81" w14:textId="77777777" w:rsidR="000E421A" w:rsidRDefault="000E421A" w:rsidP="008B5506">
      <w:pPr>
        <w:spacing w:before="240" w:after="0" w:line="360" w:lineRule="auto"/>
        <w:jc w:val="both"/>
      </w:pPr>
      <w:r w:rsidRPr="001B5A15">
        <w:rPr>
          <w:b/>
          <w:bCs/>
        </w:rPr>
        <w:t>Conflict of interest</w:t>
      </w:r>
      <w:r>
        <w:t xml:space="preserve"> </w:t>
      </w:r>
    </w:p>
    <w:p w14:paraId="30C8132F" w14:textId="157C6064" w:rsidR="000E421A" w:rsidRPr="00B62F14" w:rsidRDefault="000E421A" w:rsidP="004966FA">
      <w:pPr>
        <w:spacing w:line="360" w:lineRule="auto"/>
        <w:jc w:val="both"/>
      </w:pPr>
      <w:r w:rsidRPr="001B5A15">
        <w:t>On behalf of all authors, the corresponding author states that there is no conflict of interest</w:t>
      </w:r>
      <w:r>
        <w:t>.</w:t>
      </w:r>
    </w:p>
    <w:p w14:paraId="5AEE127B" w14:textId="41EDADDE" w:rsidR="00315056" w:rsidRDefault="00315056" w:rsidP="004966FA">
      <w:pPr>
        <w:spacing w:after="0" w:line="360" w:lineRule="auto"/>
        <w:jc w:val="both"/>
        <w:rPr>
          <w:b/>
          <w:bCs/>
        </w:rPr>
      </w:pPr>
      <w:r>
        <w:rPr>
          <w:b/>
          <w:bCs/>
        </w:rPr>
        <w:lastRenderedPageBreak/>
        <w:t>Data availab</w:t>
      </w:r>
      <w:r w:rsidR="001A5391">
        <w:rPr>
          <w:b/>
          <w:bCs/>
        </w:rPr>
        <w:t xml:space="preserve">ility </w:t>
      </w:r>
      <w:r w:rsidR="00D1484E" w:rsidRPr="00D1484E">
        <w:rPr>
          <w:b/>
          <w:bCs/>
        </w:rPr>
        <w:t>statement</w:t>
      </w:r>
    </w:p>
    <w:p w14:paraId="0F3C921C" w14:textId="77777777" w:rsidR="008922C6" w:rsidRDefault="00D1484E" w:rsidP="004966FA">
      <w:pPr>
        <w:spacing w:after="0" w:line="360" w:lineRule="auto"/>
        <w:jc w:val="both"/>
        <w:sectPr w:rsidR="008922C6">
          <w:pgSz w:w="11906" w:h="16838"/>
          <w:pgMar w:top="1440" w:right="1440" w:bottom="1440" w:left="1440" w:header="708" w:footer="708" w:gutter="0"/>
          <w:cols w:space="708"/>
          <w:docGrid w:linePitch="360"/>
        </w:sectPr>
      </w:pPr>
      <w:r w:rsidRPr="00D1484E">
        <w:t>Data is available upon request</w:t>
      </w:r>
      <w:r w:rsidR="00E35844">
        <w:t>.</w:t>
      </w:r>
    </w:p>
    <w:p w14:paraId="0FFFE2C0" w14:textId="737DE7A6" w:rsidR="00C567F3" w:rsidRPr="00FB5E1E" w:rsidRDefault="0032003A" w:rsidP="0074572F">
      <w:pPr>
        <w:pStyle w:val="Heading1"/>
        <w:rPr>
          <w:i/>
          <w:iCs/>
        </w:rPr>
      </w:pPr>
      <w:bookmarkStart w:id="23" w:name="_Toc191389654"/>
      <w:r>
        <w:rPr>
          <w:iCs/>
        </w:rPr>
        <w:lastRenderedPageBreak/>
        <w:t>R</w:t>
      </w:r>
      <w:r w:rsidR="00122F24" w:rsidRPr="00FB5E1E">
        <w:rPr>
          <w:iCs/>
        </w:rPr>
        <w:t>eferences</w:t>
      </w:r>
      <w:bookmarkEnd w:id="23"/>
    </w:p>
    <w:p w14:paraId="4E31CCF3" w14:textId="2BD65825" w:rsidR="00C378E7" w:rsidRPr="00C378E7" w:rsidRDefault="00C567F3" w:rsidP="00C378E7">
      <w:pPr>
        <w:pStyle w:val="EndNoteBibliography"/>
        <w:spacing w:after="0"/>
      </w:pPr>
      <w:r>
        <w:fldChar w:fldCharType="begin"/>
      </w:r>
      <w:r>
        <w:instrText xml:space="preserve"> ADDIN EN.REFLIST </w:instrText>
      </w:r>
      <w:r>
        <w:fldChar w:fldCharType="separate"/>
      </w:r>
      <w:r w:rsidR="00C378E7" w:rsidRPr="00C378E7">
        <w:t>1.</w:t>
      </w:r>
      <w:r w:rsidR="00C378E7" w:rsidRPr="00C378E7">
        <w:tab/>
        <w:t xml:space="preserve">PopulationHealth N. Hospital or ‘hospital at home’ – what’s best for older people Oxford Population Health; 2021, [Available from: </w:t>
      </w:r>
      <w:hyperlink r:id="rId18" w:history="1">
        <w:r w:rsidR="00C378E7" w:rsidRPr="00C378E7">
          <w:rPr>
            <w:rStyle w:val="Hyperlink"/>
          </w:rPr>
          <w:t>https://www.ndph.ox.ac.uk/longer-reads/hospital-or-2018hospital-at-home2019-2013-what2019s-best-for-older-people</w:t>
        </w:r>
      </w:hyperlink>
      <w:r w:rsidR="00C378E7" w:rsidRPr="00C378E7">
        <w:t>.</w:t>
      </w:r>
    </w:p>
    <w:p w14:paraId="34B60403" w14:textId="77777777" w:rsidR="00C378E7" w:rsidRPr="00C378E7" w:rsidRDefault="00C378E7" w:rsidP="00C378E7">
      <w:pPr>
        <w:pStyle w:val="EndNoteBibliography"/>
        <w:spacing w:after="0"/>
      </w:pPr>
      <w:r w:rsidRPr="00C378E7">
        <w:t>2.</w:t>
      </w:r>
      <w:r w:rsidRPr="00C378E7">
        <w:tab/>
        <w:t xml:space="preserve">Loyd C, Markland AD, Zhang Y, Fowler M, Harper S, Wright NC, et al. Prevalence of Hospital-Associated Disability in Older Adults: A Meta-analysis. J Am Med Dir Assoc. 2020;21(4):455-461 </w:t>
      </w:r>
    </w:p>
    <w:p w14:paraId="7DC11892" w14:textId="77777777" w:rsidR="00C378E7" w:rsidRPr="00C378E7" w:rsidRDefault="00C378E7" w:rsidP="00C378E7">
      <w:pPr>
        <w:pStyle w:val="EndNoteBibliography"/>
        <w:spacing w:after="0"/>
      </w:pPr>
      <w:r w:rsidRPr="00C378E7">
        <w:t>3.</w:t>
      </w:r>
      <w:r w:rsidRPr="00C378E7">
        <w:tab/>
        <w:t>Chen Y, Almirall-Sanchez A, Mockler D, Adrion E, Dominguez-Vivero C, Romero-Ortuno R. Hospital-associated deconditioning: Not only physical, but also cognitive. Int J Geriatr Psychiatry. 2022;37(3):e5687.</w:t>
      </w:r>
    </w:p>
    <w:p w14:paraId="4155658A" w14:textId="77777777" w:rsidR="00C378E7" w:rsidRPr="00C378E7" w:rsidRDefault="00C378E7" w:rsidP="00C378E7">
      <w:pPr>
        <w:pStyle w:val="EndNoteBibliography"/>
        <w:spacing w:after="0"/>
      </w:pPr>
      <w:r w:rsidRPr="00C378E7">
        <w:t>4.</w:t>
      </w:r>
      <w:r w:rsidRPr="00C378E7">
        <w:tab/>
        <w:t>Fischer A, Spiegl M, Altmann K, Winkler A, Salamon A, Themessl-Huber M, et al. Muscle mass, strength and functional outcomes in critically ill patients after cardiothoracic surgery: does neuromuscular electrical stimulation help? The Catastim 2 randomized controlled trial. Crit Care. 2016;20(1):30.</w:t>
      </w:r>
    </w:p>
    <w:p w14:paraId="7087C60E" w14:textId="77777777" w:rsidR="00C378E7" w:rsidRPr="00C378E7" w:rsidRDefault="00C378E7" w:rsidP="00C378E7">
      <w:pPr>
        <w:pStyle w:val="EndNoteBibliography"/>
        <w:spacing w:after="0"/>
      </w:pPr>
      <w:r w:rsidRPr="00C378E7">
        <w:t>5.</w:t>
      </w:r>
      <w:r w:rsidRPr="00C378E7">
        <w:tab/>
        <w:t>Cruz-Jentoft AJ, Bahat G, Bauer J, Boirie Y, Bruyere O, Cederholm T, et al. Sarcopenia: revised European consensus on definition and diagnosis. Age and Ageing. 2019;48(1):16-31.</w:t>
      </w:r>
    </w:p>
    <w:p w14:paraId="21CE6627" w14:textId="77777777" w:rsidR="00C378E7" w:rsidRPr="00C378E7" w:rsidRDefault="00C378E7" w:rsidP="00C378E7">
      <w:pPr>
        <w:pStyle w:val="EndNoteBibliography"/>
        <w:spacing w:after="0"/>
      </w:pPr>
      <w:r w:rsidRPr="00C378E7">
        <w:t>6.</w:t>
      </w:r>
      <w:r w:rsidRPr="00C378E7">
        <w:tab/>
        <w:t>Kirk B, Cawthon PM, Arai H, Avila-Funes JA, Barazzoni R, Bhasin S, et al. The Conceptual Definition of Sarcopenia: Delphi Consensus from the Global Leadership Initiative in Sarcopenia (GLIS). Age and Ageing. 2024;53(3):afae052.</w:t>
      </w:r>
    </w:p>
    <w:p w14:paraId="590766BF" w14:textId="77777777" w:rsidR="00C378E7" w:rsidRPr="00C378E7" w:rsidRDefault="00C378E7" w:rsidP="00C378E7">
      <w:pPr>
        <w:pStyle w:val="EndNoteBibliography"/>
        <w:spacing w:after="0"/>
      </w:pPr>
      <w:r w:rsidRPr="00C378E7">
        <w:t>7.</w:t>
      </w:r>
      <w:r w:rsidRPr="00C378E7">
        <w:tab/>
        <w:t>Reidy PT, McKenzie AI, Brunker P, Nelson DS, Barrows KM, Supiano M, et al. Neuromuscular Electrical Stimulation Combined with Protein Ingestion Preserves Thigh Muscle Mass But Not Muscle Function in Healthy Older Adults During 5 Days of Bed Rest. Rejuvenation Res. 2017;20(6):449-461.</w:t>
      </w:r>
    </w:p>
    <w:p w14:paraId="744ADDF0" w14:textId="77777777" w:rsidR="00C378E7" w:rsidRPr="00C378E7" w:rsidRDefault="00C378E7" w:rsidP="00C378E7">
      <w:pPr>
        <w:pStyle w:val="EndNoteBibliography"/>
        <w:spacing w:after="0"/>
      </w:pPr>
      <w:r w:rsidRPr="00C378E7">
        <w:t>8.</w:t>
      </w:r>
      <w:r w:rsidRPr="00C378E7">
        <w:tab/>
        <w:t>Kortebein P, Symons TB, Ferrando A, Paddon-Jones D, Ronsen O, Protas E, et al. Functional Impact of 10 Days of Bed Rest in Healthy Older Adults. J Gerontol A Biol Sci Med Sci. 2008;63(10):1076-1081.</w:t>
      </w:r>
    </w:p>
    <w:p w14:paraId="6203F6DE" w14:textId="77777777" w:rsidR="00C378E7" w:rsidRPr="00C378E7" w:rsidRDefault="00C378E7" w:rsidP="00C378E7">
      <w:pPr>
        <w:pStyle w:val="EndNoteBibliography"/>
        <w:spacing w:after="0"/>
      </w:pPr>
      <w:r w:rsidRPr="00C378E7">
        <w:t>9.</w:t>
      </w:r>
      <w:r w:rsidRPr="00C378E7">
        <w:tab/>
        <w:t>Dijxhoorn DN, . IJmker-Hemink, V.E,. Kievit, W,. Wanten, G.J.A, and van den Berg MGA. Protein Intake at the First Day of Full-Oral Intake During Hospitalization Is Associated With Complications and Hospital Length of Stay. JPEN J Parenter Enteral Nutr. 2021;45(7):1498-1503.</w:t>
      </w:r>
    </w:p>
    <w:p w14:paraId="4424BE7F" w14:textId="77777777" w:rsidR="00C378E7" w:rsidRPr="00C378E7" w:rsidRDefault="00C378E7" w:rsidP="00C378E7">
      <w:pPr>
        <w:pStyle w:val="EndNoteBibliography"/>
        <w:spacing w:after="0"/>
      </w:pPr>
      <w:r w:rsidRPr="00C378E7">
        <w:t>10.</w:t>
      </w:r>
      <w:r w:rsidRPr="00C378E7">
        <w:tab/>
        <w:t>Karlsen A, Mackey AL, Suetta C, Kjaer M. What is the impact of acute inflammation on muscle performance in geriatric patients? Exp Gerontol. 2020;138:111008.</w:t>
      </w:r>
    </w:p>
    <w:p w14:paraId="3A4F55E8" w14:textId="77777777" w:rsidR="00C378E7" w:rsidRPr="00C378E7" w:rsidRDefault="00C378E7" w:rsidP="00C378E7">
      <w:pPr>
        <w:pStyle w:val="EndNoteBibliography"/>
        <w:spacing w:after="0"/>
      </w:pPr>
      <w:r w:rsidRPr="00C378E7">
        <w:t>11.</w:t>
      </w:r>
      <w:r w:rsidRPr="00C378E7">
        <w:tab/>
        <w:t>Hartley P, Costello P, Fenner R, Gibbins N, Quinn É, Kuhn I, et al. Change in skeletal muscle associated with unplanned hospital admissions in adult patients: A systematic review and meta-analysis. PLoS One. 2019;14(1):e0210186.</w:t>
      </w:r>
    </w:p>
    <w:p w14:paraId="686BF4D3" w14:textId="77777777" w:rsidR="00C378E7" w:rsidRPr="00C378E7" w:rsidRDefault="00C378E7" w:rsidP="00C378E7">
      <w:pPr>
        <w:pStyle w:val="EndNoteBibliography"/>
        <w:spacing w:after="0"/>
      </w:pPr>
      <w:r w:rsidRPr="00C378E7">
        <w:t>12.</w:t>
      </w:r>
      <w:r w:rsidRPr="00C378E7">
        <w:tab/>
        <w:t>Van Ancum JM, Scheerman K, Jonkman NH, Smeenk HE, Kruizinga RC, Meskers CGM, et al. Change in muscle strength and muscle mass in older hospitalized patients: A systematic review and meta-analysis. Exp Gerontol. 2017;92:34-41.</w:t>
      </w:r>
    </w:p>
    <w:p w14:paraId="5F0780E3" w14:textId="77777777" w:rsidR="00C378E7" w:rsidRPr="00C378E7" w:rsidRDefault="00C378E7" w:rsidP="00C378E7">
      <w:pPr>
        <w:pStyle w:val="EndNoteBibliography"/>
        <w:spacing w:after="0"/>
      </w:pPr>
      <w:r w:rsidRPr="00C378E7">
        <w:t>13.</w:t>
      </w:r>
      <w:r w:rsidRPr="00C378E7">
        <w:tab/>
        <w:t>Page MJ, McKenzie JE, Bossuyt PM, Boutron I, Hoffmann TC, Mulrow CD, et al. The PRISMA 2020 statement: an updated guideline for reporting systematic reviews. BMJ. 2021;372:n71.</w:t>
      </w:r>
    </w:p>
    <w:p w14:paraId="2B8E1478" w14:textId="77777777" w:rsidR="00C378E7" w:rsidRPr="00C378E7" w:rsidRDefault="00C378E7" w:rsidP="00C378E7">
      <w:pPr>
        <w:pStyle w:val="EndNoteBibliography"/>
        <w:spacing w:after="0"/>
      </w:pPr>
      <w:r w:rsidRPr="00C378E7">
        <w:t>14.</w:t>
      </w:r>
      <w:r w:rsidRPr="00C378E7">
        <w:tab/>
        <w:t>Cuesta-Vargas AI, Pérez-Cruzado D. Relationship between Barthel index with physical tests in adults with intellectual disabilities. Springerplus. 2014;3.</w:t>
      </w:r>
    </w:p>
    <w:p w14:paraId="38D84AB1" w14:textId="77777777" w:rsidR="00C378E7" w:rsidRPr="00C378E7" w:rsidRDefault="00C378E7" w:rsidP="00C378E7">
      <w:pPr>
        <w:pStyle w:val="EndNoteBibliography"/>
        <w:spacing w:after="0"/>
      </w:pPr>
      <w:r w:rsidRPr="00C378E7">
        <w:t>15.</w:t>
      </w:r>
      <w:r w:rsidRPr="00C378E7">
        <w:tab/>
        <w:t>Ryrso CK, Hegelund MH, Dungu AM, Faurholt-Jepsen D, Pedersen BK, Ritz C, et al. Association between Barthel Index, Grip Strength, and Physical Activity Level at Admission and Prognosis in Community-Acquired Pneumonia: A Prospective Cohort Study. JOURNAL OF CLINICAL MEDICINE. 2022;11(21).</w:t>
      </w:r>
    </w:p>
    <w:p w14:paraId="5639BA94" w14:textId="77777777" w:rsidR="00C378E7" w:rsidRPr="00C378E7" w:rsidRDefault="00C378E7" w:rsidP="00C378E7">
      <w:pPr>
        <w:pStyle w:val="EndNoteBibliography"/>
        <w:spacing w:after="0"/>
      </w:pPr>
      <w:r w:rsidRPr="00C378E7">
        <w:t>16.</w:t>
      </w:r>
      <w:r w:rsidRPr="00C378E7">
        <w:tab/>
        <w:t>Kortebein P, Ferrando A, Lombeida J, Wolfe R, Evans WJ. Effect of 10 days of bed rest on skeletal muscle in healthy older adults. JAMA. 2007;297(16):1772-1774.</w:t>
      </w:r>
    </w:p>
    <w:p w14:paraId="647CDA0B" w14:textId="77777777" w:rsidR="00C378E7" w:rsidRPr="00C378E7" w:rsidRDefault="00C378E7" w:rsidP="00C378E7">
      <w:pPr>
        <w:pStyle w:val="EndNoteBibliography"/>
        <w:spacing w:after="0"/>
      </w:pPr>
      <w:r w:rsidRPr="00C378E7">
        <w:lastRenderedPageBreak/>
        <w:t>17.</w:t>
      </w:r>
      <w:r w:rsidRPr="00C378E7">
        <w:tab/>
        <w:t>Kachabian S, Seyedmajidi S, Tahani B, Naghibi Sistani MM. Effectiveness of educational strategies to teach evidence-based dentistry to undergraduate dental students: a systematic review. Evid Based Dent. 2024;25(1):53-54.</w:t>
      </w:r>
    </w:p>
    <w:p w14:paraId="40A56034" w14:textId="77777777" w:rsidR="00C378E7" w:rsidRPr="00C378E7" w:rsidRDefault="00C378E7" w:rsidP="00C378E7">
      <w:pPr>
        <w:pStyle w:val="EndNoteBibliography"/>
        <w:spacing w:after="0"/>
      </w:pPr>
      <w:r w:rsidRPr="00C378E7">
        <w:t>18.</w:t>
      </w:r>
      <w:r w:rsidRPr="00C378E7">
        <w:tab/>
        <w:t>George PP, DeCastro Molina JA, Heng BH. The methodological quality of systematic reviews comparing intravitreal bevacizumab and alternates for neovascular age related macular degeneration: A systematic review of reviews. Indian J Ophthalmol. 2014;62(7):761-767.</w:t>
      </w:r>
    </w:p>
    <w:p w14:paraId="424E2B23" w14:textId="7387366E" w:rsidR="00C378E7" w:rsidRPr="00C378E7" w:rsidRDefault="00C378E7" w:rsidP="00C378E7">
      <w:pPr>
        <w:pStyle w:val="EndNoteBibliography"/>
        <w:spacing w:after="0"/>
      </w:pPr>
      <w:r w:rsidRPr="00C378E7">
        <w:t>19.</w:t>
      </w:r>
      <w:r w:rsidRPr="00C378E7">
        <w:tab/>
        <w:t xml:space="preserve">Higgins JPT, Thomas J, Chandler J, Cumpston M, Li T, Page MJ, et al. Cochrane Handbook for Systematic Reviews of Interventions version 6.5 (updated August 2024). Cochrane, 2024. Available from: </w:t>
      </w:r>
      <w:hyperlink r:id="rId19" w:history="1">
        <w:r w:rsidRPr="00C378E7">
          <w:rPr>
            <w:rStyle w:val="Hyperlink"/>
          </w:rPr>
          <w:t>https://www.cochrane.org/authors/handbooks-and-manuals/handbook</w:t>
        </w:r>
      </w:hyperlink>
      <w:r w:rsidRPr="00C378E7">
        <w:t>.</w:t>
      </w:r>
    </w:p>
    <w:p w14:paraId="655F8864" w14:textId="77777777" w:rsidR="00C378E7" w:rsidRPr="00C378E7" w:rsidRDefault="00C378E7" w:rsidP="00C378E7">
      <w:pPr>
        <w:pStyle w:val="EndNoteBibliography"/>
        <w:spacing w:after="0"/>
      </w:pPr>
      <w:r w:rsidRPr="00C378E7">
        <w:t>20.</w:t>
      </w:r>
      <w:r w:rsidRPr="00C378E7">
        <w:tab/>
        <w:t>IBMCorp. Released 2023. IBM SPSS Statistics for Windows, Version 29.0.2.0 Armonk. NY: IBM Corp.</w:t>
      </w:r>
    </w:p>
    <w:p w14:paraId="2D5DC94B" w14:textId="77777777" w:rsidR="00C378E7" w:rsidRPr="00C378E7" w:rsidRDefault="00C378E7" w:rsidP="00C378E7">
      <w:pPr>
        <w:pStyle w:val="EndNoteBibliography"/>
        <w:spacing w:after="0"/>
      </w:pPr>
      <w:r w:rsidRPr="00C378E7">
        <w:t>21.</w:t>
      </w:r>
      <w:r w:rsidRPr="00C378E7">
        <w:tab/>
        <w:t>Chong MS, Chan M, Tay L, Ding YY. Outcomes of an innovative model of acute delirium care: the Geriatric Monitoring Unit (GMU). Clin Interv Aging. 2014;9:603-612.</w:t>
      </w:r>
    </w:p>
    <w:p w14:paraId="496A5CCE" w14:textId="77777777" w:rsidR="00C378E7" w:rsidRPr="00C378E7" w:rsidRDefault="00C378E7" w:rsidP="00C378E7">
      <w:pPr>
        <w:pStyle w:val="EndNoteBibliography"/>
        <w:spacing w:after="0"/>
      </w:pPr>
      <w:r w:rsidRPr="00C378E7">
        <w:t>22.</w:t>
      </w:r>
      <w:r w:rsidRPr="00C378E7">
        <w:tab/>
        <w:t>Ahmad F, Fountotos R, Goldfarb M, Bharaj N, Munir H, Marsala J, et al. De-frailing intervention for hospitalized cardiovascular patients in the TARGET-EFT randomized clinical trial. Eur Heart J Qual Care Clin Outcomes. 2023;9(5):482-489.</w:t>
      </w:r>
    </w:p>
    <w:p w14:paraId="261D53B8" w14:textId="77777777" w:rsidR="00C378E7" w:rsidRPr="00C378E7" w:rsidRDefault="00C378E7" w:rsidP="00C378E7">
      <w:pPr>
        <w:pStyle w:val="EndNoteBibliography"/>
        <w:spacing w:after="0"/>
      </w:pPr>
      <w:r w:rsidRPr="00C378E7">
        <w:t>23.</w:t>
      </w:r>
      <w:r w:rsidRPr="00C378E7">
        <w:tab/>
        <w:t>Beyer I, Bautmans I, Njemini R, Demanet C, Bergmann P, Mets T. Effects on muscle performance of NSAID treatment with piroxicam versus placebo in geriatric patients with acute infection-induced inflammation. A double blind randomized controlled trial. BMC Musculoskelet Disord. 2011;12(1): 292.</w:t>
      </w:r>
    </w:p>
    <w:p w14:paraId="2706BFFC" w14:textId="77777777" w:rsidR="00C378E7" w:rsidRPr="00C378E7" w:rsidRDefault="00C378E7" w:rsidP="00C378E7">
      <w:pPr>
        <w:pStyle w:val="EndNoteBibliography"/>
        <w:spacing w:after="0"/>
      </w:pPr>
      <w:r w:rsidRPr="00C378E7">
        <w:t>24.</w:t>
      </w:r>
      <w:r w:rsidRPr="00C378E7">
        <w:tab/>
        <w:t>Martin-Salvador A, Colodro-Amores G, Torres-Sanchez I, Moreno-Ramirez MP, Cabrera-Martos I, Valenza MC. Physical therapy intervention during hospitalization in patients with acute exacerbation of chronic obstructive pulmonary disease and pneumonia: A randomized clinical trial. Med Clin (Barc). 2016;146(7):301-304.</w:t>
      </w:r>
    </w:p>
    <w:p w14:paraId="1546D10B" w14:textId="77777777" w:rsidR="00C378E7" w:rsidRPr="00C378E7" w:rsidRDefault="00C378E7" w:rsidP="00C378E7">
      <w:pPr>
        <w:pStyle w:val="EndNoteBibliography"/>
        <w:spacing w:after="0"/>
      </w:pPr>
      <w:r w:rsidRPr="00C378E7">
        <w:t>25.</w:t>
      </w:r>
      <w:r w:rsidRPr="00C378E7">
        <w:tab/>
        <w:t>Martinez-Velilla N, Casas-Herrero A, Zambom-Ferraresi F, Saez de Asteasu ML, Lucia A, Galbete A, et al. Effect of Exercise Intervention on Functional Decline in Very Elderly Patients During Acute Hospitalization: A Randomized Clinical Trial. JAMA Intern Med. 2019;179(1):28-36.</w:t>
      </w:r>
    </w:p>
    <w:p w14:paraId="1DC53F05" w14:textId="77777777" w:rsidR="00C378E7" w:rsidRPr="00C378E7" w:rsidRDefault="00C378E7" w:rsidP="00C378E7">
      <w:pPr>
        <w:pStyle w:val="EndNoteBibliography"/>
        <w:spacing w:after="0"/>
      </w:pPr>
      <w:r w:rsidRPr="00C378E7">
        <w:t>26.</w:t>
      </w:r>
      <w:r w:rsidRPr="00C378E7">
        <w:tab/>
        <w:t>Hu F-W, Huang Y-T, Lin H-S, Chen C-H, Chen M-J, Chang C-M. Effectiveness of a simplified reablement program to minimize functional decline in hospitalized older patients. Geriatrics &amp; gerontology international. 2020;20(5):436-442.</w:t>
      </w:r>
    </w:p>
    <w:p w14:paraId="5AA95437" w14:textId="77777777" w:rsidR="00C378E7" w:rsidRPr="00C378E7" w:rsidRDefault="00C378E7" w:rsidP="00C378E7">
      <w:pPr>
        <w:pStyle w:val="EndNoteBibliography"/>
        <w:spacing w:after="0"/>
      </w:pPr>
      <w:r w:rsidRPr="00C378E7">
        <w:t>27.</w:t>
      </w:r>
      <w:r w:rsidRPr="00C378E7">
        <w:tab/>
        <w:t>Torres-Sanchez I, Valenza MC, Saez-Roca G, Cabrera-Martos I, Lopez-Torres I, Rodriguez-Torres J. Results of a Multimodal Program during Hospitalization in Obese COPD Exacerbated Patients. COPD. 2016;13(1):19-25.</w:t>
      </w:r>
    </w:p>
    <w:p w14:paraId="178A60CB" w14:textId="77777777" w:rsidR="00C378E7" w:rsidRPr="00C378E7" w:rsidRDefault="00C378E7" w:rsidP="00C378E7">
      <w:pPr>
        <w:pStyle w:val="EndNoteBibliography"/>
        <w:spacing w:after="0"/>
      </w:pPr>
      <w:r w:rsidRPr="00C378E7">
        <w:t>28.</w:t>
      </w:r>
      <w:r w:rsidRPr="00C378E7">
        <w:tab/>
        <w:t>Torres-Sanchez I, Valenza MC, Cabrera-Martos I, Lopez-Torres I, Benitez-Feliponi A, Conde-Valero A. Effects of an Exercise Intervention in Frail Older Patients with Chronic Obstructive Pulmonary Disease Hospitalized due to an Exacerbation: A Randomized Controlled Trial. COPD. 2017;14(1):37-42.</w:t>
      </w:r>
    </w:p>
    <w:p w14:paraId="085D8CA1" w14:textId="77777777" w:rsidR="00C378E7" w:rsidRPr="00C378E7" w:rsidRDefault="00C378E7" w:rsidP="00C378E7">
      <w:pPr>
        <w:pStyle w:val="EndNoteBibliography"/>
        <w:spacing w:after="0"/>
      </w:pPr>
      <w:r w:rsidRPr="00C378E7">
        <w:t>29.</w:t>
      </w:r>
      <w:r w:rsidRPr="00C378E7">
        <w:tab/>
        <w:t>Ortiz-Alonso J, Bustamante-Ara N, Valenzuela PL, Vidan-Astiz M, Rodriguez-Romo G, Mayordomo-Cava J, et al. Effect of a Simple Exercise Program on Hospitalization-Associated Disability in Older Patients: A Randomized Controlled Trial. Journal of the American Medical Directors Association. 2020;21(4):531-537.e531.</w:t>
      </w:r>
    </w:p>
    <w:p w14:paraId="61E65EC3" w14:textId="77777777" w:rsidR="00C378E7" w:rsidRPr="00C378E7" w:rsidRDefault="00C378E7" w:rsidP="00C378E7">
      <w:pPr>
        <w:pStyle w:val="EndNoteBibliography"/>
        <w:spacing w:after="0"/>
      </w:pPr>
      <w:r w:rsidRPr="00C378E7">
        <w:t>30.</w:t>
      </w:r>
      <w:r w:rsidRPr="00C378E7">
        <w:tab/>
        <w:t>Volkert D, Hubsch S, Oster P, Schlierf G. Nutritional support and functional status in undernourished geriatric patients during hospitalization and 6-month follow-up. Aging Clin Exp Res. 1996;8(6):386-395.</w:t>
      </w:r>
    </w:p>
    <w:p w14:paraId="58A9EC36" w14:textId="77777777" w:rsidR="00C378E7" w:rsidRPr="00C378E7" w:rsidRDefault="00C378E7" w:rsidP="00C378E7">
      <w:pPr>
        <w:pStyle w:val="EndNoteBibliography"/>
        <w:spacing w:after="0"/>
      </w:pPr>
      <w:r w:rsidRPr="00C378E7">
        <w:t>31.</w:t>
      </w:r>
      <w:r w:rsidRPr="00C378E7">
        <w:tab/>
        <w:t>Saez de Asteasu ML, Martinez-Velilla N, Ramirez-Velez R, Zambom-Ferraresi F, Galbete A, Cadore EL, et al. Biological sex as a tailoring variable for exercise prescription in hospitalized older adults. J Nutr Health Aging. 2024;28(11):100377.</w:t>
      </w:r>
    </w:p>
    <w:p w14:paraId="57260D48" w14:textId="77777777" w:rsidR="00C378E7" w:rsidRPr="00C378E7" w:rsidRDefault="00C378E7" w:rsidP="00C378E7">
      <w:pPr>
        <w:pStyle w:val="EndNoteBibliography"/>
        <w:spacing w:after="0"/>
      </w:pPr>
      <w:r w:rsidRPr="00C378E7">
        <w:t>32.</w:t>
      </w:r>
      <w:r w:rsidRPr="00C378E7">
        <w:tab/>
        <w:t>Saez de Asteasu MLS, Martínez-Velilla N, Zambom-Ferraresi F, García-Alonso Y, Galbete A, Ramírez-Vélez R, et al. Short-Term Multicomponent Exercise Impact on Muscle Function and Structure in Hospitalized Older at Risk of Acute Sarcopenia. J Cachexia Sarcopenia Muscle. 2024;15(6):2586-2594.</w:t>
      </w:r>
    </w:p>
    <w:p w14:paraId="0DF027CB" w14:textId="77777777" w:rsidR="00C378E7" w:rsidRPr="00C378E7" w:rsidRDefault="00C378E7" w:rsidP="00C378E7">
      <w:pPr>
        <w:pStyle w:val="EndNoteBibliography"/>
        <w:spacing w:after="0"/>
      </w:pPr>
      <w:r w:rsidRPr="00C378E7">
        <w:lastRenderedPageBreak/>
        <w:t>33.</w:t>
      </w:r>
      <w:r w:rsidRPr="00C378E7">
        <w:tab/>
        <w:t>Sandberg L, Bostrom A-M, Hagstromer M, Lindgren C, Kivipelto M, Sandlund C, et al. Feasibility of the "Preventing functional decline in acutely hospitalized older patients (PREV_FUNC)" study-A three-armed randomized controlled pilot trial. PloS one. 2024;19(6):e0304570.</w:t>
      </w:r>
    </w:p>
    <w:p w14:paraId="17E61605" w14:textId="77777777" w:rsidR="00C378E7" w:rsidRPr="00C378E7" w:rsidRDefault="00C378E7" w:rsidP="00C378E7">
      <w:pPr>
        <w:pStyle w:val="EndNoteBibliography"/>
        <w:spacing w:after="0"/>
      </w:pPr>
      <w:r w:rsidRPr="00C378E7">
        <w:t>34.</w:t>
      </w:r>
      <w:r w:rsidRPr="00C378E7">
        <w:tab/>
        <w:t>Sloan JP, Wing P, Dian L, Meneilly GS. A pilot study of anabolic steroids in elderly patients with hip fractures. J Am Geriatr Soc. 1992;40(11):1105-1111.</w:t>
      </w:r>
    </w:p>
    <w:p w14:paraId="5BB56DAC" w14:textId="77777777" w:rsidR="00C378E7" w:rsidRPr="00C378E7" w:rsidRDefault="00C378E7" w:rsidP="00C378E7">
      <w:pPr>
        <w:pStyle w:val="EndNoteBibliography"/>
        <w:spacing w:after="0"/>
      </w:pPr>
      <w:r w:rsidRPr="00C378E7">
        <w:t>35.</w:t>
      </w:r>
      <w:r w:rsidRPr="00C378E7">
        <w:tab/>
        <w:t>Martinez-Velilla N, Valenzuela PL, Saez de Asteasu ML, Zambom-Ferraresi F, Ramirez-Velez R, Garcia-Hermoso A, et al. Effects of a Tailored Exercise Intervention in Acutely Hospitalized Oldest Old Diabetic Adults: An Ancillary Analysis. J Clin Endocrinol Metab. 2021;106(2):e899-e906.</w:t>
      </w:r>
    </w:p>
    <w:p w14:paraId="75C4206D" w14:textId="77777777" w:rsidR="00C378E7" w:rsidRPr="00C378E7" w:rsidRDefault="00C378E7" w:rsidP="00C378E7">
      <w:pPr>
        <w:pStyle w:val="EndNoteBibliography"/>
        <w:spacing w:after="0"/>
      </w:pPr>
      <w:r w:rsidRPr="00C378E7">
        <w:t>36.</w:t>
      </w:r>
      <w:r w:rsidRPr="00C378E7">
        <w:tab/>
        <w:t>Saez de Asteasu ML, Martinez-Velilla N, Zambom-Ferraresi F, Casas-Herrero A, Cadore EL, Galbete A, et al. Assessing the impact of physical exercise on cognitive function in older medical patients during acute hospitalization: Secondary analysis of a randomized trial. PLoS Med. 2019;16(7):e1002852.</w:t>
      </w:r>
    </w:p>
    <w:p w14:paraId="1F402C6D" w14:textId="77777777" w:rsidR="00C378E7" w:rsidRPr="00C378E7" w:rsidRDefault="00C378E7" w:rsidP="00C378E7">
      <w:pPr>
        <w:pStyle w:val="EndNoteBibliography"/>
        <w:spacing w:after="0"/>
      </w:pPr>
      <w:r w:rsidRPr="00C378E7">
        <w:t>37.</w:t>
      </w:r>
      <w:r w:rsidRPr="00C378E7">
        <w:tab/>
        <w:t>Saez de Asteasu MLS, Martínez-Velilla N, Zambom-Ferraresi F, Galbete A, Ramírez-Vélez R, Cadore EL, et al. Dose-Response Relationship Between Exercise Duration and Enhanced Function and Cognition in Acutely Hospitalized Older Adults: A Secondary Analysis of a Randomized Clinical Trial. Innov Aging. 2024;8(6):igac053.</w:t>
      </w:r>
    </w:p>
    <w:p w14:paraId="12702983" w14:textId="77777777" w:rsidR="00C378E7" w:rsidRPr="00C378E7" w:rsidRDefault="00C378E7" w:rsidP="00C378E7">
      <w:pPr>
        <w:pStyle w:val="EndNoteBibliography"/>
        <w:spacing w:after="0"/>
      </w:pPr>
      <w:r w:rsidRPr="00C378E7">
        <w:t>38.</w:t>
      </w:r>
      <w:r w:rsidRPr="00C378E7">
        <w:tab/>
        <w:t>Monica Fan PE, Louis JK, Lim XYC, Subramaniam SGE, Seow JP, Aloweni F, et al. Impact of a Bedside Activity Device on the Functional Status of Hospitalized Older Adults: A Randomized Controlled Trial. Am J Nurs. 2023;123(3):22-29.</w:t>
      </w:r>
    </w:p>
    <w:p w14:paraId="339B33F3" w14:textId="77777777" w:rsidR="00C378E7" w:rsidRPr="00C378E7" w:rsidRDefault="00C378E7" w:rsidP="00C378E7">
      <w:pPr>
        <w:pStyle w:val="EndNoteBibliography"/>
        <w:spacing w:after="0"/>
      </w:pPr>
      <w:r w:rsidRPr="00C378E7">
        <w:t>39.</w:t>
      </w:r>
      <w:r w:rsidRPr="00C378E7">
        <w:tab/>
        <w:t>Karlsen A, Cullum CK, Norheim KL, Scheel FU, Zinglersen AH, Vahlgren J, et al. Neuromuscular Electrical Stimulation Preserves Leg Lean Mass in Geriatric Patients. Med Sci Sports Exerc. 2020;52(4):773-784.</w:t>
      </w:r>
    </w:p>
    <w:p w14:paraId="28F84147" w14:textId="77777777" w:rsidR="00C378E7" w:rsidRPr="00C378E7" w:rsidRDefault="00C378E7" w:rsidP="00C378E7">
      <w:pPr>
        <w:pStyle w:val="EndNoteBibliography"/>
        <w:spacing w:after="0"/>
      </w:pPr>
      <w:r w:rsidRPr="00C378E7">
        <w:t>40.</w:t>
      </w:r>
      <w:r w:rsidRPr="00C378E7">
        <w:tab/>
        <w:t>Cuevas-Lara C, De Asteasu MLS, Ramirez-Velez R, Izquierdo M, Antonanzas-Valencia C, Galbete A, et al. Effects of game-based interventions on functional capacity in acutely hospitalised older adults: Results of an open-label non-randomised clinical trial. Age and Ageing. 2022;51(1):afab247.</w:t>
      </w:r>
    </w:p>
    <w:p w14:paraId="0FECAE53" w14:textId="77777777" w:rsidR="00C378E7" w:rsidRPr="00C378E7" w:rsidRDefault="00C378E7" w:rsidP="00C378E7">
      <w:pPr>
        <w:pStyle w:val="EndNoteBibliography"/>
        <w:spacing w:after="0"/>
      </w:pPr>
      <w:r w:rsidRPr="00C378E7">
        <w:t>41.</w:t>
      </w:r>
      <w:r w:rsidRPr="00C378E7">
        <w:tab/>
        <w:t>Oestergaard AS, Mathiesen MH, Karlsen A, Turtumoeygaard IF, Vahlgren J, Kjaer M, et al. In acutely admitted geriatric patients, offering increased physical activity during hospitalization decreases length of stay and can improve mobility. Translational Sports Medicine. 2018;1(1):46-53.</w:t>
      </w:r>
    </w:p>
    <w:p w14:paraId="38ECC37C" w14:textId="77777777" w:rsidR="00C378E7" w:rsidRPr="00C378E7" w:rsidRDefault="00C378E7" w:rsidP="00C378E7">
      <w:pPr>
        <w:pStyle w:val="EndNoteBibliography"/>
        <w:spacing w:after="0"/>
      </w:pPr>
      <w:r w:rsidRPr="00C378E7">
        <w:t>42.</w:t>
      </w:r>
      <w:r w:rsidRPr="00C378E7">
        <w:tab/>
        <w:t>de Morton NA, Keating JL, Berlowitz DJ, Jackson B, Lim WK. Additional exercise does not change hospital or patient outcomes in older medical patients: a controlled clinical trial. Aust J Physiother. 2007;53(2):105-111.</w:t>
      </w:r>
    </w:p>
    <w:p w14:paraId="0DC19113" w14:textId="77777777" w:rsidR="00C378E7" w:rsidRPr="00C378E7" w:rsidRDefault="00C378E7" w:rsidP="00C378E7">
      <w:pPr>
        <w:pStyle w:val="EndNoteBibliography"/>
        <w:spacing w:after="0"/>
      </w:pPr>
      <w:r w:rsidRPr="00C378E7">
        <w:t>43.</w:t>
      </w:r>
      <w:r w:rsidRPr="00C378E7">
        <w:tab/>
        <w:t>Shearer T, Guthrie S. Facilitating early activities of daily living retraining to prevent functional decline in older adults. Aust Occup Ther J. 2013;60(5):319-325.</w:t>
      </w:r>
    </w:p>
    <w:p w14:paraId="358CA7D8" w14:textId="77777777" w:rsidR="00C378E7" w:rsidRPr="00C378E7" w:rsidRDefault="00C378E7" w:rsidP="00C378E7">
      <w:pPr>
        <w:pStyle w:val="EndNoteBibliography"/>
        <w:spacing w:after="0"/>
      </w:pPr>
      <w:r w:rsidRPr="00C378E7">
        <w:t>44.</w:t>
      </w:r>
      <w:r w:rsidRPr="00C378E7">
        <w:tab/>
        <w:t>Ni Chroinin D, Basic D, Conforti D, Shanley C. Functional deterioration in the month before hospitalisation is associated with in-hospital functional decline: an observational study. Eur Geriatr Med. 2018;9(3):321-327.</w:t>
      </w:r>
    </w:p>
    <w:p w14:paraId="562517F9" w14:textId="77777777" w:rsidR="00C378E7" w:rsidRPr="00C378E7" w:rsidRDefault="00C378E7" w:rsidP="00C378E7">
      <w:pPr>
        <w:pStyle w:val="EndNoteBibliography"/>
        <w:spacing w:after="0"/>
      </w:pPr>
      <w:r w:rsidRPr="00C378E7">
        <w:t>45.</w:t>
      </w:r>
      <w:r w:rsidRPr="00C378E7">
        <w:tab/>
        <w:t>Adamis D, Treloar A, Gregson N, Macdonald AJD, Martin FC. Delirium and the functional recovery of older medical inpatients after acute illness: the significance of biological factors. Archives of gerontology and geriatrics. 2011;52(3):276-280.</w:t>
      </w:r>
    </w:p>
    <w:p w14:paraId="2002FF9D" w14:textId="77777777" w:rsidR="00C378E7" w:rsidRPr="00C378E7" w:rsidRDefault="00C378E7" w:rsidP="00C378E7">
      <w:pPr>
        <w:pStyle w:val="EndNoteBibliography"/>
        <w:spacing w:after="0"/>
      </w:pPr>
      <w:r w:rsidRPr="00C378E7">
        <w:t>46.</w:t>
      </w:r>
      <w:r w:rsidRPr="00C378E7">
        <w:tab/>
        <w:t>Matsuo H, Yoshimura Y, Ishizaki N, Ueno T. Dysphagia is associated with functional decline during acute-care hospitalization of older patients. Geriatr Gerontol Int. 2017;17(10):1610-1616.</w:t>
      </w:r>
    </w:p>
    <w:p w14:paraId="7681E2B5" w14:textId="77777777" w:rsidR="00C378E7" w:rsidRPr="00C378E7" w:rsidRDefault="00C378E7" w:rsidP="00C378E7">
      <w:pPr>
        <w:pStyle w:val="EndNoteBibliography"/>
        <w:spacing w:after="0"/>
      </w:pPr>
      <w:r w:rsidRPr="00C378E7">
        <w:t>47.</w:t>
      </w:r>
      <w:r w:rsidRPr="00C378E7">
        <w:tab/>
        <w:t>Basic D, Ni Chroinin D, Conforti D, Shanley C. Predictors on admission of functional decline among older patients hospitalised for acute care: A prospective observational study. Australas J Ageing. 2017;36(4):57-63.</w:t>
      </w:r>
    </w:p>
    <w:p w14:paraId="63F8FAAA" w14:textId="77777777" w:rsidR="00C378E7" w:rsidRPr="00C378E7" w:rsidRDefault="00C378E7" w:rsidP="00C378E7">
      <w:pPr>
        <w:pStyle w:val="EndNoteBibliography"/>
        <w:spacing w:after="0"/>
      </w:pPr>
      <w:r w:rsidRPr="00C378E7">
        <w:lastRenderedPageBreak/>
        <w:t>48.</w:t>
      </w:r>
      <w:r w:rsidRPr="00C378E7">
        <w:tab/>
        <w:t>Van Ancum JM, Scheerman K, Pierik VD, Numans ST, Verlaan S, Smeenk HE, et al. Muscle Strength and Muscle Mass in Older Patients during Hospitalization: The EMPOWER Study. Gerontology. 2017;63(6):507-514.</w:t>
      </w:r>
    </w:p>
    <w:p w14:paraId="4795C5C4" w14:textId="77777777" w:rsidR="00C378E7" w:rsidRPr="00C378E7" w:rsidRDefault="00C378E7" w:rsidP="00C378E7">
      <w:pPr>
        <w:pStyle w:val="EndNoteBibliography"/>
        <w:spacing w:after="0"/>
      </w:pPr>
      <w:r w:rsidRPr="00C378E7">
        <w:t>49.</w:t>
      </w:r>
      <w:r w:rsidRPr="00C378E7">
        <w:tab/>
        <w:t>Van Dam R, Van Ancum JM, Verlaan S, Scheerman K, Meskers CGM, Maier AB. Lower Cognitive Function in Older Patients with Lower Muscle Strength and Muscle Mass. Dementia and geriatric cognitive disorders. 2018;45(3-4):243-250.</w:t>
      </w:r>
    </w:p>
    <w:p w14:paraId="3BD15F6C" w14:textId="77777777" w:rsidR="00C378E7" w:rsidRPr="00C378E7" w:rsidRDefault="00C378E7" w:rsidP="00C378E7">
      <w:pPr>
        <w:pStyle w:val="EndNoteBibliography"/>
        <w:spacing w:after="0"/>
      </w:pPr>
      <w:r w:rsidRPr="00C378E7">
        <w:t>50.</w:t>
      </w:r>
      <w:r w:rsidRPr="00C378E7">
        <w:tab/>
        <w:t>Aarden JJ, Reijnierse EM, van der Schaaf M, van der Esch M, Reichardt LA, van Seben R, et al. Longitudinal Changes in Muscle Mass, Muscle Strength, and Physical Performance in Acutely Hospitalized Older Adults. Journal of the American Medical Directors Association. 2021;22(4):839-845.e831.</w:t>
      </w:r>
    </w:p>
    <w:p w14:paraId="24998589" w14:textId="77777777" w:rsidR="00C378E7" w:rsidRPr="00C378E7" w:rsidRDefault="00C378E7" w:rsidP="00C378E7">
      <w:pPr>
        <w:pStyle w:val="EndNoteBibliography"/>
        <w:spacing w:after="0"/>
      </w:pPr>
      <w:r w:rsidRPr="00C378E7">
        <w:t>51.</w:t>
      </w:r>
      <w:r w:rsidRPr="00C378E7">
        <w:tab/>
        <w:t>Sleiman I, Rozzini R, Barbisoni P, Morandi A, Ricci A, Giordano A, et al. Functional trajectories during hospitalization: A prognostic sign for elderly patients. J Gerontol A Biol Sci Med Sci. 2009;64(6):659-663.</w:t>
      </w:r>
    </w:p>
    <w:p w14:paraId="445D3A0E" w14:textId="77777777" w:rsidR="00C378E7" w:rsidRPr="00C378E7" w:rsidRDefault="00C378E7" w:rsidP="00C378E7">
      <w:pPr>
        <w:pStyle w:val="EndNoteBibliography"/>
        <w:spacing w:after="0"/>
      </w:pPr>
      <w:r w:rsidRPr="00C378E7">
        <w:t>52.</w:t>
      </w:r>
      <w:r w:rsidRPr="00C378E7">
        <w:tab/>
        <w:t>Boltz M, Resnick B, Capezuti E, Shabbat N, Secic M. Function-focused care and changes in physical function in Chinese American and non-Chinese American hospitalized older adults. Rehabil Nurs. 2011;36(6):233-240.</w:t>
      </w:r>
    </w:p>
    <w:p w14:paraId="7EB92E6C" w14:textId="77777777" w:rsidR="00C378E7" w:rsidRPr="00C378E7" w:rsidRDefault="00C378E7" w:rsidP="00C378E7">
      <w:pPr>
        <w:pStyle w:val="EndNoteBibliography"/>
        <w:spacing w:after="0"/>
      </w:pPr>
      <w:r w:rsidRPr="00C378E7">
        <w:t>53.</w:t>
      </w:r>
      <w:r w:rsidRPr="00C378E7">
        <w:tab/>
        <w:t>Yoshikawa H, Komiya K, Goto A, Umeki K, Hiramatsu K, Kadota JI. Factors associated with changes in activities of daily living from admission to discharge among older patients with pneumonia. J Infect Chemother. 2024;30(2):129-133.</w:t>
      </w:r>
    </w:p>
    <w:p w14:paraId="20CA82DE" w14:textId="77777777" w:rsidR="00C378E7" w:rsidRPr="00C378E7" w:rsidRDefault="00C378E7" w:rsidP="00C378E7">
      <w:pPr>
        <w:pStyle w:val="EndNoteBibliography"/>
        <w:spacing w:after="0"/>
      </w:pPr>
      <w:r w:rsidRPr="00C378E7">
        <w:t>54.</w:t>
      </w:r>
      <w:r w:rsidRPr="00C378E7">
        <w:tab/>
        <w:t>Sakaguchi K, Uemura Y, Shibata R, Ishikawa S, Takemoto K, Murohara T, et al. Differences in clinical outcomes between octogenarian and nonagenarian patients with acute heart failure. Geriatr Gerontol Int. 2023;23(3):227-233.</w:t>
      </w:r>
    </w:p>
    <w:p w14:paraId="14DF80EC" w14:textId="77777777" w:rsidR="00C378E7" w:rsidRPr="00C378E7" w:rsidRDefault="00C378E7" w:rsidP="00C378E7">
      <w:pPr>
        <w:pStyle w:val="EndNoteBibliography"/>
        <w:spacing w:after="0"/>
      </w:pPr>
      <w:r w:rsidRPr="00C378E7">
        <w:t>55.</w:t>
      </w:r>
      <w:r w:rsidRPr="00C378E7">
        <w:tab/>
        <w:t>Hartley P, Romero-Ortuno R, Wellwood I, Deaton C. Changes in muscle strength and physical function in older patients during and after hospitalisation: a prospective repeated-measures cohort study. Age and Ageing. 2021;50(1):153-160.</w:t>
      </w:r>
    </w:p>
    <w:p w14:paraId="062E9236" w14:textId="77777777" w:rsidR="00C378E7" w:rsidRPr="00C378E7" w:rsidRDefault="00C378E7" w:rsidP="00C378E7">
      <w:pPr>
        <w:pStyle w:val="EndNoteBibliography"/>
        <w:spacing w:after="0"/>
      </w:pPr>
      <w:r w:rsidRPr="00C378E7">
        <w:t>56.</w:t>
      </w:r>
      <w:r w:rsidRPr="00C378E7">
        <w:tab/>
        <w:t>Chang HC, Lu YY, Kao SL. Association of frailty and functional recovery in an Acute Care for Elders unit: a prospective observational study. BMC Geriatr. 2022;22(1):608.</w:t>
      </w:r>
    </w:p>
    <w:p w14:paraId="29734DBC" w14:textId="77777777" w:rsidR="00C378E7" w:rsidRPr="00C378E7" w:rsidRDefault="00C378E7" w:rsidP="00C378E7">
      <w:pPr>
        <w:pStyle w:val="EndNoteBibliography"/>
        <w:spacing w:after="0"/>
      </w:pPr>
      <w:r w:rsidRPr="00C378E7">
        <w:t>57.</w:t>
      </w:r>
      <w:r w:rsidRPr="00C378E7">
        <w:tab/>
        <w:t>Rommersbach N, Wirth R, Lueg G, Klimek C, Schnatmann M, Liermann D, et al. The impact of disease-related immobilization on thigh muscle mass and strength in older hospitalized patients. BMC Geriatr. 2020;20(1):500.</w:t>
      </w:r>
    </w:p>
    <w:p w14:paraId="2DD63662" w14:textId="77777777" w:rsidR="00C378E7" w:rsidRPr="00C378E7" w:rsidRDefault="00C378E7" w:rsidP="00C378E7">
      <w:pPr>
        <w:pStyle w:val="EndNoteBibliography"/>
        <w:spacing w:after="0"/>
      </w:pPr>
      <w:r w:rsidRPr="00C378E7">
        <w:t>58.</w:t>
      </w:r>
      <w:r w:rsidRPr="00C378E7">
        <w:tab/>
        <w:t>Norheim KL, Bautmans I, Kjaer M. Handgrip strength shows no improvements in geriatric patients with persistent inflammation during hospitalization. Exp Gerontol. 2017;99:115-119.</w:t>
      </w:r>
    </w:p>
    <w:p w14:paraId="51841CB3" w14:textId="77777777" w:rsidR="00C378E7" w:rsidRPr="00C378E7" w:rsidRDefault="00C378E7" w:rsidP="00C378E7">
      <w:pPr>
        <w:pStyle w:val="EndNoteBibliography"/>
        <w:spacing w:after="0"/>
      </w:pPr>
      <w:r w:rsidRPr="00C378E7">
        <w:t>59.</w:t>
      </w:r>
      <w:r w:rsidRPr="00C378E7">
        <w:tab/>
        <w:t>Karlsen A, Loeb MR, Andersen KB, Joergensen KJ, Scheel FU, Turtumoeygard IF, et al. Improved Functional Performance in Geriatric Patients During Hospital Stay. Am J Phys Med Rehabil. 2017;96(5):e78-e84.</w:t>
      </w:r>
    </w:p>
    <w:p w14:paraId="494A03AD" w14:textId="77777777" w:rsidR="00C378E7" w:rsidRPr="00C378E7" w:rsidRDefault="00C378E7" w:rsidP="00C378E7">
      <w:pPr>
        <w:pStyle w:val="EndNoteBibliography"/>
        <w:spacing w:after="0"/>
      </w:pPr>
      <w:r w:rsidRPr="00C378E7">
        <w:t>60.</w:t>
      </w:r>
      <w:r w:rsidRPr="00C378E7">
        <w:tab/>
        <w:t>Rossi AP, Zanandrea V, Zoico E, Zanardo M, Caliari C, Confente S, et al. Inflammation and nutritional status as predictors of physical performance and strength loss during hospitalization. Eur J Clin Nutr. 2016;70(12):1439-1442.</w:t>
      </w:r>
    </w:p>
    <w:p w14:paraId="2492EA85" w14:textId="77777777" w:rsidR="00C378E7" w:rsidRPr="00C378E7" w:rsidRDefault="00C378E7" w:rsidP="00C378E7">
      <w:pPr>
        <w:pStyle w:val="EndNoteBibliography"/>
        <w:spacing w:after="0"/>
      </w:pPr>
      <w:r w:rsidRPr="00C378E7">
        <w:t>61.</w:t>
      </w:r>
      <w:r w:rsidRPr="00C378E7">
        <w:tab/>
        <w:t>Zisberg A, Zlotnick C, Gur-Yaish N, Admi H, Sinoff G, Shadmi E. Functional decline and satisfaction with nursing care among older hospitalized adults. Int J Nurs Pract. 2015;21(5):645-652.</w:t>
      </w:r>
    </w:p>
    <w:p w14:paraId="215EA100" w14:textId="77777777" w:rsidR="00C378E7" w:rsidRPr="00C378E7" w:rsidRDefault="00C378E7" w:rsidP="00C378E7">
      <w:pPr>
        <w:pStyle w:val="EndNoteBibliography"/>
        <w:spacing w:after="0"/>
      </w:pPr>
      <w:r w:rsidRPr="00C378E7">
        <w:t>62.</w:t>
      </w:r>
      <w:r w:rsidRPr="00C378E7">
        <w:tab/>
        <w:t>Matsuo H, Yoshimura Y, Fujita S, Maeno Y. Incidence of Dysphagia and Its Association With Functional Recovery and 1-Year Mortality in Hospitalized Older Patients With Heart Failure: A Prospective Cohort Study. JPEN J Parenter Enteral Nutr. 2021;45(2):372-380.</w:t>
      </w:r>
    </w:p>
    <w:p w14:paraId="17FA974E" w14:textId="77777777" w:rsidR="00C378E7" w:rsidRPr="00C378E7" w:rsidRDefault="00C378E7" w:rsidP="00C378E7">
      <w:pPr>
        <w:pStyle w:val="EndNoteBibliography"/>
        <w:spacing w:after="0"/>
      </w:pPr>
      <w:r w:rsidRPr="00C378E7">
        <w:t>63.</w:t>
      </w:r>
      <w:r w:rsidRPr="00C378E7">
        <w:tab/>
        <w:t>Zaslavsky O, Zisberg A, Shadmi E. Impact of functional change before and during hospitalization on functional recovery 1 month following hospitalization. J Gerontol A Biol Sci Med Sci. 2015;70(3):381-386.</w:t>
      </w:r>
    </w:p>
    <w:p w14:paraId="4CB38445" w14:textId="77777777" w:rsidR="00C378E7" w:rsidRPr="00C378E7" w:rsidRDefault="00C378E7" w:rsidP="00C378E7">
      <w:pPr>
        <w:pStyle w:val="EndNoteBibliography"/>
        <w:spacing w:after="0"/>
      </w:pPr>
      <w:r w:rsidRPr="00C378E7">
        <w:t>64.</w:t>
      </w:r>
      <w:r w:rsidRPr="00C378E7">
        <w:tab/>
        <w:t>Uemura Y, Shibata R, Ishikawa S, Takemoto K, Murohara T, Watarai M. The association between oral health status and physical function in elderly patients with acute heart failure. Clin Exp Dent Res. 2023;10(1):e824.</w:t>
      </w:r>
    </w:p>
    <w:p w14:paraId="3C50585F" w14:textId="77777777" w:rsidR="00C378E7" w:rsidRPr="00C378E7" w:rsidRDefault="00C378E7" w:rsidP="00C378E7">
      <w:pPr>
        <w:pStyle w:val="EndNoteBibliography"/>
        <w:spacing w:after="0"/>
      </w:pPr>
      <w:r w:rsidRPr="00C378E7">
        <w:lastRenderedPageBreak/>
        <w:t>65.</w:t>
      </w:r>
      <w:r w:rsidRPr="00C378E7">
        <w:tab/>
        <w:t>Hartley PJ, Keevil VL, Alushi L, Charles RL, Conroy EB, Costello PM, et al. Earlier Physical Therapy Input Is Associated With a Reduced Length of Hospital Stay and Reduced Care Needs on Discharge in Frail Older Inpatients: An Observational Study. J Geriatr Phys Ther. 2019;42(2):e7-e14.</w:t>
      </w:r>
    </w:p>
    <w:p w14:paraId="0B7A9D47" w14:textId="77777777" w:rsidR="00C378E7" w:rsidRPr="00C378E7" w:rsidRDefault="00C378E7" w:rsidP="00C378E7">
      <w:pPr>
        <w:pStyle w:val="EndNoteBibliography"/>
        <w:spacing w:after="0"/>
      </w:pPr>
      <w:r w:rsidRPr="00C378E7">
        <w:t>66.</w:t>
      </w:r>
      <w:r w:rsidRPr="00C378E7">
        <w:tab/>
        <w:t>Chao CT, Tsai HB. Functional decline among elderly patients admitted for different illnesses: A cohort study. Int J Clin Exp Med. 2016;9(6):11942-11949.</w:t>
      </w:r>
    </w:p>
    <w:p w14:paraId="3E9A8746" w14:textId="77777777" w:rsidR="00C378E7" w:rsidRPr="00C378E7" w:rsidRDefault="00C378E7" w:rsidP="00C378E7">
      <w:pPr>
        <w:pStyle w:val="EndNoteBibliography"/>
        <w:spacing w:after="0"/>
      </w:pPr>
      <w:r w:rsidRPr="00C378E7">
        <w:t>67.</w:t>
      </w:r>
      <w:r w:rsidRPr="00C378E7">
        <w:tab/>
        <w:t>Saez de Asteasu ML, Martinez-Velilla N, Zambom-Ferraresi F, Casas-Herrero A, Millor N, Izquierdo M. Quantifying physical functional trajectory in hospitalized older adults using body worn inertial sensors. J Biomech. 2019;92:105-111.</w:t>
      </w:r>
    </w:p>
    <w:p w14:paraId="5A46B088" w14:textId="77777777" w:rsidR="00C378E7" w:rsidRPr="00C378E7" w:rsidRDefault="00C378E7" w:rsidP="00C378E7">
      <w:pPr>
        <w:pStyle w:val="EndNoteBibliography"/>
        <w:spacing w:after="0"/>
      </w:pPr>
      <w:r w:rsidRPr="00C378E7">
        <w:t>68.</w:t>
      </w:r>
      <w:r w:rsidRPr="00C378E7">
        <w:tab/>
        <w:t>Martin-Salvador A, Torres-Sanchez I, Saez-Roca G, Lopez-Torres I, Rodriguez-Alzueta E, Valenza MC. Age Group Analysis of Psychological, Physical and Functional Deterioration in Patients Hospitalized for Pneumonia. Arch Bronconeumol 2015;51(10):496-501.</w:t>
      </w:r>
    </w:p>
    <w:p w14:paraId="215AE3B9" w14:textId="77777777" w:rsidR="00C378E7" w:rsidRPr="00C378E7" w:rsidRDefault="00C378E7" w:rsidP="00C378E7">
      <w:pPr>
        <w:pStyle w:val="EndNoteBibliography"/>
        <w:spacing w:after="0"/>
      </w:pPr>
      <w:r w:rsidRPr="00C378E7">
        <w:t>69.</w:t>
      </w:r>
      <w:r w:rsidRPr="00C378E7">
        <w:tab/>
        <w:t>Bodilsen AC, Pedersen MM, Petersen J, Beyer N, Andersen O, Lawson Smith L, et al. Acute Hospitalization of the Older Patient: Changes in Muscle Strength and Functional Performance During Hospitalization and 30 Days After Discharge. American Journal of Physical Medicine &amp; Rehabilitation. 2013;92(9):789-796.</w:t>
      </w:r>
    </w:p>
    <w:p w14:paraId="5312FC1B" w14:textId="77777777" w:rsidR="00C378E7" w:rsidRPr="00C378E7" w:rsidRDefault="00C378E7" w:rsidP="00C378E7">
      <w:pPr>
        <w:pStyle w:val="EndNoteBibliography"/>
        <w:spacing w:after="0"/>
      </w:pPr>
      <w:r w:rsidRPr="00C378E7">
        <w:t>70.</w:t>
      </w:r>
      <w:r w:rsidRPr="00C378E7">
        <w:tab/>
        <w:t>Iida H, Sakai Y, Watanabe T, Matsui H, Takemura M, Matsui Y, et al. Sarcopenia affects conservative treatment of osteoporotic vertebral fracture. Osteoporosis and Sarcopenia. 2018;4(3):114-117.</w:t>
      </w:r>
    </w:p>
    <w:p w14:paraId="56019050" w14:textId="77777777" w:rsidR="00C378E7" w:rsidRPr="00C378E7" w:rsidRDefault="00C378E7" w:rsidP="00C378E7">
      <w:pPr>
        <w:pStyle w:val="EndNoteBibliography"/>
        <w:spacing w:after="0"/>
      </w:pPr>
      <w:r w:rsidRPr="00C378E7">
        <w:t>71.</w:t>
      </w:r>
      <w:r w:rsidRPr="00C378E7">
        <w:tab/>
        <w:t>Matsuo H, Yoshimura Y, Maeno Y, Tanaka S. Possible sarcopenia and its association with hospital-associated dysphagia and decline in physical function: Findings from a heart failure patients prospective cohort study. Clin Nutr ESPEN. 2024;63:364-370.</w:t>
      </w:r>
    </w:p>
    <w:p w14:paraId="32EA18AF" w14:textId="77777777" w:rsidR="00C378E7" w:rsidRPr="00C378E7" w:rsidRDefault="00C378E7" w:rsidP="00C378E7">
      <w:pPr>
        <w:pStyle w:val="EndNoteBibliography"/>
        <w:spacing w:after="0"/>
      </w:pPr>
      <w:r w:rsidRPr="00C378E7">
        <w:t>72.</w:t>
      </w:r>
      <w:r w:rsidRPr="00C378E7">
        <w:tab/>
        <w:t>Gatenio-Hefling O, Tzemah-Shahar R, Asraf K, Dilian O, Gil E, Agmon M. Revisiting the "Timed Up and Go" test: a 12-s cut-off can predict Hospitalization Associated Functional Decline in older adults. GeroScience. 2024;47:1039-1048.</w:t>
      </w:r>
    </w:p>
    <w:p w14:paraId="50889326" w14:textId="77777777" w:rsidR="00C378E7" w:rsidRPr="00C378E7" w:rsidRDefault="00C378E7" w:rsidP="00C378E7">
      <w:pPr>
        <w:pStyle w:val="EndNoteBibliography"/>
        <w:spacing w:after="0"/>
      </w:pPr>
      <w:r w:rsidRPr="00C378E7">
        <w:t>73.</w:t>
      </w:r>
      <w:r w:rsidRPr="00C378E7">
        <w:tab/>
        <w:t>Palese A, Gonella S, Moreale R, Guarnier A, Barelli P, Zambiasi P, et al. Hospital-acquired functional decline in older patients cared for in acute medical wards and predictors: Findings from a multicentre longitudinal study. Geriatric Nursing. 2016;37(3):192-199.</w:t>
      </w:r>
    </w:p>
    <w:p w14:paraId="76769495" w14:textId="77777777" w:rsidR="00C378E7" w:rsidRPr="00C378E7" w:rsidRDefault="00C378E7" w:rsidP="00C378E7">
      <w:pPr>
        <w:pStyle w:val="EndNoteBibliography"/>
        <w:spacing w:after="0"/>
      </w:pPr>
      <w:r w:rsidRPr="00C378E7">
        <w:t>74.</w:t>
      </w:r>
      <w:r w:rsidRPr="00C378E7">
        <w:tab/>
        <w:t>Pourhassan M, Rommersbach N, Lueg G, Klimek C, Schnatmann M, Liermann D, et al. The Impact of Malnutrition on Acute Muscle Wasting in Frail Older Hospitalized Patients. Nutrients. 2020;12(5).</w:t>
      </w:r>
    </w:p>
    <w:p w14:paraId="30F0392D" w14:textId="77777777" w:rsidR="00C378E7" w:rsidRPr="00C378E7" w:rsidRDefault="00C378E7" w:rsidP="00C378E7">
      <w:pPr>
        <w:pStyle w:val="EndNoteBibliography"/>
        <w:spacing w:after="0"/>
      </w:pPr>
      <w:r w:rsidRPr="00C378E7">
        <w:t>75.</w:t>
      </w:r>
      <w:r w:rsidRPr="00C378E7">
        <w:tab/>
        <w:t>Hansen JS, Brockhattingen KK, Andersen-Ranberg K. Assessment of Sarcopenia by Ultrasound. A Feasibility Study in Acutely Admitted Danish Geriatric Inpatients. Eur J Geriatric Gerontol. 2023;5(3):196-202.</w:t>
      </w:r>
    </w:p>
    <w:p w14:paraId="39552DAC" w14:textId="77777777" w:rsidR="00C378E7" w:rsidRPr="00C378E7" w:rsidRDefault="00C378E7" w:rsidP="00C378E7">
      <w:pPr>
        <w:pStyle w:val="EndNoteBibliography"/>
        <w:spacing w:after="0"/>
      </w:pPr>
      <w:r w:rsidRPr="00C378E7">
        <w:t>76.</w:t>
      </w:r>
      <w:r w:rsidRPr="00C378E7">
        <w:tab/>
        <w:t>Aldrich L, Ispoglou T, Prokopidis K, Alqallaf J, Wilson O, Stavropoulos-Kalinoglou A. Acute Sarcopenia: Systematic Review and Meta-Analysis on Its Incidence and Muscle Parameter Shifts During Hospitalisation. J Cachexia Sarcopenia Muscle. 2024;16(1):e13662.</w:t>
      </w:r>
    </w:p>
    <w:p w14:paraId="3D426789" w14:textId="77777777" w:rsidR="00C378E7" w:rsidRPr="00C378E7" w:rsidRDefault="00C378E7" w:rsidP="00C378E7">
      <w:pPr>
        <w:pStyle w:val="EndNoteBibliography"/>
        <w:spacing w:after="0"/>
      </w:pPr>
      <w:r w:rsidRPr="00C378E7">
        <w:t>77.</w:t>
      </w:r>
      <w:r w:rsidRPr="00C378E7">
        <w:tab/>
        <w:t>Puthucheary ZA, Rawal J, McPhail M, Connolly B, Ratnayake G, Chan P, et al. Acute skeletal muscle wasting in critical illness. JAMA. 2013;310(15):1591-1600.</w:t>
      </w:r>
    </w:p>
    <w:p w14:paraId="583CE9D0" w14:textId="77777777" w:rsidR="00C378E7" w:rsidRPr="00C378E7" w:rsidRDefault="00C378E7" w:rsidP="00C378E7">
      <w:pPr>
        <w:pStyle w:val="EndNoteBibliography"/>
        <w:spacing w:after="0"/>
      </w:pPr>
      <w:r w:rsidRPr="00C378E7">
        <w:t>78.</w:t>
      </w:r>
      <w:r w:rsidRPr="00C378E7">
        <w:tab/>
        <w:t>Gatt M, Anderson AD, Reddy BS, Hayward-Sampson P, Tring IC, MacFie J. Randomized clinical trial of multimodal optimization of surgical care in patients undergoing major colonic resection. Br J Surg. 2005;92(11):1354-1362.</w:t>
      </w:r>
    </w:p>
    <w:p w14:paraId="68B5F9F8" w14:textId="77777777" w:rsidR="00C378E7" w:rsidRPr="00C378E7" w:rsidRDefault="00C378E7" w:rsidP="00C378E7">
      <w:pPr>
        <w:pStyle w:val="EndNoteBibliography"/>
        <w:spacing w:after="0"/>
      </w:pPr>
      <w:r w:rsidRPr="00C378E7">
        <w:t>79.</w:t>
      </w:r>
      <w:r w:rsidRPr="00C378E7">
        <w:tab/>
        <w:t>Nygren J, Soop M, Thorell A, Hausel J, Ljungqvist O, Group E. An enhanced-recovery protocol improves outcome after colorectal resection already during the first year: a single-center experience in 168 consecutive patients. Dis Colon Rectum. 2009;52(5):978-985.</w:t>
      </w:r>
    </w:p>
    <w:p w14:paraId="103F0296" w14:textId="77777777" w:rsidR="00C378E7" w:rsidRPr="00C378E7" w:rsidRDefault="00C378E7" w:rsidP="00C378E7">
      <w:pPr>
        <w:pStyle w:val="EndNoteBibliography"/>
        <w:spacing w:after="0"/>
      </w:pPr>
      <w:r w:rsidRPr="00C378E7">
        <w:t>80.</w:t>
      </w:r>
      <w:r w:rsidRPr="00C378E7">
        <w:tab/>
        <w:t>de Carvalho ACM, Gomes CS, Menezes K, Fernandes J, Azevedo IG, Correa L, et al. Hospitalization is associated with handgrip strength decline in older adults: a longitudinal study. Aging Clin Exp Res. 2022;34(3):619-624.</w:t>
      </w:r>
    </w:p>
    <w:p w14:paraId="1B2064CB" w14:textId="77777777" w:rsidR="00C378E7" w:rsidRPr="00C378E7" w:rsidRDefault="00C378E7" w:rsidP="00C378E7">
      <w:pPr>
        <w:pStyle w:val="EndNoteBibliography"/>
        <w:spacing w:after="0"/>
      </w:pPr>
      <w:r w:rsidRPr="00C378E7">
        <w:t>81.</w:t>
      </w:r>
      <w:r w:rsidRPr="00C378E7">
        <w:tab/>
        <w:t>Klausen HH, Bodilsen AC, Petersen J, Bandholm T, Haupt T, Sivertsen DM, et al. How inflammation underlies physical and organ function in acutely admitted older medical patients. Mech Ageing Dev. 2017;164:67-75.</w:t>
      </w:r>
    </w:p>
    <w:p w14:paraId="0792ED6A" w14:textId="77777777" w:rsidR="00C378E7" w:rsidRPr="00C378E7" w:rsidRDefault="00C378E7" w:rsidP="00C378E7">
      <w:pPr>
        <w:pStyle w:val="EndNoteBibliography"/>
        <w:spacing w:after="0"/>
      </w:pPr>
      <w:r w:rsidRPr="00C378E7">
        <w:lastRenderedPageBreak/>
        <w:t>82.</w:t>
      </w:r>
      <w:r w:rsidRPr="00C378E7">
        <w:tab/>
        <w:t>Op Het Veld LPM, de Vet HCW, van Rossum E, Kempen G, van Kuijk SMJ, Beurskens A. Substitution of Fried's performance-based physical frailty criteria with self-report questions. Arch Gerontol Geriatr. 2018;75:91-95.</w:t>
      </w:r>
    </w:p>
    <w:p w14:paraId="6F66FDF8" w14:textId="77777777" w:rsidR="00C378E7" w:rsidRPr="00C378E7" w:rsidRDefault="00C378E7" w:rsidP="00C378E7">
      <w:pPr>
        <w:pStyle w:val="EndNoteBibliography"/>
        <w:spacing w:after="0"/>
      </w:pPr>
      <w:r w:rsidRPr="00C378E7">
        <w:t>83.</w:t>
      </w:r>
      <w:r w:rsidRPr="00C378E7">
        <w:tab/>
        <w:t>Kehler DS, Theou O, Rockwood K. Bed rest and accelerated aging in relation to the musculoskeletal and cardiovascular systems and frailty biomarkers: A review. Exp Gerontol. 2019;124:110643.</w:t>
      </w:r>
    </w:p>
    <w:p w14:paraId="5E7A91ED" w14:textId="77777777" w:rsidR="00C378E7" w:rsidRPr="00C378E7" w:rsidRDefault="00C378E7" w:rsidP="00C378E7">
      <w:pPr>
        <w:pStyle w:val="EndNoteBibliography"/>
      </w:pPr>
      <w:r w:rsidRPr="00C378E7">
        <w:t>84.</w:t>
      </w:r>
      <w:r w:rsidRPr="00C378E7">
        <w:tab/>
        <w:t>von Haehling S, Coats AJS, Anker SD. Ethical guidelines for publishing in the Journal of Cachexia, Sarcopenia and Muscle: Update 2023. J Cachexia Sarcopenia Muscle. 2023;14(6):2981-2983.</w:t>
      </w:r>
    </w:p>
    <w:p w14:paraId="444EAECA" w14:textId="2FB2191F" w:rsidR="00E7275F" w:rsidRDefault="00C567F3">
      <w:r>
        <w:fldChar w:fldCharType="end"/>
      </w:r>
    </w:p>
    <w:sectPr w:rsidR="00E727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D4A45" w14:textId="77777777" w:rsidR="000455AF" w:rsidRDefault="000455AF" w:rsidP="004B54AC">
      <w:pPr>
        <w:spacing w:after="0" w:line="240" w:lineRule="auto"/>
      </w:pPr>
      <w:r>
        <w:separator/>
      </w:r>
    </w:p>
  </w:endnote>
  <w:endnote w:type="continuationSeparator" w:id="0">
    <w:p w14:paraId="2B7D85C7" w14:textId="77777777" w:rsidR="000455AF" w:rsidRDefault="000455AF" w:rsidP="004B5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2995795"/>
      <w:docPartObj>
        <w:docPartGallery w:val="Page Numbers (Bottom of Page)"/>
        <w:docPartUnique/>
      </w:docPartObj>
    </w:sdtPr>
    <w:sdtEndPr>
      <w:rPr>
        <w:noProof/>
      </w:rPr>
    </w:sdtEndPr>
    <w:sdtContent>
      <w:p w14:paraId="166D6E5C" w14:textId="3D74BF04" w:rsidR="0006436A" w:rsidRDefault="000643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9F1EFF" w14:textId="77777777" w:rsidR="0006436A" w:rsidRDefault="000643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07F38" w14:textId="77777777" w:rsidR="000455AF" w:rsidRDefault="000455AF" w:rsidP="004B54AC">
      <w:pPr>
        <w:spacing w:after="0" w:line="240" w:lineRule="auto"/>
      </w:pPr>
      <w:r>
        <w:separator/>
      </w:r>
    </w:p>
  </w:footnote>
  <w:footnote w:type="continuationSeparator" w:id="0">
    <w:p w14:paraId="2D1DC09A" w14:textId="77777777" w:rsidR="000455AF" w:rsidRDefault="000455AF" w:rsidP="004B54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B97AF8"/>
    <w:multiLevelType w:val="hybridMultilevel"/>
    <w:tmpl w:val="3D6CB680"/>
    <w:lvl w:ilvl="0" w:tplc="BD587E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DF67DE"/>
    <w:multiLevelType w:val="hybridMultilevel"/>
    <w:tmpl w:val="F286A54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CF11746"/>
    <w:multiLevelType w:val="hybridMultilevel"/>
    <w:tmpl w:val="FF505CE2"/>
    <w:lvl w:ilvl="0" w:tplc="D8CA748C">
      <w:start w:val="1"/>
      <w:numFmt w:val="bullet"/>
      <w:lvlText w:val=""/>
      <w:lvlJc w:val="left"/>
      <w:pPr>
        <w:ind w:left="720" w:hanging="360"/>
      </w:pPr>
      <w:rPr>
        <w:rFonts w:ascii="Symbol" w:hAnsi="Symbol"/>
      </w:rPr>
    </w:lvl>
    <w:lvl w:ilvl="1" w:tplc="86B8AAD6">
      <w:start w:val="1"/>
      <w:numFmt w:val="bullet"/>
      <w:lvlText w:val=""/>
      <w:lvlJc w:val="left"/>
      <w:pPr>
        <w:ind w:left="720" w:hanging="360"/>
      </w:pPr>
      <w:rPr>
        <w:rFonts w:ascii="Symbol" w:hAnsi="Symbol"/>
      </w:rPr>
    </w:lvl>
    <w:lvl w:ilvl="2" w:tplc="5CCC726A">
      <w:start w:val="1"/>
      <w:numFmt w:val="bullet"/>
      <w:lvlText w:val=""/>
      <w:lvlJc w:val="left"/>
      <w:pPr>
        <w:ind w:left="720" w:hanging="360"/>
      </w:pPr>
      <w:rPr>
        <w:rFonts w:ascii="Symbol" w:hAnsi="Symbol"/>
      </w:rPr>
    </w:lvl>
    <w:lvl w:ilvl="3" w:tplc="C372A172">
      <w:start w:val="1"/>
      <w:numFmt w:val="bullet"/>
      <w:lvlText w:val=""/>
      <w:lvlJc w:val="left"/>
      <w:pPr>
        <w:ind w:left="720" w:hanging="360"/>
      </w:pPr>
      <w:rPr>
        <w:rFonts w:ascii="Symbol" w:hAnsi="Symbol"/>
      </w:rPr>
    </w:lvl>
    <w:lvl w:ilvl="4" w:tplc="FFECBCBC">
      <w:start w:val="1"/>
      <w:numFmt w:val="bullet"/>
      <w:lvlText w:val=""/>
      <w:lvlJc w:val="left"/>
      <w:pPr>
        <w:ind w:left="720" w:hanging="360"/>
      </w:pPr>
      <w:rPr>
        <w:rFonts w:ascii="Symbol" w:hAnsi="Symbol"/>
      </w:rPr>
    </w:lvl>
    <w:lvl w:ilvl="5" w:tplc="2886F1FC">
      <w:start w:val="1"/>
      <w:numFmt w:val="bullet"/>
      <w:lvlText w:val=""/>
      <w:lvlJc w:val="left"/>
      <w:pPr>
        <w:ind w:left="720" w:hanging="360"/>
      </w:pPr>
      <w:rPr>
        <w:rFonts w:ascii="Symbol" w:hAnsi="Symbol"/>
      </w:rPr>
    </w:lvl>
    <w:lvl w:ilvl="6" w:tplc="0564177C">
      <w:start w:val="1"/>
      <w:numFmt w:val="bullet"/>
      <w:lvlText w:val=""/>
      <w:lvlJc w:val="left"/>
      <w:pPr>
        <w:ind w:left="720" w:hanging="360"/>
      </w:pPr>
      <w:rPr>
        <w:rFonts w:ascii="Symbol" w:hAnsi="Symbol"/>
      </w:rPr>
    </w:lvl>
    <w:lvl w:ilvl="7" w:tplc="536829B6">
      <w:start w:val="1"/>
      <w:numFmt w:val="bullet"/>
      <w:lvlText w:val=""/>
      <w:lvlJc w:val="left"/>
      <w:pPr>
        <w:ind w:left="720" w:hanging="360"/>
      </w:pPr>
      <w:rPr>
        <w:rFonts w:ascii="Symbol" w:hAnsi="Symbol"/>
      </w:rPr>
    </w:lvl>
    <w:lvl w:ilvl="8" w:tplc="B9B27F90">
      <w:start w:val="1"/>
      <w:numFmt w:val="bullet"/>
      <w:lvlText w:val=""/>
      <w:lvlJc w:val="left"/>
      <w:pPr>
        <w:ind w:left="720" w:hanging="360"/>
      </w:pPr>
      <w:rPr>
        <w:rFonts w:ascii="Symbol" w:hAnsi="Symbol"/>
      </w:rPr>
    </w:lvl>
  </w:abstractNum>
  <w:num w:numId="1" w16cid:durableId="190536357">
    <w:abstractNumId w:val="0"/>
  </w:num>
  <w:num w:numId="2" w16cid:durableId="209919301">
    <w:abstractNumId w:val="2"/>
  </w:num>
  <w:num w:numId="3" w16cid:durableId="2757911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1&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5et0r3dat26e02eppeww0vd0rsxzprfsx&quot;&gt;TC EndNote Library 2.0&lt;record-ids&gt;&lt;item&gt;1&lt;/item&gt;&lt;item&gt;6&lt;/item&gt;&lt;item&gt;7&lt;/item&gt;&lt;item&gt;46&lt;/item&gt;&lt;item&gt;47&lt;/item&gt;&lt;item&gt;62&lt;/item&gt;&lt;item&gt;68&lt;/item&gt;&lt;item&gt;69&lt;/item&gt;&lt;item&gt;12187&lt;/item&gt;&lt;item&gt;12327&lt;/item&gt;&lt;item&gt;12413&lt;/item&gt;&lt;item&gt;12656&lt;/item&gt;&lt;item&gt;12745&lt;/item&gt;&lt;item&gt;13250&lt;/item&gt;&lt;item&gt;13345&lt;/item&gt;&lt;item&gt;14127&lt;/item&gt;&lt;item&gt;15610&lt;/item&gt;&lt;item&gt;15817&lt;/item&gt;&lt;item&gt;15827&lt;/item&gt;&lt;item&gt;16155&lt;/item&gt;&lt;item&gt;16360&lt;/item&gt;&lt;item&gt;16716&lt;/item&gt;&lt;item&gt;16721&lt;/item&gt;&lt;item&gt;16746&lt;/item&gt;&lt;item&gt;16748&lt;/item&gt;&lt;item&gt;16984&lt;/item&gt;&lt;item&gt;17021&lt;/item&gt;&lt;item&gt;17051&lt;/item&gt;&lt;item&gt;17105&lt;/item&gt;&lt;item&gt;17308&lt;/item&gt;&lt;item&gt;17590&lt;/item&gt;&lt;item&gt;17616&lt;/item&gt;&lt;item&gt;18078&lt;/item&gt;&lt;item&gt;18535&lt;/item&gt;&lt;item&gt;21782&lt;/item&gt;&lt;item&gt;22237&lt;/item&gt;&lt;item&gt;22877&lt;/item&gt;&lt;item&gt;23427&lt;/item&gt;&lt;item&gt;23470&lt;/item&gt;&lt;item&gt;23768&lt;/item&gt;&lt;item&gt;24390&lt;/item&gt;&lt;item&gt;24398&lt;/item&gt;&lt;item&gt;31003&lt;/item&gt;&lt;item&gt;31145&lt;/item&gt;&lt;item&gt;31908&lt;/item&gt;&lt;item&gt;33404&lt;/item&gt;&lt;item&gt;33711&lt;/item&gt;&lt;item&gt;33770&lt;/item&gt;&lt;item&gt;33898&lt;/item&gt;&lt;item&gt;34316&lt;/item&gt;&lt;item&gt;35174&lt;/item&gt;&lt;item&gt;130923&lt;/item&gt;&lt;item&gt;133609&lt;/item&gt;&lt;item&gt;133611&lt;/item&gt;&lt;item&gt;133719&lt;/item&gt;&lt;item&gt;133720&lt;/item&gt;&lt;item&gt;133721&lt;/item&gt;&lt;item&gt;133864&lt;/item&gt;&lt;item&gt;133869&lt;/item&gt;&lt;item&gt;133924&lt;/item&gt;&lt;item&gt;134063&lt;/item&gt;&lt;item&gt;134618&lt;/item&gt;&lt;item&gt;134824&lt;/item&gt;&lt;item&gt;135105&lt;/item&gt;&lt;item&gt;135777&lt;/item&gt;&lt;item&gt;135963&lt;/item&gt;&lt;item&gt;135965&lt;/item&gt;&lt;item&gt;135969&lt;/item&gt;&lt;item&gt;135970&lt;/item&gt;&lt;item&gt;135972&lt;/item&gt;&lt;item&gt;135975&lt;/item&gt;&lt;item&gt;135982&lt;/item&gt;&lt;item&gt;135983&lt;/item&gt;&lt;/record-ids&gt;&lt;/item&gt;&lt;/Libraries&gt;"/>
  </w:docVars>
  <w:rsids>
    <w:rsidRoot w:val="00EB45F0"/>
    <w:rsid w:val="00000924"/>
    <w:rsid w:val="0000277C"/>
    <w:rsid w:val="000033AE"/>
    <w:rsid w:val="00003DDC"/>
    <w:rsid w:val="00003ED1"/>
    <w:rsid w:val="00003FD3"/>
    <w:rsid w:val="0000481B"/>
    <w:rsid w:val="00004EA2"/>
    <w:rsid w:val="00004FEC"/>
    <w:rsid w:val="00006DF9"/>
    <w:rsid w:val="00006E4F"/>
    <w:rsid w:val="0000761D"/>
    <w:rsid w:val="00010A2E"/>
    <w:rsid w:val="00010A34"/>
    <w:rsid w:val="00011B4B"/>
    <w:rsid w:val="00011E88"/>
    <w:rsid w:val="000127E9"/>
    <w:rsid w:val="00013B58"/>
    <w:rsid w:val="00014A54"/>
    <w:rsid w:val="000151B3"/>
    <w:rsid w:val="000162B5"/>
    <w:rsid w:val="000166D5"/>
    <w:rsid w:val="0002000A"/>
    <w:rsid w:val="00020308"/>
    <w:rsid w:val="00020B4E"/>
    <w:rsid w:val="000210E8"/>
    <w:rsid w:val="00021F23"/>
    <w:rsid w:val="000225AE"/>
    <w:rsid w:val="000228C7"/>
    <w:rsid w:val="00025352"/>
    <w:rsid w:val="000255FA"/>
    <w:rsid w:val="00025FB7"/>
    <w:rsid w:val="000269D1"/>
    <w:rsid w:val="00026E81"/>
    <w:rsid w:val="0003042F"/>
    <w:rsid w:val="00031073"/>
    <w:rsid w:val="00031D49"/>
    <w:rsid w:val="0003207C"/>
    <w:rsid w:val="000325A8"/>
    <w:rsid w:val="00032C14"/>
    <w:rsid w:val="00033800"/>
    <w:rsid w:val="00033BD2"/>
    <w:rsid w:val="00033F1E"/>
    <w:rsid w:val="00035367"/>
    <w:rsid w:val="00035446"/>
    <w:rsid w:val="000360E3"/>
    <w:rsid w:val="00036AA6"/>
    <w:rsid w:val="00037F6B"/>
    <w:rsid w:val="00040FC8"/>
    <w:rsid w:val="000418E1"/>
    <w:rsid w:val="00042DE7"/>
    <w:rsid w:val="00043170"/>
    <w:rsid w:val="00043BD6"/>
    <w:rsid w:val="000455AF"/>
    <w:rsid w:val="000457AD"/>
    <w:rsid w:val="00045DC8"/>
    <w:rsid w:val="000460E7"/>
    <w:rsid w:val="00046178"/>
    <w:rsid w:val="00046554"/>
    <w:rsid w:val="000469C5"/>
    <w:rsid w:val="00047BFA"/>
    <w:rsid w:val="00050164"/>
    <w:rsid w:val="000534A3"/>
    <w:rsid w:val="000534E8"/>
    <w:rsid w:val="00054205"/>
    <w:rsid w:val="000544EA"/>
    <w:rsid w:val="00054CC3"/>
    <w:rsid w:val="00054E08"/>
    <w:rsid w:val="00055FEF"/>
    <w:rsid w:val="00057450"/>
    <w:rsid w:val="00057868"/>
    <w:rsid w:val="00060949"/>
    <w:rsid w:val="00062477"/>
    <w:rsid w:val="00062788"/>
    <w:rsid w:val="0006436A"/>
    <w:rsid w:val="00064CD6"/>
    <w:rsid w:val="00066711"/>
    <w:rsid w:val="00066B1B"/>
    <w:rsid w:val="000671BE"/>
    <w:rsid w:val="00067279"/>
    <w:rsid w:val="00067E50"/>
    <w:rsid w:val="0007014A"/>
    <w:rsid w:val="00070595"/>
    <w:rsid w:val="00070EC6"/>
    <w:rsid w:val="000710C8"/>
    <w:rsid w:val="000728AD"/>
    <w:rsid w:val="00072C34"/>
    <w:rsid w:val="000738CE"/>
    <w:rsid w:val="000740F7"/>
    <w:rsid w:val="00074129"/>
    <w:rsid w:val="00074C02"/>
    <w:rsid w:val="00074F08"/>
    <w:rsid w:val="00076899"/>
    <w:rsid w:val="000801F9"/>
    <w:rsid w:val="00081937"/>
    <w:rsid w:val="00083533"/>
    <w:rsid w:val="0008374E"/>
    <w:rsid w:val="00083EED"/>
    <w:rsid w:val="000849BA"/>
    <w:rsid w:val="00085B28"/>
    <w:rsid w:val="00085C59"/>
    <w:rsid w:val="000862D5"/>
    <w:rsid w:val="00086874"/>
    <w:rsid w:val="00086EED"/>
    <w:rsid w:val="0008778A"/>
    <w:rsid w:val="00091A24"/>
    <w:rsid w:val="00091B75"/>
    <w:rsid w:val="000920A7"/>
    <w:rsid w:val="00092356"/>
    <w:rsid w:val="000924D4"/>
    <w:rsid w:val="0009257D"/>
    <w:rsid w:val="000932A4"/>
    <w:rsid w:val="000943C7"/>
    <w:rsid w:val="000948BC"/>
    <w:rsid w:val="0009598E"/>
    <w:rsid w:val="00096104"/>
    <w:rsid w:val="000967F8"/>
    <w:rsid w:val="00096A31"/>
    <w:rsid w:val="00096E16"/>
    <w:rsid w:val="000971E1"/>
    <w:rsid w:val="0009776C"/>
    <w:rsid w:val="00097A42"/>
    <w:rsid w:val="000A0B8C"/>
    <w:rsid w:val="000A0E8D"/>
    <w:rsid w:val="000A20A5"/>
    <w:rsid w:val="000A3D9C"/>
    <w:rsid w:val="000A5F05"/>
    <w:rsid w:val="000A7059"/>
    <w:rsid w:val="000A7AB7"/>
    <w:rsid w:val="000A7BFF"/>
    <w:rsid w:val="000B0970"/>
    <w:rsid w:val="000B1023"/>
    <w:rsid w:val="000B11D5"/>
    <w:rsid w:val="000B21C1"/>
    <w:rsid w:val="000B3130"/>
    <w:rsid w:val="000B392C"/>
    <w:rsid w:val="000B4359"/>
    <w:rsid w:val="000B4967"/>
    <w:rsid w:val="000B5560"/>
    <w:rsid w:val="000B5950"/>
    <w:rsid w:val="000B632F"/>
    <w:rsid w:val="000B72AA"/>
    <w:rsid w:val="000B769E"/>
    <w:rsid w:val="000B78BF"/>
    <w:rsid w:val="000B7D24"/>
    <w:rsid w:val="000C137D"/>
    <w:rsid w:val="000C2850"/>
    <w:rsid w:val="000C30C3"/>
    <w:rsid w:val="000C34CE"/>
    <w:rsid w:val="000C4192"/>
    <w:rsid w:val="000C4533"/>
    <w:rsid w:val="000C582B"/>
    <w:rsid w:val="000C5C4E"/>
    <w:rsid w:val="000C65C9"/>
    <w:rsid w:val="000C6B2A"/>
    <w:rsid w:val="000C7486"/>
    <w:rsid w:val="000C77D2"/>
    <w:rsid w:val="000C79FB"/>
    <w:rsid w:val="000C7AA7"/>
    <w:rsid w:val="000C7D75"/>
    <w:rsid w:val="000D1106"/>
    <w:rsid w:val="000D1911"/>
    <w:rsid w:val="000D192F"/>
    <w:rsid w:val="000D29FD"/>
    <w:rsid w:val="000D3043"/>
    <w:rsid w:val="000D3F62"/>
    <w:rsid w:val="000D4A4A"/>
    <w:rsid w:val="000D4C14"/>
    <w:rsid w:val="000D5070"/>
    <w:rsid w:val="000D590D"/>
    <w:rsid w:val="000D6098"/>
    <w:rsid w:val="000D687F"/>
    <w:rsid w:val="000D6919"/>
    <w:rsid w:val="000D6CD1"/>
    <w:rsid w:val="000D74A3"/>
    <w:rsid w:val="000D791E"/>
    <w:rsid w:val="000D7BF3"/>
    <w:rsid w:val="000E0236"/>
    <w:rsid w:val="000E0361"/>
    <w:rsid w:val="000E0BDF"/>
    <w:rsid w:val="000E1156"/>
    <w:rsid w:val="000E184D"/>
    <w:rsid w:val="000E1EED"/>
    <w:rsid w:val="000E21C6"/>
    <w:rsid w:val="000E376E"/>
    <w:rsid w:val="000E3EE3"/>
    <w:rsid w:val="000E421A"/>
    <w:rsid w:val="000E4804"/>
    <w:rsid w:val="000E4B29"/>
    <w:rsid w:val="000E56CA"/>
    <w:rsid w:val="000E5EEE"/>
    <w:rsid w:val="000E67DA"/>
    <w:rsid w:val="000E6F50"/>
    <w:rsid w:val="000E7118"/>
    <w:rsid w:val="000E7C2D"/>
    <w:rsid w:val="000F1192"/>
    <w:rsid w:val="000F1C9D"/>
    <w:rsid w:val="000F20DF"/>
    <w:rsid w:val="000F29F4"/>
    <w:rsid w:val="000F2F98"/>
    <w:rsid w:val="000F36D2"/>
    <w:rsid w:val="000F4980"/>
    <w:rsid w:val="000F569A"/>
    <w:rsid w:val="000F5CDC"/>
    <w:rsid w:val="000F7AC1"/>
    <w:rsid w:val="00100F4F"/>
    <w:rsid w:val="00101BF7"/>
    <w:rsid w:val="00101CAF"/>
    <w:rsid w:val="00102183"/>
    <w:rsid w:val="00102C86"/>
    <w:rsid w:val="00103336"/>
    <w:rsid w:val="00103613"/>
    <w:rsid w:val="00103E79"/>
    <w:rsid w:val="0010486F"/>
    <w:rsid w:val="00106B04"/>
    <w:rsid w:val="00106D61"/>
    <w:rsid w:val="00106EE4"/>
    <w:rsid w:val="00107B23"/>
    <w:rsid w:val="0011019D"/>
    <w:rsid w:val="00110EF6"/>
    <w:rsid w:val="0011150F"/>
    <w:rsid w:val="00112CB7"/>
    <w:rsid w:val="00112DF1"/>
    <w:rsid w:val="00113042"/>
    <w:rsid w:val="00113ADC"/>
    <w:rsid w:val="00114681"/>
    <w:rsid w:val="00115A1C"/>
    <w:rsid w:val="00115C00"/>
    <w:rsid w:val="0012114A"/>
    <w:rsid w:val="0012162C"/>
    <w:rsid w:val="0012225B"/>
    <w:rsid w:val="001227D0"/>
    <w:rsid w:val="00122F24"/>
    <w:rsid w:val="00124075"/>
    <w:rsid w:val="001245CB"/>
    <w:rsid w:val="00124C05"/>
    <w:rsid w:val="00125338"/>
    <w:rsid w:val="00125E0E"/>
    <w:rsid w:val="0012797A"/>
    <w:rsid w:val="001300F0"/>
    <w:rsid w:val="00130235"/>
    <w:rsid w:val="00130241"/>
    <w:rsid w:val="001307D0"/>
    <w:rsid w:val="0013189B"/>
    <w:rsid w:val="00131EBE"/>
    <w:rsid w:val="00132675"/>
    <w:rsid w:val="001329AB"/>
    <w:rsid w:val="00132BDC"/>
    <w:rsid w:val="00133278"/>
    <w:rsid w:val="00133BB4"/>
    <w:rsid w:val="00134545"/>
    <w:rsid w:val="00134711"/>
    <w:rsid w:val="00134EB6"/>
    <w:rsid w:val="00135049"/>
    <w:rsid w:val="00135398"/>
    <w:rsid w:val="00136778"/>
    <w:rsid w:val="0013681C"/>
    <w:rsid w:val="00140DF9"/>
    <w:rsid w:val="00141BB6"/>
    <w:rsid w:val="00143414"/>
    <w:rsid w:val="00143658"/>
    <w:rsid w:val="0014397B"/>
    <w:rsid w:val="00144D7A"/>
    <w:rsid w:val="0014563C"/>
    <w:rsid w:val="00153994"/>
    <w:rsid w:val="001539E9"/>
    <w:rsid w:val="00154A45"/>
    <w:rsid w:val="00155E54"/>
    <w:rsid w:val="00155F71"/>
    <w:rsid w:val="0015607D"/>
    <w:rsid w:val="0015743F"/>
    <w:rsid w:val="00157BFD"/>
    <w:rsid w:val="00160861"/>
    <w:rsid w:val="00160B67"/>
    <w:rsid w:val="00160B72"/>
    <w:rsid w:val="00161761"/>
    <w:rsid w:val="0016293C"/>
    <w:rsid w:val="001629C1"/>
    <w:rsid w:val="00162B11"/>
    <w:rsid w:val="00162FAD"/>
    <w:rsid w:val="00163C48"/>
    <w:rsid w:val="00163F94"/>
    <w:rsid w:val="00164000"/>
    <w:rsid w:val="00165D7D"/>
    <w:rsid w:val="00166A7B"/>
    <w:rsid w:val="0016752C"/>
    <w:rsid w:val="00167C0E"/>
    <w:rsid w:val="001702F6"/>
    <w:rsid w:val="00170DA7"/>
    <w:rsid w:val="00170E3D"/>
    <w:rsid w:val="00171F71"/>
    <w:rsid w:val="001724BE"/>
    <w:rsid w:val="00173821"/>
    <w:rsid w:val="001738E4"/>
    <w:rsid w:val="00173A44"/>
    <w:rsid w:val="00173A99"/>
    <w:rsid w:val="001740BB"/>
    <w:rsid w:val="00180301"/>
    <w:rsid w:val="00180ACB"/>
    <w:rsid w:val="00180DDC"/>
    <w:rsid w:val="00180E8D"/>
    <w:rsid w:val="00182042"/>
    <w:rsid w:val="001826DC"/>
    <w:rsid w:val="001828DB"/>
    <w:rsid w:val="00182C55"/>
    <w:rsid w:val="00184102"/>
    <w:rsid w:val="00184FD7"/>
    <w:rsid w:val="001857F6"/>
    <w:rsid w:val="00185817"/>
    <w:rsid w:val="00185E96"/>
    <w:rsid w:val="00186E08"/>
    <w:rsid w:val="0019005C"/>
    <w:rsid w:val="00190233"/>
    <w:rsid w:val="0019091A"/>
    <w:rsid w:val="00190A97"/>
    <w:rsid w:val="001920DC"/>
    <w:rsid w:val="00194888"/>
    <w:rsid w:val="00195196"/>
    <w:rsid w:val="0019529A"/>
    <w:rsid w:val="0019696A"/>
    <w:rsid w:val="00196B93"/>
    <w:rsid w:val="00197B0E"/>
    <w:rsid w:val="001A08E9"/>
    <w:rsid w:val="001A0CC4"/>
    <w:rsid w:val="001A181F"/>
    <w:rsid w:val="001A22EB"/>
    <w:rsid w:val="001A309C"/>
    <w:rsid w:val="001A347A"/>
    <w:rsid w:val="001A4D52"/>
    <w:rsid w:val="001A5353"/>
    <w:rsid w:val="001A5391"/>
    <w:rsid w:val="001A7142"/>
    <w:rsid w:val="001A72CA"/>
    <w:rsid w:val="001A770C"/>
    <w:rsid w:val="001A7AE7"/>
    <w:rsid w:val="001A7B97"/>
    <w:rsid w:val="001B0322"/>
    <w:rsid w:val="001B0407"/>
    <w:rsid w:val="001B0729"/>
    <w:rsid w:val="001B0AB9"/>
    <w:rsid w:val="001B0E2B"/>
    <w:rsid w:val="001B2549"/>
    <w:rsid w:val="001B28C8"/>
    <w:rsid w:val="001B29C2"/>
    <w:rsid w:val="001B34C3"/>
    <w:rsid w:val="001B3DE7"/>
    <w:rsid w:val="001B4C64"/>
    <w:rsid w:val="001B5A15"/>
    <w:rsid w:val="001B5EF6"/>
    <w:rsid w:val="001B6178"/>
    <w:rsid w:val="001B7891"/>
    <w:rsid w:val="001B7EBF"/>
    <w:rsid w:val="001C02B9"/>
    <w:rsid w:val="001C06CF"/>
    <w:rsid w:val="001C0D49"/>
    <w:rsid w:val="001C2029"/>
    <w:rsid w:val="001C211C"/>
    <w:rsid w:val="001C36A3"/>
    <w:rsid w:val="001C4845"/>
    <w:rsid w:val="001C4C89"/>
    <w:rsid w:val="001C5218"/>
    <w:rsid w:val="001C5703"/>
    <w:rsid w:val="001C5F5A"/>
    <w:rsid w:val="001C6F7F"/>
    <w:rsid w:val="001C7032"/>
    <w:rsid w:val="001C7707"/>
    <w:rsid w:val="001C77AF"/>
    <w:rsid w:val="001C77D8"/>
    <w:rsid w:val="001D0607"/>
    <w:rsid w:val="001D0CB5"/>
    <w:rsid w:val="001D132A"/>
    <w:rsid w:val="001D202A"/>
    <w:rsid w:val="001D286A"/>
    <w:rsid w:val="001D2F04"/>
    <w:rsid w:val="001D4A4E"/>
    <w:rsid w:val="001D56FC"/>
    <w:rsid w:val="001D6AFE"/>
    <w:rsid w:val="001D73B3"/>
    <w:rsid w:val="001E0886"/>
    <w:rsid w:val="001E0BEB"/>
    <w:rsid w:val="001E19B6"/>
    <w:rsid w:val="001E3943"/>
    <w:rsid w:val="001E406B"/>
    <w:rsid w:val="001E48D3"/>
    <w:rsid w:val="001E4E8F"/>
    <w:rsid w:val="001E4EB0"/>
    <w:rsid w:val="001E4F87"/>
    <w:rsid w:val="001E5313"/>
    <w:rsid w:val="001E7177"/>
    <w:rsid w:val="001F034A"/>
    <w:rsid w:val="001F169E"/>
    <w:rsid w:val="001F1A90"/>
    <w:rsid w:val="001F2217"/>
    <w:rsid w:val="001F2339"/>
    <w:rsid w:val="001F2D5B"/>
    <w:rsid w:val="001F2D95"/>
    <w:rsid w:val="001F3495"/>
    <w:rsid w:val="001F3AE9"/>
    <w:rsid w:val="001F4FD9"/>
    <w:rsid w:val="001F5BD1"/>
    <w:rsid w:val="001F5CAE"/>
    <w:rsid w:val="001F5FE3"/>
    <w:rsid w:val="001F7CA1"/>
    <w:rsid w:val="00200E41"/>
    <w:rsid w:val="00201136"/>
    <w:rsid w:val="00201532"/>
    <w:rsid w:val="0020357B"/>
    <w:rsid w:val="002035CE"/>
    <w:rsid w:val="00203738"/>
    <w:rsid w:val="002040C8"/>
    <w:rsid w:val="00204446"/>
    <w:rsid w:val="00204C8C"/>
    <w:rsid w:val="00205E02"/>
    <w:rsid w:val="00207EA0"/>
    <w:rsid w:val="0021032C"/>
    <w:rsid w:val="00211736"/>
    <w:rsid w:val="00212C6A"/>
    <w:rsid w:val="0021326F"/>
    <w:rsid w:val="00213CEC"/>
    <w:rsid w:val="00214E41"/>
    <w:rsid w:val="00214FA8"/>
    <w:rsid w:val="002150C3"/>
    <w:rsid w:val="002157BB"/>
    <w:rsid w:val="00216561"/>
    <w:rsid w:val="002179DE"/>
    <w:rsid w:val="002205D8"/>
    <w:rsid w:val="00223D79"/>
    <w:rsid w:val="00223E0D"/>
    <w:rsid w:val="0022470E"/>
    <w:rsid w:val="00224C8F"/>
    <w:rsid w:val="00225305"/>
    <w:rsid w:val="002266B7"/>
    <w:rsid w:val="00227159"/>
    <w:rsid w:val="00231C50"/>
    <w:rsid w:val="002320C8"/>
    <w:rsid w:val="00233E65"/>
    <w:rsid w:val="00234211"/>
    <w:rsid w:val="0023439D"/>
    <w:rsid w:val="00234786"/>
    <w:rsid w:val="002348A3"/>
    <w:rsid w:val="00234BE5"/>
    <w:rsid w:val="00234FF5"/>
    <w:rsid w:val="00236D1A"/>
    <w:rsid w:val="002370B8"/>
    <w:rsid w:val="00237E29"/>
    <w:rsid w:val="00240CF2"/>
    <w:rsid w:val="00241203"/>
    <w:rsid w:val="00242A1D"/>
    <w:rsid w:val="0024327F"/>
    <w:rsid w:val="002432B3"/>
    <w:rsid w:val="00244A0E"/>
    <w:rsid w:val="00245310"/>
    <w:rsid w:val="00245530"/>
    <w:rsid w:val="00245695"/>
    <w:rsid w:val="002472BE"/>
    <w:rsid w:val="002529C6"/>
    <w:rsid w:val="0025460E"/>
    <w:rsid w:val="00255121"/>
    <w:rsid w:val="00255C70"/>
    <w:rsid w:val="00256519"/>
    <w:rsid w:val="002567D2"/>
    <w:rsid w:val="00257C94"/>
    <w:rsid w:val="00260FD2"/>
    <w:rsid w:val="00261AE4"/>
    <w:rsid w:val="00262FD9"/>
    <w:rsid w:val="00263371"/>
    <w:rsid w:val="00265774"/>
    <w:rsid w:val="00265E5D"/>
    <w:rsid w:val="0026639D"/>
    <w:rsid w:val="002663D2"/>
    <w:rsid w:val="00270846"/>
    <w:rsid w:val="00270EB5"/>
    <w:rsid w:val="002715DE"/>
    <w:rsid w:val="00272192"/>
    <w:rsid w:val="00272AB6"/>
    <w:rsid w:val="00272B02"/>
    <w:rsid w:val="00272C0B"/>
    <w:rsid w:val="00272F30"/>
    <w:rsid w:val="002739BB"/>
    <w:rsid w:val="002754F2"/>
    <w:rsid w:val="00275851"/>
    <w:rsid w:val="002763DC"/>
    <w:rsid w:val="00276F9B"/>
    <w:rsid w:val="00277B2E"/>
    <w:rsid w:val="002807AE"/>
    <w:rsid w:val="002817D5"/>
    <w:rsid w:val="00282B59"/>
    <w:rsid w:val="00282D43"/>
    <w:rsid w:val="0028496F"/>
    <w:rsid w:val="002859E2"/>
    <w:rsid w:val="00285DCE"/>
    <w:rsid w:val="002868B2"/>
    <w:rsid w:val="00286DCA"/>
    <w:rsid w:val="00287005"/>
    <w:rsid w:val="0029052B"/>
    <w:rsid w:val="00291979"/>
    <w:rsid w:val="00291A8C"/>
    <w:rsid w:val="00292275"/>
    <w:rsid w:val="002931FB"/>
    <w:rsid w:val="00293F62"/>
    <w:rsid w:val="00294836"/>
    <w:rsid w:val="00295121"/>
    <w:rsid w:val="00295D68"/>
    <w:rsid w:val="00297222"/>
    <w:rsid w:val="002977E1"/>
    <w:rsid w:val="002A0CAA"/>
    <w:rsid w:val="002A5B6E"/>
    <w:rsid w:val="002A6AD4"/>
    <w:rsid w:val="002A7E00"/>
    <w:rsid w:val="002B0B73"/>
    <w:rsid w:val="002B0DCF"/>
    <w:rsid w:val="002B2377"/>
    <w:rsid w:val="002B2A89"/>
    <w:rsid w:val="002B2F3F"/>
    <w:rsid w:val="002B34BD"/>
    <w:rsid w:val="002B6CF8"/>
    <w:rsid w:val="002B7C79"/>
    <w:rsid w:val="002C0296"/>
    <w:rsid w:val="002C0AF4"/>
    <w:rsid w:val="002C0E1C"/>
    <w:rsid w:val="002C187F"/>
    <w:rsid w:val="002C2883"/>
    <w:rsid w:val="002C31DB"/>
    <w:rsid w:val="002C3590"/>
    <w:rsid w:val="002C4127"/>
    <w:rsid w:val="002C4B49"/>
    <w:rsid w:val="002C73A0"/>
    <w:rsid w:val="002C73EF"/>
    <w:rsid w:val="002C77E9"/>
    <w:rsid w:val="002D104F"/>
    <w:rsid w:val="002D159E"/>
    <w:rsid w:val="002D1978"/>
    <w:rsid w:val="002D19DF"/>
    <w:rsid w:val="002D1BA4"/>
    <w:rsid w:val="002D2C58"/>
    <w:rsid w:val="002D2CC8"/>
    <w:rsid w:val="002D2FAF"/>
    <w:rsid w:val="002D5638"/>
    <w:rsid w:val="002D5A5D"/>
    <w:rsid w:val="002D5DA7"/>
    <w:rsid w:val="002D6305"/>
    <w:rsid w:val="002E035F"/>
    <w:rsid w:val="002E1402"/>
    <w:rsid w:val="002E1665"/>
    <w:rsid w:val="002E16C2"/>
    <w:rsid w:val="002E1CC6"/>
    <w:rsid w:val="002E1EF0"/>
    <w:rsid w:val="002E2A77"/>
    <w:rsid w:val="002E4121"/>
    <w:rsid w:val="002E4939"/>
    <w:rsid w:val="002E5707"/>
    <w:rsid w:val="002E66E9"/>
    <w:rsid w:val="002F1245"/>
    <w:rsid w:val="002F1927"/>
    <w:rsid w:val="002F2484"/>
    <w:rsid w:val="002F41C1"/>
    <w:rsid w:val="002F4648"/>
    <w:rsid w:val="002F4F0C"/>
    <w:rsid w:val="002F676C"/>
    <w:rsid w:val="002F7AEC"/>
    <w:rsid w:val="00300375"/>
    <w:rsid w:val="00300756"/>
    <w:rsid w:val="0030142A"/>
    <w:rsid w:val="00301724"/>
    <w:rsid w:val="00303B13"/>
    <w:rsid w:val="00303E81"/>
    <w:rsid w:val="00304F1A"/>
    <w:rsid w:val="00306078"/>
    <w:rsid w:val="00306FC0"/>
    <w:rsid w:val="00307A60"/>
    <w:rsid w:val="003103D2"/>
    <w:rsid w:val="00311E57"/>
    <w:rsid w:val="00314705"/>
    <w:rsid w:val="00315056"/>
    <w:rsid w:val="003158B1"/>
    <w:rsid w:val="00316763"/>
    <w:rsid w:val="0032003A"/>
    <w:rsid w:val="0032097F"/>
    <w:rsid w:val="00321AF9"/>
    <w:rsid w:val="003231C6"/>
    <w:rsid w:val="00323F6E"/>
    <w:rsid w:val="00324862"/>
    <w:rsid w:val="00324ECE"/>
    <w:rsid w:val="003250F6"/>
    <w:rsid w:val="0032611D"/>
    <w:rsid w:val="00327687"/>
    <w:rsid w:val="003338A6"/>
    <w:rsid w:val="003341FF"/>
    <w:rsid w:val="00334799"/>
    <w:rsid w:val="00334DEB"/>
    <w:rsid w:val="003353AC"/>
    <w:rsid w:val="003370B6"/>
    <w:rsid w:val="00337586"/>
    <w:rsid w:val="00337A09"/>
    <w:rsid w:val="00337BAA"/>
    <w:rsid w:val="00337C49"/>
    <w:rsid w:val="0034096E"/>
    <w:rsid w:val="003411F0"/>
    <w:rsid w:val="00342523"/>
    <w:rsid w:val="00344761"/>
    <w:rsid w:val="003449A2"/>
    <w:rsid w:val="00345824"/>
    <w:rsid w:val="00345B6A"/>
    <w:rsid w:val="003465A8"/>
    <w:rsid w:val="00347621"/>
    <w:rsid w:val="00347C7C"/>
    <w:rsid w:val="00347C8D"/>
    <w:rsid w:val="00350533"/>
    <w:rsid w:val="00352B3D"/>
    <w:rsid w:val="00353277"/>
    <w:rsid w:val="00353B3D"/>
    <w:rsid w:val="00354702"/>
    <w:rsid w:val="00354940"/>
    <w:rsid w:val="00354A5A"/>
    <w:rsid w:val="003555E5"/>
    <w:rsid w:val="003563CD"/>
    <w:rsid w:val="00356F0A"/>
    <w:rsid w:val="0035769D"/>
    <w:rsid w:val="00357ABE"/>
    <w:rsid w:val="00357B6C"/>
    <w:rsid w:val="00360403"/>
    <w:rsid w:val="00361B02"/>
    <w:rsid w:val="00363138"/>
    <w:rsid w:val="0036346A"/>
    <w:rsid w:val="003637B7"/>
    <w:rsid w:val="00364BEF"/>
    <w:rsid w:val="0036576D"/>
    <w:rsid w:val="003657EF"/>
    <w:rsid w:val="00365811"/>
    <w:rsid w:val="003660C1"/>
    <w:rsid w:val="00367A75"/>
    <w:rsid w:val="0037065D"/>
    <w:rsid w:val="00370E92"/>
    <w:rsid w:val="00371B6C"/>
    <w:rsid w:val="0037351A"/>
    <w:rsid w:val="00373D80"/>
    <w:rsid w:val="00373DCC"/>
    <w:rsid w:val="00374050"/>
    <w:rsid w:val="003751F4"/>
    <w:rsid w:val="00375533"/>
    <w:rsid w:val="00375830"/>
    <w:rsid w:val="0037603E"/>
    <w:rsid w:val="00376141"/>
    <w:rsid w:val="0037615C"/>
    <w:rsid w:val="00376AE8"/>
    <w:rsid w:val="00377F7F"/>
    <w:rsid w:val="00382097"/>
    <w:rsid w:val="00383F76"/>
    <w:rsid w:val="00386039"/>
    <w:rsid w:val="00386411"/>
    <w:rsid w:val="003864EC"/>
    <w:rsid w:val="00386671"/>
    <w:rsid w:val="003868FA"/>
    <w:rsid w:val="00386FB1"/>
    <w:rsid w:val="0038704C"/>
    <w:rsid w:val="0038706F"/>
    <w:rsid w:val="003872B8"/>
    <w:rsid w:val="00387903"/>
    <w:rsid w:val="00387943"/>
    <w:rsid w:val="00387FEC"/>
    <w:rsid w:val="003913CC"/>
    <w:rsid w:val="003920FC"/>
    <w:rsid w:val="00394922"/>
    <w:rsid w:val="00395AFA"/>
    <w:rsid w:val="00395EAD"/>
    <w:rsid w:val="00396447"/>
    <w:rsid w:val="00396622"/>
    <w:rsid w:val="00397873"/>
    <w:rsid w:val="00397E3B"/>
    <w:rsid w:val="00397EE5"/>
    <w:rsid w:val="003A1971"/>
    <w:rsid w:val="003A2388"/>
    <w:rsid w:val="003A3FB9"/>
    <w:rsid w:val="003A4086"/>
    <w:rsid w:val="003A4536"/>
    <w:rsid w:val="003A4569"/>
    <w:rsid w:val="003A661C"/>
    <w:rsid w:val="003A6ED3"/>
    <w:rsid w:val="003A706A"/>
    <w:rsid w:val="003B09CA"/>
    <w:rsid w:val="003B11BD"/>
    <w:rsid w:val="003B14CD"/>
    <w:rsid w:val="003B16C9"/>
    <w:rsid w:val="003B1DCA"/>
    <w:rsid w:val="003B282F"/>
    <w:rsid w:val="003B2ED0"/>
    <w:rsid w:val="003B3FAC"/>
    <w:rsid w:val="003B493E"/>
    <w:rsid w:val="003B5665"/>
    <w:rsid w:val="003B56B5"/>
    <w:rsid w:val="003B75F7"/>
    <w:rsid w:val="003B7D0D"/>
    <w:rsid w:val="003B7E8C"/>
    <w:rsid w:val="003C05F2"/>
    <w:rsid w:val="003C2628"/>
    <w:rsid w:val="003C2D6A"/>
    <w:rsid w:val="003C2F57"/>
    <w:rsid w:val="003C3CB2"/>
    <w:rsid w:val="003C5242"/>
    <w:rsid w:val="003C62D9"/>
    <w:rsid w:val="003C721F"/>
    <w:rsid w:val="003D0343"/>
    <w:rsid w:val="003D0BFD"/>
    <w:rsid w:val="003D0F06"/>
    <w:rsid w:val="003D146C"/>
    <w:rsid w:val="003D1583"/>
    <w:rsid w:val="003D16BC"/>
    <w:rsid w:val="003D2212"/>
    <w:rsid w:val="003D293B"/>
    <w:rsid w:val="003D2CF9"/>
    <w:rsid w:val="003D5DF8"/>
    <w:rsid w:val="003D6F95"/>
    <w:rsid w:val="003D7AD9"/>
    <w:rsid w:val="003D7C6D"/>
    <w:rsid w:val="003E0E08"/>
    <w:rsid w:val="003E1AA2"/>
    <w:rsid w:val="003E29E2"/>
    <w:rsid w:val="003E3497"/>
    <w:rsid w:val="003E4C18"/>
    <w:rsid w:val="003E6527"/>
    <w:rsid w:val="003E663E"/>
    <w:rsid w:val="003E71CE"/>
    <w:rsid w:val="003E7991"/>
    <w:rsid w:val="003F0241"/>
    <w:rsid w:val="003F1EC9"/>
    <w:rsid w:val="003F20D0"/>
    <w:rsid w:val="003F24F0"/>
    <w:rsid w:val="003F2BC8"/>
    <w:rsid w:val="0040239E"/>
    <w:rsid w:val="0040256C"/>
    <w:rsid w:val="00402CEE"/>
    <w:rsid w:val="00405564"/>
    <w:rsid w:val="00407811"/>
    <w:rsid w:val="00407D2F"/>
    <w:rsid w:val="0041026E"/>
    <w:rsid w:val="00410A17"/>
    <w:rsid w:val="00412589"/>
    <w:rsid w:val="0041317E"/>
    <w:rsid w:val="004135B6"/>
    <w:rsid w:val="004137DD"/>
    <w:rsid w:val="00413B39"/>
    <w:rsid w:val="00413D45"/>
    <w:rsid w:val="00413F81"/>
    <w:rsid w:val="0041482F"/>
    <w:rsid w:val="004152D7"/>
    <w:rsid w:val="00415A64"/>
    <w:rsid w:val="00415D45"/>
    <w:rsid w:val="00416C30"/>
    <w:rsid w:val="00417634"/>
    <w:rsid w:val="00421987"/>
    <w:rsid w:val="00421B9B"/>
    <w:rsid w:val="0042292C"/>
    <w:rsid w:val="004233A5"/>
    <w:rsid w:val="004247B6"/>
    <w:rsid w:val="00425511"/>
    <w:rsid w:val="00425EBC"/>
    <w:rsid w:val="00426486"/>
    <w:rsid w:val="00426D13"/>
    <w:rsid w:val="004273F9"/>
    <w:rsid w:val="00427D1F"/>
    <w:rsid w:val="00430104"/>
    <w:rsid w:val="00430F8D"/>
    <w:rsid w:val="00432DA7"/>
    <w:rsid w:val="004356D4"/>
    <w:rsid w:val="00436EF3"/>
    <w:rsid w:val="00437A58"/>
    <w:rsid w:val="00437AAD"/>
    <w:rsid w:val="00437AED"/>
    <w:rsid w:val="00437C3F"/>
    <w:rsid w:val="00440FB7"/>
    <w:rsid w:val="00441E80"/>
    <w:rsid w:val="00442AF7"/>
    <w:rsid w:val="0044351F"/>
    <w:rsid w:val="004448B5"/>
    <w:rsid w:val="0044598B"/>
    <w:rsid w:val="00445FDB"/>
    <w:rsid w:val="0044607C"/>
    <w:rsid w:val="0044724C"/>
    <w:rsid w:val="00447704"/>
    <w:rsid w:val="00447848"/>
    <w:rsid w:val="004504F0"/>
    <w:rsid w:val="00453425"/>
    <w:rsid w:val="00453F61"/>
    <w:rsid w:val="00454AA5"/>
    <w:rsid w:val="004559CA"/>
    <w:rsid w:val="00456789"/>
    <w:rsid w:val="004569C5"/>
    <w:rsid w:val="00456F48"/>
    <w:rsid w:val="004607A6"/>
    <w:rsid w:val="0046197B"/>
    <w:rsid w:val="004639CE"/>
    <w:rsid w:val="004643F0"/>
    <w:rsid w:val="00464710"/>
    <w:rsid w:val="004649D9"/>
    <w:rsid w:val="00464E7A"/>
    <w:rsid w:val="004651E4"/>
    <w:rsid w:val="00465A5E"/>
    <w:rsid w:val="004661E1"/>
    <w:rsid w:val="00467180"/>
    <w:rsid w:val="0047036F"/>
    <w:rsid w:val="00470896"/>
    <w:rsid w:val="00472398"/>
    <w:rsid w:val="00472C3B"/>
    <w:rsid w:val="00473C9E"/>
    <w:rsid w:val="00474C20"/>
    <w:rsid w:val="00475234"/>
    <w:rsid w:val="0047710F"/>
    <w:rsid w:val="00477EA0"/>
    <w:rsid w:val="0048008B"/>
    <w:rsid w:val="004800C1"/>
    <w:rsid w:val="00480C32"/>
    <w:rsid w:val="00481270"/>
    <w:rsid w:val="00481A02"/>
    <w:rsid w:val="00482388"/>
    <w:rsid w:val="00482772"/>
    <w:rsid w:val="00482794"/>
    <w:rsid w:val="00483FDA"/>
    <w:rsid w:val="00485528"/>
    <w:rsid w:val="00486D0D"/>
    <w:rsid w:val="00486EE5"/>
    <w:rsid w:val="0048706D"/>
    <w:rsid w:val="00487180"/>
    <w:rsid w:val="0048783C"/>
    <w:rsid w:val="0049006F"/>
    <w:rsid w:val="004914C0"/>
    <w:rsid w:val="004925BD"/>
    <w:rsid w:val="00492CDF"/>
    <w:rsid w:val="004931C6"/>
    <w:rsid w:val="00495484"/>
    <w:rsid w:val="00495D5E"/>
    <w:rsid w:val="004961C9"/>
    <w:rsid w:val="004966FA"/>
    <w:rsid w:val="00497EAF"/>
    <w:rsid w:val="004A0807"/>
    <w:rsid w:val="004A0C32"/>
    <w:rsid w:val="004A1217"/>
    <w:rsid w:val="004A212F"/>
    <w:rsid w:val="004A2221"/>
    <w:rsid w:val="004A26EC"/>
    <w:rsid w:val="004A2EFF"/>
    <w:rsid w:val="004A32EF"/>
    <w:rsid w:val="004A3FFC"/>
    <w:rsid w:val="004A4861"/>
    <w:rsid w:val="004A49C5"/>
    <w:rsid w:val="004A4A14"/>
    <w:rsid w:val="004A5E9F"/>
    <w:rsid w:val="004A6414"/>
    <w:rsid w:val="004A6FC8"/>
    <w:rsid w:val="004A7038"/>
    <w:rsid w:val="004A7C08"/>
    <w:rsid w:val="004A7ED4"/>
    <w:rsid w:val="004B0E56"/>
    <w:rsid w:val="004B1568"/>
    <w:rsid w:val="004B1FFD"/>
    <w:rsid w:val="004B2D3D"/>
    <w:rsid w:val="004B4EF7"/>
    <w:rsid w:val="004B54AC"/>
    <w:rsid w:val="004B7ABB"/>
    <w:rsid w:val="004C257E"/>
    <w:rsid w:val="004C38C3"/>
    <w:rsid w:val="004C3FFD"/>
    <w:rsid w:val="004C423F"/>
    <w:rsid w:val="004C4296"/>
    <w:rsid w:val="004C4A85"/>
    <w:rsid w:val="004C530B"/>
    <w:rsid w:val="004C5978"/>
    <w:rsid w:val="004C6042"/>
    <w:rsid w:val="004C7665"/>
    <w:rsid w:val="004C7A53"/>
    <w:rsid w:val="004D0DF2"/>
    <w:rsid w:val="004D1373"/>
    <w:rsid w:val="004D15EA"/>
    <w:rsid w:val="004D17D5"/>
    <w:rsid w:val="004D197B"/>
    <w:rsid w:val="004D27DF"/>
    <w:rsid w:val="004D2878"/>
    <w:rsid w:val="004D32ED"/>
    <w:rsid w:val="004D4189"/>
    <w:rsid w:val="004D4B15"/>
    <w:rsid w:val="004D4BAE"/>
    <w:rsid w:val="004D6F05"/>
    <w:rsid w:val="004D7476"/>
    <w:rsid w:val="004D765B"/>
    <w:rsid w:val="004D7AED"/>
    <w:rsid w:val="004E03A4"/>
    <w:rsid w:val="004E21BC"/>
    <w:rsid w:val="004E2415"/>
    <w:rsid w:val="004E3490"/>
    <w:rsid w:val="004E377C"/>
    <w:rsid w:val="004E4F46"/>
    <w:rsid w:val="004E543E"/>
    <w:rsid w:val="004E68AA"/>
    <w:rsid w:val="004E74DC"/>
    <w:rsid w:val="004E7763"/>
    <w:rsid w:val="004E7788"/>
    <w:rsid w:val="004F4750"/>
    <w:rsid w:val="004F5171"/>
    <w:rsid w:val="004F5D67"/>
    <w:rsid w:val="004F5D81"/>
    <w:rsid w:val="004F787F"/>
    <w:rsid w:val="00501A4E"/>
    <w:rsid w:val="00501AEC"/>
    <w:rsid w:val="00502A70"/>
    <w:rsid w:val="00503210"/>
    <w:rsid w:val="00503715"/>
    <w:rsid w:val="00503B31"/>
    <w:rsid w:val="0050499F"/>
    <w:rsid w:val="00505666"/>
    <w:rsid w:val="00506653"/>
    <w:rsid w:val="00507569"/>
    <w:rsid w:val="005107F5"/>
    <w:rsid w:val="00510B52"/>
    <w:rsid w:val="00511D79"/>
    <w:rsid w:val="00512377"/>
    <w:rsid w:val="0051386F"/>
    <w:rsid w:val="00513A9F"/>
    <w:rsid w:val="00514067"/>
    <w:rsid w:val="00514E81"/>
    <w:rsid w:val="00517123"/>
    <w:rsid w:val="00517864"/>
    <w:rsid w:val="00520DC7"/>
    <w:rsid w:val="00521928"/>
    <w:rsid w:val="0052241F"/>
    <w:rsid w:val="0052320B"/>
    <w:rsid w:val="005234CC"/>
    <w:rsid w:val="005248F4"/>
    <w:rsid w:val="00524F84"/>
    <w:rsid w:val="00525145"/>
    <w:rsid w:val="0052529B"/>
    <w:rsid w:val="005260C1"/>
    <w:rsid w:val="005300DE"/>
    <w:rsid w:val="00530A6D"/>
    <w:rsid w:val="00530C3C"/>
    <w:rsid w:val="005311A0"/>
    <w:rsid w:val="00531AB3"/>
    <w:rsid w:val="00531C00"/>
    <w:rsid w:val="00533077"/>
    <w:rsid w:val="0053389F"/>
    <w:rsid w:val="00533902"/>
    <w:rsid w:val="0053390C"/>
    <w:rsid w:val="00533E28"/>
    <w:rsid w:val="0053412C"/>
    <w:rsid w:val="00536C20"/>
    <w:rsid w:val="00537373"/>
    <w:rsid w:val="00537778"/>
    <w:rsid w:val="00537B2D"/>
    <w:rsid w:val="00541731"/>
    <w:rsid w:val="005418B0"/>
    <w:rsid w:val="005419B1"/>
    <w:rsid w:val="00542023"/>
    <w:rsid w:val="00545C76"/>
    <w:rsid w:val="005475E6"/>
    <w:rsid w:val="00550602"/>
    <w:rsid w:val="00550EF4"/>
    <w:rsid w:val="00551218"/>
    <w:rsid w:val="00551382"/>
    <w:rsid w:val="005514E1"/>
    <w:rsid w:val="0055293C"/>
    <w:rsid w:val="00553087"/>
    <w:rsid w:val="00554048"/>
    <w:rsid w:val="00554257"/>
    <w:rsid w:val="00554AD7"/>
    <w:rsid w:val="00554D8F"/>
    <w:rsid w:val="00555836"/>
    <w:rsid w:val="00555B6E"/>
    <w:rsid w:val="00555C01"/>
    <w:rsid w:val="00555F80"/>
    <w:rsid w:val="005602F4"/>
    <w:rsid w:val="005608C0"/>
    <w:rsid w:val="005612D9"/>
    <w:rsid w:val="00561CBE"/>
    <w:rsid w:val="005632CF"/>
    <w:rsid w:val="00564DFA"/>
    <w:rsid w:val="0056573B"/>
    <w:rsid w:val="005657E2"/>
    <w:rsid w:val="00565C0D"/>
    <w:rsid w:val="00566C25"/>
    <w:rsid w:val="00567D80"/>
    <w:rsid w:val="00570F35"/>
    <w:rsid w:val="0057165E"/>
    <w:rsid w:val="00571738"/>
    <w:rsid w:val="00572A89"/>
    <w:rsid w:val="00573196"/>
    <w:rsid w:val="005733A9"/>
    <w:rsid w:val="00574043"/>
    <w:rsid w:val="00574F5D"/>
    <w:rsid w:val="00576660"/>
    <w:rsid w:val="0057724A"/>
    <w:rsid w:val="00577F6E"/>
    <w:rsid w:val="00580900"/>
    <w:rsid w:val="00580AFD"/>
    <w:rsid w:val="00580E16"/>
    <w:rsid w:val="00581877"/>
    <w:rsid w:val="005826F4"/>
    <w:rsid w:val="00585765"/>
    <w:rsid w:val="00585DE8"/>
    <w:rsid w:val="00585E79"/>
    <w:rsid w:val="005879CF"/>
    <w:rsid w:val="005902BB"/>
    <w:rsid w:val="005903D4"/>
    <w:rsid w:val="0059078A"/>
    <w:rsid w:val="00591597"/>
    <w:rsid w:val="005919F2"/>
    <w:rsid w:val="005935CB"/>
    <w:rsid w:val="0059417F"/>
    <w:rsid w:val="00594F77"/>
    <w:rsid w:val="005953C1"/>
    <w:rsid w:val="005960D9"/>
    <w:rsid w:val="00597863"/>
    <w:rsid w:val="005A0426"/>
    <w:rsid w:val="005A09A3"/>
    <w:rsid w:val="005A0A14"/>
    <w:rsid w:val="005A11E9"/>
    <w:rsid w:val="005A212C"/>
    <w:rsid w:val="005A2CBE"/>
    <w:rsid w:val="005A30C7"/>
    <w:rsid w:val="005A30F6"/>
    <w:rsid w:val="005A659F"/>
    <w:rsid w:val="005A69EB"/>
    <w:rsid w:val="005B0ABB"/>
    <w:rsid w:val="005B2B0A"/>
    <w:rsid w:val="005B2F10"/>
    <w:rsid w:val="005B582C"/>
    <w:rsid w:val="005B700E"/>
    <w:rsid w:val="005C0351"/>
    <w:rsid w:val="005C2A4E"/>
    <w:rsid w:val="005C333B"/>
    <w:rsid w:val="005C3A39"/>
    <w:rsid w:val="005C4F1F"/>
    <w:rsid w:val="005C5045"/>
    <w:rsid w:val="005C5EBE"/>
    <w:rsid w:val="005C6F3F"/>
    <w:rsid w:val="005D3C1E"/>
    <w:rsid w:val="005D4615"/>
    <w:rsid w:val="005D573D"/>
    <w:rsid w:val="005D63D8"/>
    <w:rsid w:val="005D6546"/>
    <w:rsid w:val="005D68F2"/>
    <w:rsid w:val="005D7214"/>
    <w:rsid w:val="005D77EF"/>
    <w:rsid w:val="005E0B1A"/>
    <w:rsid w:val="005E3685"/>
    <w:rsid w:val="005E5B0A"/>
    <w:rsid w:val="005E5B6E"/>
    <w:rsid w:val="005E5EE5"/>
    <w:rsid w:val="005E63B6"/>
    <w:rsid w:val="005F0379"/>
    <w:rsid w:val="005F0A7F"/>
    <w:rsid w:val="005F14E4"/>
    <w:rsid w:val="005F256A"/>
    <w:rsid w:val="005F3A23"/>
    <w:rsid w:val="005F45F6"/>
    <w:rsid w:val="005F469C"/>
    <w:rsid w:val="005F4897"/>
    <w:rsid w:val="005F5ADC"/>
    <w:rsid w:val="005F5B06"/>
    <w:rsid w:val="005F6387"/>
    <w:rsid w:val="005F652F"/>
    <w:rsid w:val="005F68E2"/>
    <w:rsid w:val="005F6B0A"/>
    <w:rsid w:val="005F70B9"/>
    <w:rsid w:val="005F7383"/>
    <w:rsid w:val="006001D3"/>
    <w:rsid w:val="00602147"/>
    <w:rsid w:val="00602D73"/>
    <w:rsid w:val="00603585"/>
    <w:rsid w:val="00604346"/>
    <w:rsid w:val="006047C1"/>
    <w:rsid w:val="00605BE3"/>
    <w:rsid w:val="00607980"/>
    <w:rsid w:val="00610183"/>
    <w:rsid w:val="006113FA"/>
    <w:rsid w:val="00611AAD"/>
    <w:rsid w:val="0061274B"/>
    <w:rsid w:val="00613712"/>
    <w:rsid w:val="00615AD0"/>
    <w:rsid w:val="006203FB"/>
    <w:rsid w:val="00621171"/>
    <w:rsid w:val="00621338"/>
    <w:rsid w:val="00621623"/>
    <w:rsid w:val="00621E18"/>
    <w:rsid w:val="006224E4"/>
    <w:rsid w:val="00622FB7"/>
    <w:rsid w:val="0062397C"/>
    <w:rsid w:val="00624002"/>
    <w:rsid w:val="00624901"/>
    <w:rsid w:val="00625740"/>
    <w:rsid w:val="00625A82"/>
    <w:rsid w:val="006268A3"/>
    <w:rsid w:val="00626F81"/>
    <w:rsid w:val="00627A4A"/>
    <w:rsid w:val="0063157A"/>
    <w:rsid w:val="00631764"/>
    <w:rsid w:val="00631F32"/>
    <w:rsid w:val="0063251C"/>
    <w:rsid w:val="00632A4E"/>
    <w:rsid w:val="00632CC4"/>
    <w:rsid w:val="006339CD"/>
    <w:rsid w:val="006347CA"/>
    <w:rsid w:val="0063517A"/>
    <w:rsid w:val="00635D84"/>
    <w:rsid w:val="0063703B"/>
    <w:rsid w:val="00637565"/>
    <w:rsid w:val="00640159"/>
    <w:rsid w:val="00641532"/>
    <w:rsid w:val="006422C6"/>
    <w:rsid w:val="0064257F"/>
    <w:rsid w:val="00642E52"/>
    <w:rsid w:val="00643877"/>
    <w:rsid w:val="00643D15"/>
    <w:rsid w:val="00644187"/>
    <w:rsid w:val="006451E3"/>
    <w:rsid w:val="006478B2"/>
    <w:rsid w:val="006479F6"/>
    <w:rsid w:val="00647C04"/>
    <w:rsid w:val="00650814"/>
    <w:rsid w:val="00650C62"/>
    <w:rsid w:val="006514FE"/>
    <w:rsid w:val="00651FC7"/>
    <w:rsid w:val="00653621"/>
    <w:rsid w:val="006552FF"/>
    <w:rsid w:val="00655D92"/>
    <w:rsid w:val="00656633"/>
    <w:rsid w:val="00656D48"/>
    <w:rsid w:val="00657929"/>
    <w:rsid w:val="00657A7B"/>
    <w:rsid w:val="00657FDD"/>
    <w:rsid w:val="006610DF"/>
    <w:rsid w:val="00661AAB"/>
    <w:rsid w:val="00662A1F"/>
    <w:rsid w:val="00662FEC"/>
    <w:rsid w:val="006631DE"/>
    <w:rsid w:val="00663C27"/>
    <w:rsid w:val="00663E05"/>
    <w:rsid w:val="00664F02"/>
    <w:rsid w:val="00665A5A"/>
    <w:rsid w:val="00665A6F"/>
    <w:rsid w:val="006671D9"/>
    <w:rsid w:val="006674CF"/>
    <w:rsid w:val="006708E9"/>
    <w:rsid w:val="00671239"/>
    <w:rsid w:val="00671D2F"/>
    <w:rsid w:val="00671D98"/>
    <w:rsid w:val="006728A1"/>
    <w:rsid w:val="00674457"/>
    <w:rsid w:val="00676F78"/>
    <w:rsid w:val="006800E1"/>
    <w:rsid w:val="00681746"/>
    <w:rsid w:val="00681C6B"/>
    <w:rsid w:val="006829E1"/>
    <w:rsid w:val="006834F7"/>
    <w:rsid w:val="00683D58"/>
    <w:rsid w:val="0068656A"/>
    <w:rsid w:val="00687EB1"/>
    <w:rsid w:val="00692968"/>
    <w:rsid w:val="00693938"/>
    <w:rsid w:val="00697014"/>
    <w:rsid w:val="0069723C"/>
    <w:rsid w:val="00697288"/>
    <w:rsid w:val="00697F57"/>
    <w:rsid w:val="006A1A9D"/>
    <w:rsid w:val="006A35F9"/>
    <w:rsid w:val="006A3E8B"/>
    <w:rsid w:val="006A512B"/>
    <w:rsid w:val="006A576E"/>
    <w:rsid w:val="006A5B0D"/>
    <w:rsid w:val="006A61A9"/>
    <w:rsid w:val="006A7344"/>
    <w:rsid w:val="006B02D3"/>
    <w:rsid w:val="006B0472"/>
    <w:rsid w:val="006B04C7"/>
    <w:rsid w:val="006B0580"/>
    <w:rsid w:val="006B070C"/>
    <w:rsid w:val="006B0DFD"/>
    <w:rsid w:val="006B1C44"/>
    <w:rsid w:val="006B1D08"/>
    <w:rsid w:val="006B1E31"/>
    <w:rsid w:val="006B253A"/>
    <w:rsid w:val="006B3AD3"/>
    <w:rsid w:val="006B4D11"/>
    <w:rsid w:val="006B5511"/>
    <w:rsid w:val="006B640B"/>
    <w:rsid w:val="006B65E7"/>
    <w:rsid w:val="006B7160"/>
    <w:rsid w:val="006C015D"/>
    <w:rsid w:val="006C278B"/>
    <w:rsid w:val="006C5016"/>
    <w:rsid w:val="006C5189"/>
    <w:rsid w:val="006C5672"/>
    <w:rsid w:val="006C5F4E"/>
    <w:rsid w:val="006C6115"/>
    <w:rsid w:val="006C743E"/>
    <w:rsid w:val="006C7E42"/>
    <w:rsid w:val="006C7FE8"/>
    <w:rsid w:val="006D0E96"/>
    <w:rsid w:val="006D39A7"/>
    <w:rsid w:val="006D3B57"/>
    <w:rsid w:val="006D49E2"/>
    <w:rsid w:val="006D5127"/>
    <w:rsid w:val="006D7444"/>
    <w:rsid w:val="006E012B"/>
    <w:rsid w:val="006E043E"/>
    <w:rsid w:val="006E1423"/>
    <w:rsid w:val="006E28F4"/>
    <w:rsid w:val="006E42B6"/>
    <w:rsid w:val="006E4306"/>
    <w:rsid w:val="006E52C4"/>
    <w:rsid w:val="006E5C14"/>
    <w:rsid w:val="006E6E16"/>
    <w:rsid w:val="006F09BF"/>
    <w:rsid w:val="006F2457"/>
    <w:rsid w:val="006F3E21"/>
    <w:rsid w:val="006F4944"/>
    <w:rsid w:val="006F67B0"/>
    <w:rsid w:val="0070108A"/>
    <w:rsid w:val="00701116"/>
    <w:rsid w:val="00704054"/>
    <w:rsid w:val="00704DFA"/>
    <w:rsid w:val="00705518"/>
    <w:rsid w:val="00705DBE"/>
    <w:rsid w:val="00705E11"/>
    <w:rsid w:val="0070616E"/>
    <w:rsid w:val="00706A1C"/>
    <w:rsid w:val="007078AE"/>
    <w:rsid w:val="00707EA9"/>
    <w:rsid w:val="00710071"/>
    <w:rsid w:val="007100ED"/>
    <w:rsid w:val="007108E0"/>
    <w:rsid w:val="00711106"/>
    <w:rsid w:val="00711B1E"/>
    <w:rsid w:val="00711FDB"/>
    <w:rsid w:val="00713D53"/>
    <w:rsid w:val="00714CAD"/>
    <w:rsid w:val="00717814"/>
    <w:rsid w:val="00717D43"/>
    <w:rsid w:val="00717E88"/>
    <w:rsid w:val="0072002B"/>
    <w:rsid w:val="0072044D"/>
    <w:rsid w:val="007207E3"/>
    <w:rsid w:val="0072122A"/>
    <w:rsid w:val="00722302"/>
    <w:rsid w:val="007224A8"/>
    <w:rsid w:val="00722D49"/>
    <w:rsid w:val="00723A2E"/>
    <w:rsid w:val="00723ED4"/>
    <w:rsid w:val="007241D7"/>
    <w:rsid w:val="0072796A"/>
    <w:rsid w:val="00727ADA"/>
    <w:rsid w:val="00727F17"/>
    <w:rsid w:val="00730273"/>
    <w:rsid w:val="0073246E"/>
    <w:rsid w:val="00732668"/>
    <w:rsid w:val="0073383C"/>
    <w:rsid w:val="00735CFC"/>
    <w:rsid w:val="007361FF"/>
    <w:rsid w:val="0073714A"/>
    <w:rsid w:val="00740E57"/>
    <w:rsid w:val="007439DF"/>
    <w:rsid w:val="00744F5C"/>
    <w:rsid w:val="00745323"/>
    <w:rsid w:val="00745535"/>
    <w:rsid w:val="0074572F"/>
    <w:rsid w:val="00745825"/>
    <w:rsid w:val="00745A83"/>
    <w:rsid w:val="00745B5D"/>
    <w:rsid w:val="0074651E"/>
    <w:rsid w:val="007468D2"/>
    <w:rsid w:val="00747898"/>
    <w:rsid w:val="007507FE"/>
    <w:rsid w:val="0075080B"/>
    <w:rsid w:val="00751F59"/>
    <w:rsid w:val="007520B5"/>
    <w:rsid w:val="00752C28"/>
    <w:rsid w:val="00753D76"/>
    <w:rsid w:val="007540C9"/>
    <w:rsid w:val="007545D2"/>
    <w:rsid w:val="007547B3"/>
    <w:rsid w:val="00754CA1"/>
    <w:rsid w:val="00754FEA"/>
    <w:rsid w:val="007556F7"/>
    <w:rsid w:val="00755A29"/>
    <w:rsid w:val="007567AA"/>
    <w:rsid w:val="007573E4"/>
    <w:rsid w:val="007577AB"/>
    <w:rsid w:val="00757A41"/>
    <w:rsid w:val="00757FB9"/>
    <w:rsid w:val="00760752"/>
    <w:rsid w:val="00760A66"/>
    <w:rsid w:val="00761023"/>
    <w:rsid w:val="007615EC"/>
    <w:rsid w:val="00761AE9"/>
    <w:rsid w:val="00761EA0"/>
    <w:rsid w:val="00762006"/>
    <w:rsid w:val="00762B10"/>
    <w:rsid w:val="00762BFF"/>
    <w:rsid w:val="00762CBE"/>
    <w:rsid w:val="00763806"/>
    <w:rsid w:val="0076408A"/>
    <w:rsid w:val="00765202"/>
    <w:rsid w:val="0076708F"/>
    <w:rsid w:val="007673A9"/>
    <w:rsid w:val="0076748A"/>
    <w:rsid w:val="00767F69"/>
    <w:rsid w:val="00771DAF"/>
    <w:rsid w:val="0077283B"/>
    <w:rsid w:val="00772A7A"/>
    <w:rsid w:val="00772AB5"/>
    <w:rsid w:val="007739F5"/>
    <w:rsid w:val="0077470D"/>
    <w:rsid w:val="00774719"/>
    <w:rsid w:val="00774B7A"/>
    <w:rsid w:val="00775132"/>
    <w:rsid w:val="0077724E"/>
    <w:rsid w:val="0077770A"/>
    <w:rsid w:val="00780484"/>
    <w:rsid w:val="007807A9"/>
    <w:rsid w:val="00780BE6"/>
    <w:rsid w:val="0078317A"/>
    <w:rsid w:val="00783700"/>
    <w:rsid w:val="00783768"/>
    <w:rsid w:val="00783EE8"/>
    <w:rsid w:val="00784CD6"/>
    <w:rsid w:val="0078584D"/>
    <w:rsid w:val="00786552"/>
    <w:rsid w:val="00787C46"/>
    <w:rsid w:val="0079228F"/>
    <w:rsid w:val="0079242B"/>
    <w:rsid w:val="0079272A"/>
    <w:rsid w:val="00793DD5"/>
    <w:rsid w:val="007943FC"/>
    <w:rsid w:val="007953E7"/>
    <w:rsid w:val="00795B71"/>
    <w:rsid w:val="007961C2"/>
    <w:rsid w:val="007965BB"/>
    <w:rsid w:val="00796652"/>
    <w:rsid w:val="00796BE8"/>
    <w:rsid w:val="00797045"/>
    <w:rsid w:val="00797FEE"/>
    <w:rsid w:val="007A0CAC"/>
    <w:rsid w:val="007A0F46"/>
    <w:rsid w:val="007A1F47"/>
    <w:rsid w:val="007A2E6C"/>
    <w:rsid w:val="007A3433"/>
    <w:rsid w:val="007A3536"/>
    <w:rsid w:val="007A36B8"/>
    <w:rsid w:val="007A3D64"/>
    <w:rsid w:val="007A4E17"/>
    <w:rsid w:val="007A7EF6"/>
    <w:rsid w:val="007B15E1"/>
    <w:rsid w:val="007B3236"/>
    <w:rsid w:val="007B41DF"/>
    <w:rsid w:val="007B450A"/>
    <w:rsid w:val="007B4C15"/>
    <w:rsid w:val="007B5616"/>
    <w:rsid w:val="007B58CE"/>
    <w:rsid w:val="007B72C5"/>
    <w:rsid w:val="007C01CB"/>
    <w:rsid w:val="007C02D3"/>
    <w:rsid w:val="007C02DF"/>
    <w:rsid w:val="007C1897"/>
    <w:rsid w:val="007C3169"/>
    <w:rsid w:val="007C3972"/>
    <w:rsid w:val="007C4F20"/>
    <w:rsid w:val="007C54ED"/>
    <w:rsid w:val="007C5CAC"/>
    <w:rsid w:val="007C6112"/>
    <w:rsid w:val="007C6FAD"/>
    <w:rsid w:val="007C75B8"/>
    <w:rsid w:val="007C7F38"/>
    <w:rsid w:val="007D09F4"/>
    <w:rsid w:val="007D158B"/>
    <w:rsid w:val="007D15F1"/>
    <w:rsid w:val="007D1E55"/>
    <w:rsid w:val="007D298E"/>
    <w:rsid w:val="007D2F46"/>
    <w:rsid w:val="007D2F9D"/>
    <w:rsid w:val="007D3C24"/>
    <w:rsid w:val="007D4DC5"/>
    <w:rsid w:val="007D56C0"/>
    <w:rsid w:val="007D5D82"/>
    <w:rsid w:val="007D6C81"/>
    <w:rsid w:val="007D6F2B"/>
    <w:rsid w:val="007D7301"/>
    <w:rsid w:val="007D767F"/>
    <w:rsid w:val="007D76D9"/>
    <w:rsid w:val="007D7861"/>
    <w:rsid w:val="007E15AC"/>
    <w:rsid w:val="007E1C43"/>
    <w:rsid w:val="007E27B6"/>
    <w:rsid w:val="007E2CBD"/>
    <w:rsid w:val="007E2E9B"/>
    <w:rsid w:val="007E2EA3"/>
    <w:rsid w:val="007E366E"/>
    <w:rsid w:val="007E5444"/>
    <w:rsid w:val="007E63C1"/>
    <w:rsid w:val="007E6CAE"/>
    <w:rsid w:val="007E7473"/>
    <w:rsid w:val="007E7AE3"/>
    <w:rsid w:val="007F012F"/>
    <w:rsid w:val="007F142A"/>
    <w:rsid w:val="007F166C"/>
    <w:rsid w:val="007F1FCF"/>
    <w:rsid w:val="007F274D"/>
    <w:rsid w:val="007F301E"/>
    <w:rsid w:val="007F30ED"/>
    <w:rsid w:val="007F43B9"/>
    <w:rsid w:val="007F5046"/>
    <w:rsid w:val="007F56E1"/>
    <w:rsid w:val="007F5A30"/>
    <w:rsid w:val="007F6246"/>
    <w:rsid w:val="007F67B4"/>
    <w:rsid w:val="0080035F"/>
    <w:rsid w:val="00800573"/>
    <w:rsid w:val="00801196"/>
    <w:rsid w:val="00801652"/>
    <w:rsid w:val="00802BB9"/>
    <w:rsid w:val="00802EC5"/>
    <w:rsid w:val="008030E1"/>
    <w:rsid w:val="008052FD"/>
    <w:rsid w:val="00805ABB"/>
    <w:rsid w:val="00806230"/>
    <w:rsid w:val="0080742E"/>
    <w:rsid w:val="00807634"/>
    <w:rsid w:val="00810A5A"/>
    <w:rsid w:val="00811138"/>
    <w:rsid w:val="00811FEC"/>
    <w:rsid w:val="00812968"/>
    <w:rsid w:val="00813DC5"/>
    <w:rsid w:val="008148B0"/>
    <w:rsid w:val="00814FD4"/>
    <w:rsid w:val="0081645A"/>
    <w:rsid w:val="008166AC"/>
    <w:rsid w:val="00816852"/>
    <w:rsid w:val="008174B0"/>
    <w:rsid w:val="008175AE"/>
    <w:rsid w:val="00817C71"/>
    <w:rsid w:val="00820DD6"/>
    <w:rsid w:val="00821A71"/>
    <w:rsid w:val="00821B6B"/>
    <w:rsid w:val="00821C04"/>
    <w:rsid w:val="00822849"/>
    <w:rsid w:val="00823761"/>
    <w:rsid w:val="00823D20"/>
    <w:rsid w:val="008248CC"/>
    <w:rsid w:val="008252EA"/>
    <w:rsid w:val="008252FE"/>
    <w:rsid w:val="00825922"/>
    <w:rsid w:val="00826862"/>
    <w:rsid w:val="00826D23"/>
    <w:rsid w:val="00830D4F"/>
    <w:rsid w:val="0083145F"/>
    <w:rsid w:val="0083228C"/>
    <w:rsid w:val="00833060"/>
    <w:rsid w:val="008337C6"/>
    <w:rsid w:val="00834AB8"/>
    <w:rsid w:val="00836793"/>
    <w:rsid w:val="008368C1"/>
    <w:rsid w:val="00836E16"/>
    <w:rsid w:val="00837718"/>
    <w:rsid w:val="00837EF5"/>
    <w:rsid w:val="00840902"/>
    <w:rsid w:val="00840D17"/>
    <w:rsid w:val="00841E14"/>
    <w:rsid w:val="00842268"/>
    <w:rsid w:val="00843E8C"/>
    <w:rsid w:val="00845547"/>
    <w:rsid w:val="008456EC"/>
    <w:rsid w:val="00845AC9"/>
    <w:rsid w:val="00845DFB"/>
    <w:rsid w:val="0084683D"/>
    <w:rsid w:val="00847223"/>
    <w:rsid w:val="0085034F"/>
    <w:rsid w:val="008509D7"/>
    <w:rsid w:val="00850FEC"/>
    <w:rsid w:val="00851DF7"/>
    <w:rsid w:val="00851EE4"/>
    <w:rsid w:val="00852F9E"/>
    <w:rsid w:val="00853B8D"/>
    <w:rsid w:val="00854FB9"/>
    <w:rsid w:val="008558A2"/>
    <w:rsid w:val="008568CF"/>
    <w:rsid w:val="0085723C"/>
    <w:rsid w:val="00857EA0"/>
    <w:rsid w:val="00857EB3"/>
    <w:rsid w:val="00857F51"/>
    <w:rsid w:val="00860E1E"/>
    <w:rsid w:val="00860EA2"/>
    <w:rsid w:val="008613B5"/>
    <w:rsid w:val="008634D3"/>
    <w:rsid w:val="008635A9"/>
    <w:rsid w:val="00864EE2"/>
    <w:rsid w:val="008654CA"/>
    <w:rsid w:val="00865651"/>
    <w:rsid w:val="00865EE9"/>
    <w:rsid w:val="00866C67"/>
    <w:rsid w:val="008727AC"/>
    <w:rsid w:val="0087359E"/>
    <w:rsid w:val="00873B9C"/>
    <w:rsid w:val="008744BA"/>
    <w:rsid w:val="00874B95"/>
    <w:rsid w:val="0087655F"/>
    <w:rsid w:val="00876606"/>
    <w:rsid w:val="00877287"/>
    <w:rsid w:val="00877C8D"/>
    <w:rsid w:val="00882470"/>
    <w:rsid w:val="00882641"/>
    <w:rsid w:val="00882715"/>
    <w:rsid w:val="00882FFF"/>
    <w:rsid w:val="0088345A"/>
    <w:rsid w:val="008855B3"/>
    <w:rsid w:val="00885AB7"/>
    <w:rsid w:val="00887035"/>
    <w:rsid w:val="0088734A"/>
    <w:rsid w:val="00890247"/>
    <w:rsid w:val="00890FD2"/>
    <w:rsid w:val="00891017"/>
    <w:rsid w:val="008922C6"/>
    <w:rsid w:val="00892512"/>
    <w:rsid w:val="008934EB"/>
    <w:rsid w:val="008948C2"/>
    <w:rsid w:val="00894BC0"/>
    <w:rsid w:val="00895345"/>
    <w:rsid w:val="0089557B"/>
    <w:rsid w:val="0089642B"/>
    <w:rsid w:val="008971A6"/>
    <w:rsid w:val="00897D92"/>
    <w:rsid w:val="008A0B20"/>
    <w:rsid w:val="008A197C"/>
    <w:rsid w:val="008A2420"/>
    <w:rsid w:val="008A2B81"/>
    <w:rsid w:val="008A2CBD"/>
    <w:rsid w:val="008A35D4"/>
    <w:rsid w:val="008A4353"/>
    <w:rsid w:val="008A5A8A"/>
    <w:rsid w:val="008A60CF"/>
    <w:rsid w:val="008A69F0"/>
    <w:rsid w:val="008A7FE9"/>
    <w:rsid w:val="008B0D8E"/>
    <w:rsid w:val="008B20F8"/>
    <w:rsid w:val="008B2853"/>
    <w:rsid w:val="008B34C3"/>
    <w:rsid w:val="008B40DF"/>
    <w:rsid w:val="008B4AD0"/>
    <w:rsid w:val="008B5506"/>
    <w:rsid w:val="008B5D0E"/>
    <w:rsid w:val="008B6835"/>
    <w:rsid w:val="008B6A8A"/>
    <w:rsid w:val="008B72F8"/>
    <w:rsid w:val="008B73E7"/>
    <w:rsid w:val="008C01DC"/>
    <w:rsid w:val="008C048A"/>
    <w:rsid w:val="008C0BCA"/>
    <w:rsid w:val="008C199E"/>
    <w:rsid w:val="008C3EDE"/>
    <w:rsid w:val="008C416D"/>
    <w:rsid w:val="008C4620"/>
    <w:rsid w:val="008C5EDE"/>
    <w:rsid w:val="008C5FB2"/>
    <w:rsid w:val="008C6180"/>
    <w:rsid w:val="008C61DE"/>
    <w:rsid w:val="008C68A7"/>
    <w:rsid w:val="008C6C20"/>
    <w:rsid w:val="008C705C"/>
    <w:rsid w:val="008D0F68"/>
    <w:rsid w:val="008D15C0"/>
    <w:rsid w:val="008D17F9"/>
    <w:rsid w:val="008D2B8D"/>
    <w:rsid w:val="008D2BFB"/>
    <w:rsid w:val="008D40E8"/>
    <w:rsid w:val="008D4227"/>
    <w:rsid w:val="008D4405"/>
    <w:rsid w:val="008D4BDC"/>
    <w:rsid w:val="008D591D"/>
    <w:rsid w:val="008D6D43"/>
    <w:rsid w:val="008D6D70"/>
    <w:rsid w:val="008D6FB4"/>
    <w:rsid w:val="008D7A55"/>
    <w:rsid w:val="008D7A7F"/>
    <w:rsid w:val="008D7DF7"/>
    <w:rsid w:val="008E006F"/>
    <w:rsid w:val="008E0D60"/>
    <w:rsid w:val="008E0DCC"/>
    <w:rsid w:val="008E11FC"/>
    <w:rsid w:val="008E22A8"/>
    <w:rsid w:val="008E2634"/>
    <w:rsid w:val="008E3C0F"/>
    <w:rsid w:val="008E40B3"/>
    <w:rsid w:val="008E4245"/>
    <w:rsid w:val="008E4BF1"/>
    <w:rsid w:val="008E4C0E"/>
    <w:rsid w:val="008E4CA1"/>
    <w:rsid w:val="008E53D5"/>
    <w:rsid w:val="008E5C35"/>
    <w:rsid w:val="008E5F8A"/>
    <w:rsid w:val="008E6CDF"/>
    <w:rsid w:val="008E6F55"/>
    <w:rsid w:val="008E723B"/>
    <w:rsid w:val="008E754A"/>
    <w:rsid w:val="008E7AA4"/>
    <w:rsid w:val="008F1EFB"/>
    <w:rsid w:val="008F222D"/>
    <w:rsid w:val="008F25B4"/>
    <w:rsid w:val="008F26FB"/>
    <w:rsid w:val="008F3830"/>
    <w:rsid w:val="008F391B"/>
    <w:rsid w:val="008F3B47"/>
    <w:rsid w:val="008F3C02"/>
    <w:rsid w:val="008F5580"/>
    <w:rsid w:val="008F5E48"/>
    <w:rsid w:val="008F688D"/>
    <w:rsid w:val="008F729A"/>
    <w:rsid w:val="009004B9"/>
    <w:rsid w:val="0090065E"/>
    <w:rsid w:val="009022F5"/>
    <w:rsid w:val="0090233E"/>
    <w:rsid w:val="00903ED0"/>
    <w:rsid w:val="0090422F"/>
    <w:rsid w:val="00904B9A"/>
    <w:rsid w:val="0090572C"/>
    <w:rsid w:val="0090628C"/>
    <w:rsid w:val="009063E4"/>
    <w:rsid w:val="00906B68"/>
    <w:rsid w:val="00907F77"/>
    <w:rsid w:val="0091087F"/>
    <w:rsid w:val="00910D74"/>
    <w:rsid w:val="00911180"/>
    <w:rsid w:val="009116BD"/>
    <w:rsid w:val="00912D81"/>
    <w:rsid w:val="00913169"/>
    <w:rsid w:val="009133A3"/>
    <w:rsid w:val="009134A0"/>
    <w:rsid w:val="00913F04"/>
    <w:rsid w:val="0091421B"/>
    <w:rsid w:val="009142C0"/>
    <w:rsid w:val="00914935"/>
    <w:rsid w:val="009149C6"/>
    <w:rsid w:val="00914A49"/>
    <w:rsid w:val="00914F8B"/>
    <w:rsid w:val="0091501F"/>
    <w:rsid w:val="00915339"/>
    <w:rsid w:val="0091568B"/>
    <w:rsid w:val="0091569F"/>
    <w:rsid w:val="009164A8"/>
    <w:rsid w:val="00916A34"/>
    <w:rsid w:val="00920751"/>
    <w:rsid w:val="00920A64"/>
    <w:rsid w:val="00920B1D"/>
    <w:rsid w:val="009214A3"/>
    <w:rsid w:val="00922CCF"/>
    <w:rsid w:val="00923BA6"/>
    <w:rsid w:val="009248A7"/>
    <w:rsid w:val="00925554"/>
    <w:rsid w:val="00926E31"/>
    <w:rsid w:val="00927818"/>
    <w:rsid w:val="00927A52"/>
    <w:rsid w:val="009304C3"/>
    <w:rsid w:val="00931971"/>
    <w:rsid w:val="009319C5"/>
    <w:rsid w:val="009319EA"/>
    <w:rsid w:val="00931FCA"/>
    <w:rsid w:val="0093363B"/>
    <w:rsid w:val="00933DAA"/>
    <w:rsid w:val="0093450F"/>
    <w:rsid w:val="009351F0"/>
    <w:rsid w:val="00936177"/>
    <w:rsid w:val="00937F74"/>
    <w:rsid w:val="009410BC"/>
    <w:rsid w:val="0094309C"/>
    <w:rsid w:val="00945088"/>
    <w:rsid w:val="009456EB"/>
    <w:rsid w:val="00946B66"/>
    <w:rsid w:val="00946EB2"/>
    <w:rsid w:val="00950191"/>
    <w:rsid w:val="00950222"/>
    <w:rsid w:val="0095091A"/>
    <w:rsid w:val="00951040"/>
    <w:rsid w:val="00951AB4"/>
    <w:rsid w:val="009522CD"/>
    <w:rsid w:val="009533FA"/>
    <w:rsid w:val="00953AB5"/>
    <w:rsid w:val="0095487A"/>
    <w:rsid w:val="00955228"/>
    <w:rsid w:val="00955E9B"/>
    <w:rsid w:val="00957B04"/>
    <w:rsid w:val="00960553"/>
    <w:rsid w:val="00960F37"/>
    <w:rsid w:val="0096114B"/>
    <w:rsid w:val="0096157D"/>
    <w:rsid w:val="009623EE"/>
    <w:rsid w:val="00963033"/>
    <w:rsid w:val="00964BF6"/>
    <w:rsid w:val="00966474"/>
    <w:rsid w:val="0096712C"/>
    <w:rsid w:val="00967E71"/>
    <w:rsid w:val="0097078A"/>
    <w:rsid w:val="0097087A"/>
    <w:rsid w:val="00970A6B"/>
    <w:rsid w:val="00971581"/>
    <w:rsid w:val="0097164F"/>
    <w:rsid w:val="00972240"/>
    <w:rsid w:val="0097237A"/>
    <w:rsid w:val="0097288F"/>
    <w:rsid w:val="009730CB"/>
    <w:rsid w:val="009732E6"/>
    <w:rsid w:val="009732F7"/>
    <w:rsid w:val="009738B9"/>
    <w:rsid w:val="00974284"/>
    <w:rsid w:val="00974E33"/>
    <w:rsid w:val="0097569B"/>
    <w:rsid w:val="009758C6"/>
    <w:rsid w:val="00975CD5"/>
    <w:rsid w:val="009761B4"/>
    <w:rsid w:val="00976C1A"/>
    <w:rsid w:val="009772D7"/>
    <w:rsid w:val="0097761D"/>
    <w:rsid w:val="00977683"/>
    <w:rsid w:val="00980234"/>
    <w:rsid w:val="009821C0"/>
    <w:rsid w:val="009822BC"/>
    <w:rsid w:val="00983D39"/>
    <w:rsid w:val="009855AE"/>
    <w:rsid w:val="00985D98"/>
    <w:rsid w:val="0098655E"/>
    <w:rsid w:val="00986E40"/>
    <w:rsid w:val="00986F64"/>
    <w:rsid w:val="00987190"/>
    <w:rsid w:val="00990294"/>
    <w:rsid w:val="00991E00"/>
    <w:rsid w:val="009933DD"/>
    <w:rsid w:val="00993EFB"/>
    <w:rsid w:val="009946E7"/>
    <w:rsid w:val="0099588D"/>
    <w:rsid w:val="00996286"/>
    <w:rsid w:val="00997631"/>
    <w:rsid w:val="009A000B"/>
    <w:rsid w:val="009A1927"/>
    <w:rsid w:val="009A2759"/>
    <w:rsid w:val="009A4072"/>
    <w:rsid w:val="009A4974"/>
    <w:rsid w:val="009A4B84"/>
    <w:rsid w:val="009A569B"/>
    <w:rsid w:val="009A5CA5"/>
    <w:rsid w:val="009A5ED6"/>
    <w:rsid w:val="009A6273"/>
    <w:rsid w:val="009A6852"/>
    <w:rsid w:val="009A6A2E"/>
    <w:rsid w:val="009A74CF"/>
    <w:rsid w:val="009B0021"/>
    <w:rsid w:val="009B1496"/>
    <w:rsid w:val="009B15C7"/>
    <w:rsid w:val="009B2452"/>
    <w:rsid w:val="009B31A2"/>
    <w:rsid w:val="009B34AE"/>
    <w:rsid w:val="009B44EA"/>
    <w:rsid w:val="009B495A"/>
    <w:rsid w:val="009B4F50"/>
    <w:rsid w:val="009B52F2"/>
    <w:rsid w:val="009B53DC"/>
    <w:rsid w:val="009B5966"/>
    <w:rsid w:val="009B5D73"/>
    <w:rsid w:val="009B5DE3"/>
    <w:rsid w:val="009B6D9B"/>
    <w:rsid w:val="009B79DD"/>
    <w:rsid w:val="009C0072"/>
    <w:rsid w:val="009C1225"/>
    <w:rsid w:val="009C1872"/>
    <w:rsid w:val="009C18AB"/>
    <w:rsid w:val="009C26A3"/>
    <w:rsid w:val="009C3E97"/>
    <w:rsid w:val="009C454F"/>
    <w:rsid w:val="009C48B5"/>
    <w:rsid w:val="009C5B06"/>
    <w:rsid w:val="009C5EEE"/>
    <w:rsid w:val="009D0BB8"/>
    <w:rsid w:val="009D1D83"/>
    <w:rsid w:val="009D20EF"/>
    <w:rsid w:val="009D3C4B"/>
    <w:rsid w:val="009D5E06"/>
    <w:rsid w:val="009D7520"/>
    <w:rsid w:val="009D7B09"/>
    <w:rsid w:val="009E02B9"/>
    <w:rsid w:val="009E1471"/>
    <w:rsid w:val="009E35A0"/>
    <w:rsid w:val="009E3AE2"/>
    <w:rsid w:val="009E3C89"/>
    <w:rsid w:val="009E4301"/>
    <w:rsid w:val="009E4882"/>
    <w:rsid w:val="009E62FC"/>
    <w:rsid w:val="009E6A1F"/>
    <w:rsid w:val="009E720B"/>
    <w:rsid w:val="009E777D"/>
    <w:rsid w:val="009E78F5"/>
    <w:rsid w:val="009E7A39"/>
    <w:rsid w:val="009F1B07"/>
    <w:rsid w:val="009F2038"/>
    <w:rsid w:val="009F28CE"/>
    <w:rsid w:val="009F297D"/>
    <w:rsid w:val="009F2C20"/>
    <w:rsid w:val="009F2DEF"/>
    <w:rsid w:val="009F328A"/>
    <w:rsid w:val="009F435F"/>
    <w:rsid w:val="009F4CD5"/>
    <w:rsid w:val="009F5294"/>
    <w:rsid w:val="009F6EE4"/>
    <w:rsid w:val="009F759C"/>
    <w:rsid w:val="00A00615"/>
    <w:rsid w:val="00A009B3"/>
    <w:rsid w:val="00A033D4"/>
    <w:rsid w:val="00A04A7A"/>
    <w:rsid w:val="00A0628A"/>
    <w:rsid w:val="00A06F7B"/>
    <w:rsid w:val="00A071C1"/>
    <w:rsid w:val="00A075F2"/>
    <w:rsid w:val="00A07E73"/>
    <w:rsid w:val="00A108A2"/>
    <w:rsid w:val="00A10B03"/>
    <w:rsid w:val="00A10ECE"/>
    <w:rsid w:val="00A117F6"/>
    <w:rsid w:val="00A12693"/>
    <w:rsid w:val="00A12F92"/>
    <w:rsid w:val="00A136D3"/>
    <w:rsid w:val="00A13E60"/>
    <w:rsid w:val="00A142E2"/>
    <w:rsid w:val="00A144AA"/>
    <w:rsid w:val="00A144AF"/>
    <w:rsid w:val="00A149AA"/>
    <w:rsid w:val="00A157E0"/>
    <w:rsid w:val="00A15C0C"/>
    <w:rsid w:val="00A16529"/>
    <w:rsid w:val="00A1659D"/>
    <w:rsid w:val="00A16C88"/>
    <w:rsid w:val="00A17544"/>
    <w:rsid w:val="00A20C99"/>
    <w:rsid w:val="00A213DC"/>
    <w:rsid w:val="00A2279B"/>
    <w:rsid w:val="00A22B7A"/>
    <w:rsid w:val="00A22CED"/>
    <w:rsid w:val="00A235DD"/>
    <w:rsid w:val="00A25592"/>
    <w:rsid w:val="00A30E30"/>
    <w:rsid w:val="00A30F48"/>
    <w:rsid w:val="00A31098"/>
    <w:rsid w:val="00A31A3C"/>
    <w:rsid w:val="00A31FAF"/>
    <w:rsid w:val="00A32264"/>
    <w:rsid w:val="00A32764"/>
    <w:rsid w:val="00A338EE"/>
    <w:rsid w:val="00A3469E"/>
    <w:rsid w:val="00A34BDF"/>
    <w:rsid w:val="00A36062"/>
    <w:rsid w:val="00A37DB6"/>
    <w:rsid w:val="00A401AC"/>
    <w:rsid w:val="00A4108C"/>
    <w:rsid w:val="00A41306"/>
    <w:rsid w:val="00A41DAD"/>
    <w:rsid w:val="00A435BF"/>
    <w:rsid w:val="00A43E1A"/>
    <w:rsid w:val="00A44857"/>
    <w:rsid w:val="00A44A8A"/>
    <w:rsid w:val="00A455C5"/>
    <w:rsid w:val="00A47FF0"/>
    <w:rsid w:val="00A530DD"/>
    <w:rsid w:val="00A5328D"/>
    <w:rsid w:val="00A533F8"/>
    <w:rsid w:val="00A536D0"/>
    <w:rsid w:val="00A53F7E"/>
    <w:rsid w:val="00A55942"/>
    <w:rsid w:val="00A55952"/>
    <w:rsid w:val="00A604A6"/>
    <w:rsid w:val="00A6072E"/>
    <w:rsid w:val="00A610C0"/>
    <w:rsid w:val="00A61F0E"/>
    <w:rsid w:val="00A6247A"/>
    <w:rsid w:val="00A62FDC"/>
    <w:rsid w:val="00A63307"/>
    <w:rsid w:val="00A636C5"/>
    <w:rsid w:val="00A64509"/>
    <w:rsid w:val="00A677F2"/>
    <w:rsid w:val="00A67951"/>
    <w:rsid w:val="00A67ACC"/>
    <w:rsid w:val="00A67C58"/>
    <w:rsid w:val="00A700E0"/>
    <w:rsid w:val="00A70160"/>
    <w:rsid w:val="00A719E3"/>
    <w:rsid w:val="00A71A7E"/>
    <w:rsid w:val="00A7241F"/>
    <w:rsid w:val="00A7375E"/>
    <w:rsid w:val="00A7454F"/>
    <w:rsid w:val="00A74B9E"/>
    <w:rsid w:val="00A74E38"/>
    <w:rsid w:val="00A75437"/>
    <w:rsid w:val="00A756CC"/>
    <w:rsid w:val="00A75E75"/>
    <w:rsid w:val="00A762D0"/>
    <w:rsid w:val="00A7657B"/>
    <w:rsid w:val="00A8042C"/>
    <w:rsid w:val="00A8316C"/>
    <w:rsid w:val="00A84EF3"/>
    <w:rsid w:val="00A85689"/>
    <w:rsid w:val="00A87169"/>
    <w:rsid w:val="00A87408"/>
    <w:rsid w:val="00A90691"/>
    <w:rsid w:val="00A910A8"/>
    <w:rsid w:val="00A918DE"/>
    <w:rsid w:val="00A91E79"/>
    <w:rsid w:val="00A93272"/>
    <w:rsid w:val="00A932D9"/>
    <w:rsid w:val="00A94397"/>
    <w:rsid w:val="00A94D48"/>
    <w:rsid w:val="00A953E2"/>
    <w:rsid w:val="00A95C15"/>
    <w:rsid w:val="00A95F53"/>
    <w:rsid w:val="00A96548"/>
    <w:rsid w:val="00A9686C"/>
    <w:rsid w:val="00AA1082"/>
    <w:rsid w:val="00AA1F44"/>
    <w:rsid w:val="00AA20DB"/>
    <w:rsid w:val="00AA288C"/>
    <w:rsid w:val="00AA316C"/>
    <w:rsid w:val="00AA3267"/>
    <w:rsid w:val="00AA36AF"/>
    <w:rsid w:val="00AA39E4"/>
    <w:rsid w:val="00AA3A49"/>
    <w:rsid w:val="00AA3BAA"/>
    <w:rsid w:val="00AA43A5"/>
    <w:rsid w:val="00AA47ED"/>
    <w:rsid w:val="00AA4806"/>
    <w:rsid w:val="00AA4F2C"/>
    <w:rsid w:val="00AA4FA8"/>
    <w:rsid w:val="00AA5804"/>
    <w:rsid w:val="00AA5810"/>
    <w:rsid w:val="00AA581F"/>
    <w:rsid w:val="00AA5897"/>
    <w:rsid w:val="00AA68F9"/>
    <w:rsid w:val="00AA696C"/>
    <w:rsid w:val="00AA6BB9"/>
    <w:rsid w:val="00AB198A"/>
    <w:rsid w:val="00AB1BB7"/>
    <w:rsid w:val="00AB2FBC"/>
    <w:rsid w:val="00AB320D"/>
    <w:rsid w:val="00AB37EB"/>
    <w:rsid w:val="00AB3AA5"/>
    <w:rsid w:val="00AB4097"/>
    <w:rsid w:val="00AB528A"/>
    <w:rsid w:val="00AB6A5D"/>
    <w:rsid w:val="00AB7682"/>
    <w:rsid w:val="00AB7E4E"/>
    <w:rsid w:val="00AC07C8"/>
    <w:rsid w:val="00AC1F52"/>
    <w:rsid w:val="00AC3B24"/>
    <w:rsid w:val="00AC3ED6"/>
    <w:rsid w:val="00AC4368"/>
    <w:rsid w:val="00AC4EFF"/>
    <w:rsid w:val="00AC5034"/>
    <w:rsid w:val="00AC5392"/>
    <w:rsid w:val="00AC67EA"/>
    <w:rsid w:val="00AC7410"/>
    <w:rsid w:val="00AD00BF"/>
    <w:rsid w:val="00AD08C0"/>
    <w:rsid w:val="00AD2172"/>
    <w:rsid w:val="00AD218C"/>
    <w:rsid w:val="00AD2D7F"/>
    <w:rsid w:val="00AD3A81"/>
    <w:rsid w:val="00AD4193"/>
    <w:rsid w:val="00AD5B11"/>
    <w:rsid w:val="00AD5D2C"/>
    <w:rsid w:val="00AD68E8"/>
    <w:rsid w:val="00AD6D2A"/>
    <w:rsid w:val="00AD7034"/>
    <w:rsid w:val="00AD7D09"/>
    <w:rsid w:val="00AD7FBF"/>
    <w:rsid w:val="00AE1BA2"/>
    <w:rsid w:val="00AE38E7"/>
    <w:rsid w:val="00AE3A3C"/>
    <w:rsid w:val="00AE3B92"/>
    <w:rsid w:val="00AE3C7F"/>
    <w:rsid w:val="00AE3F79"/>
    <w:rsid w:val="00AE4201"/>
    <w:rsid w:val="00AE4DD6"/>
    <w:rsid w:val="00AE4FE1"/>
    <w:rsid w:val="00AE5983"/>
    <w:rsid w:val="00AE6593"/>
    <w:rsid w:val="00AE7387"/>
    <w:rsid w:val="00AF0227"/>
    <w:rsid w:val="00AF1EB7"/>
    <w:rsid w:val="00AF21BB"/>
    <w:rsid w:val="00AF21C3"/>
    <w:rsid w:val="00AF3629"/>
    <w:rsid w:val="00AF3BE6"/>
    <w:rsid w:val="00AF412A"/>
    <w:rsid w:val="00AF4FC3"/>
    <w:rsid w:val="00AF5269"/>
    <w:rsid w:val="00AF549F"/>
    <w:rsid w:val="00AF5C01"/>
    <w:rsid w:val="00AF5E20"/>
    <w:rsid w:val="00AF6B2C"/>
    <w:rsid w:val="00AF6EE2"/>
    <w:rsid w:val="00AF7542"/>
    <w:rsid w:val="00B008B6"/>
    <w:rsid w:val="00B00CCE"/>
    <w:rsid w:val="00B01365"/>
    <w:rsid w:val="00B01ABB"/>
    <w:rsid w:val="00B02B26"/>
    <w:rsid w:val="00B02E0A"/>
    <w:rsid w:val="00B05196"/>
    <w:rsid w:val="00B0550A"/>
    <w:rsid w:val="00B05A68"/>
    <w:rsid w:val="00B06753"/>
    <w:rsid w:val="00B10332"/>
    <w:rsid w:val="00B110F3"/>
    <w:rsid w:val="00B117DC"/>
    <w:rsid w:val="00B120FD"/>
    <w:rsid w:val="00B1276D"/>
    <w:rsid w:val="00B12B17"/>
    <w:rsid w:val="00B147E0"/>
    <w:rsid w:val="00B14D31"/>
    <w:rsid w:val="00B15A6D"/>
    <w:rsid w:val="00B16A09"/>
    <w:rsid w:val="00B177F3"/>
    <w:rsid w:val="00B2059D"/>
    <w:rsid w:val="00B234A1"/>
    <w:rsid w:val="00B23EF1"/>
    <w:rsid w:val="00B240A9"/>
    <w:rsid w:val="00B2417B"/>
    <w:rsid w:val="00B24D96"/>
    <w:rsid w:val="00B2617E"/>
    <w:rsid w:val="00B26C7C"/>
    <w:rsid w:val="00B27AAB"/>
    <w:rsid w:val="00B27CA8"/>
    <w:rsid w:val="00B27CAD"/>
    <w:rsid w:val="00B3005D"/>
    <w:rsid w:val="00B30E9D"/>
    <w:rsid w:val="00B311FF"/>
    <w:rsid w:val="00B3164B"/>
    <w:rsid w:val="00B32AF5"/>
    <w:rsid w:val="00B3421B"/>
    <w:rsid w:val="00B34A3D"/>
    <w:rsid w:val="00B35611"/>
    <w:rsid w:val="00B36C10"/>
    <w:rsid w:val="00B36CF8"/>
    <w:rsid w:val="00B3729F"/>
    <w:rsid w:val="00B4092A"/>
    <w:rsid w:val="00B41121"/>
    <w:rsid w:val="00B4124D"/>
    <w:rsid w:val="00B415D4"/>
    <w:rsid w:val="00B42EDA"/>
    <w:rsid w:val="00B43B13"/>
    <w:rsid w:val="00B44AE3"/>
    <w:rsid w:val="00B456D8"/>
    <w:rsid w:val="00B464A8"/>
    <w:rsid w:val="00B46FD0"/>
    <w:rsid w:val="00B47A7B"/>
    <w:rsid w:val="00B5022A"/>
    <w:rsid w:val="00B50548"/>
    <w:rsid w:val="00B50669"/>
    <w:rsid w:val="00B51DC2"/>
    <w:rsid w:val="00B52F01"/>
    <w:rsid w:val="00B530DB"/>
    <w:rsid w:val="00B56F00"/>
    <w:rsid w:val="00B60754"/>
    <w:rsid w:val="00B607F0"/>
    <w:rsid w:val="00B614EB"/>
    <w:rsid w:val="00B61646"/>
    <w:rsid w:val="00B62F14"/>
    <w:rsid w:val="00B630F3"/>
    <w:rsid w:val="00B63EDC"/>
    <w:rsid w:val="00B6491B"/>
    <w:rsid w:val="00B64997"/>
    <w:rsid w:val="00B65EDD"/>
    <w:rsid w:val="00B66648"/>
    <w:rsid w:val="00B67617"/>
    <w:rsid w:val="00B71FC9"/>
    <w:rsid w:val="00B724E9"/>
    <w:rsid w:val="00B7539F"/>
    <w:rsid w:val="00B7543B"/>
    <w:rsid w:val="00B7597D"/>
    <w:rsid w:val="00B75B47"/>
    <w:rsid w:val="00B764EA"/>
    <w:rsid w:val="00B77101"/>
    <w:rsid w:val="00B77718"/>
    <w:rsid w:val="00B81BB8"/>
    <w:rsid w:val="00B83018"/>
    <w:rsid w:val="00B84B71"/>
    <w:rsid w:val="00B877F6"/>
    <w:rsid w:val="00B90212"/>
    <w:rsid w:val="00B90873"/>
    <w:rsid w:val="00B90ABB"/>
    <w:rsid w:val="00B91D29"/>
    <w:rsid w:val="00B92B36"/>
    <w:rsid w:val="00B92B80"/>
    <w:rsid w:val="00B92C8E"/>
    <w:rsid w:val="00B952F5"/>
    <w:rsid w:val="00B9535B"/>
    <w:rsid w:val="00B96243"/>
    <w:rsid w:val="00B9638B"/>
    <w:rsid w:val="00B971D6"/>
    <w:rsid w:val="00B972CB"/>
    <w:rsid w:val="00B97710"/>
    <w:rsid w:val="00B97856"/>
    <w:rsid w:val="00BA0DC9"/>
    <w:rsid w:val="00BA1BB3"/>
    <w:rsid w:val="00BA1EEE"/>
    <w:rsid w:val="00BA257C"/>
    <w:rsid w:val="00BA2807"/>
    <w:rsid w:val="00BA3AEC"/>
    <w:rsid w:val="00BA3C4F"/>
    <w:rsid w:val="00BA4C86"/>
    <w:rsid w:val="00BA4E31"/>
    <w:rsid w:val="00BA526E"/>
    <w:rsid w:val="00BA6524"/>
    <w:rsid w:val="00BA696B"/>
    <w:rsid w:val="00BA75E9"/>
    <w:rsid w:val="00BB2B60"/>
    <w:rsid w:val="00BB30F0"/>
    <w:rsid w:val="00BB5869"/>
    <w:rsid w:val="00BB610E"/>
    <w:rsid w:val="00BB64D0"/>
    <w:rsid w:val="00BB6827"/>
    <w:rsid w:val="00BC122F"/>
    <w:rsid w:val="00BC1DAC"/>
    <w:rsid w:val="00BC3F06"/>
    <w:rsid w:val="00BC452F"/>
    <w:rsid w:val="00BC4AB7"/>
    <w:rsid w:val="00BC4E0E"/>
    <w:rsid w:val="00BC5D00"/>
    <w:rsid w:val="00BC761E"/>
    <w:rsid w:val="00BD0D19"/>
    <w:rsid w:val="00BD3981"/>
    <w:rsid w:val="00BD3B87"/>
    <w:rsid w:val="00BD428D"/>
    <w:rsid w:val="00BD4A98"/>
    <w:rsid w:val="00BD6009"/>
    <w:rsid w:val="00BD60CF"/>
    <w:rsid w:val="00BE11DF"/>
    <w:rsid w:val="00BE2F90"/>
    <w:rsid w:val="00BE4AD0"/>
    <w:rsid w:val="00BE4D06"/>
    <w:rsid w:val="00BE54C8"/>
    <w:rsid w:val="00BE6A8B"/>
    <w:rsid w:val="00BE76DA"/>
    <w:rsid w:val="00BE7AF5"/>
    <w:rsid w:val="00BF0C7C"/>
    <w:rsid w:val="00BF10C2"/>
    <w:rsid w:val="00BF112E"/>
    <w:rsid w:val="00BF1F03"/>
    <w:rsid w:val="00BF32A5"/>
    <w:rsid w:val="00BF5101"/>
    <w:rsid w:val="00BF558F"/>
    <w:rsid w:val="00BF5F93"/>
    <w:rsid w:val="00BF62E8"/>
    <w:rsid w:val="00BF656F"/>
    <w:rsid w:val="00BF6757"/>
    <w:rsid w:val="00BF6B39"/>
    <w:rsid w:val="00BF6CF9"/>
    <w:rsid w:val="00BF7828"/>
    <w:rsid w:val="00BF7BAB"/>
    <w:rsid w:val="00C000A8"/>
    <w:rsid w:val="00C0176E"/>
    <w:rsid w:val="00C022A8"/>
    <w:rsid w:val="00C02A0B"/>
    <w:rsid w:val="00C03957"/>
    <w:rsid w:val="00C03FE1"/>
    <w:rsid w:val="00C048ED"/>
    <w:rsid w:val="00C05635"/>
    <w:rsid w:val="00C06858"/>
    <w:rsid w:val="00C06DCA"/>
    <w:rsid w:val="00C06DFD"/>
    <w:rsid w:val="00C10199"/>
    <w:rsid w:val="00C11527"/>
    <w:rsid w:val="00C11BB3"/>
    <w:rsid w:val="00C12A05"/>
    <w:rsid w:val="00C14160"/>
    <w:rsid w:val="00C1459C"/>
    <w:rsid w:val="00C15F2C"/>
    <w:rsid w:val="00C1733F"/>
    <w:rsid w:val="00C17E77"/>
    <w:rsid w:val="00C206F1"/>
    <w:rsid w:val="00C21128"/>
    <w:rsid w:val="00C21962"/>
    <w:rsid w:val="00C21B3A"/>
    <w:rsid w:val="00C2412C"/>
    <w:rsid w:val="00C24AFE"/>
    <w:rsid w:val="00C2558E"/>
    <w:rsid w:val="00C2696A"/>
    <w:rsid w:val="00C277C7"/>
    <w:rsid w:val="00C310ED"/>
    <w:rsid w:val="00C33238"/>
    <w:rsid w:val="00C3464A"/>
    <w:rsid w:val="00C35257"/>
    <w:rsid w:val="00C35521"/>
    <w:rsid w:val="00C358B0"/>
    <w:rsid w:val="00C35CCA"/>
    <w:rsid w:val="00C3665F"/>
    <w:rsid w:val="00C36CE1"/>
    <w:rsid w:val="00C3711C"/>
    <w:rsid w:val="00C378E7"/>
    <w:rsid w:val="00C37B6D"/>
    <w:rsid w:val="00C37BD7"/>
    <w:rsid w:val="00C40B50"/>
    <w:rsid w:val="00C42F8C"/>
    <w:rsid w:val="00C43B3C"/>
    <w:rsid w:val="00C43BEE"/>
    <w:rsid w:val="00C4538A"/>
    <w:rsid w:val="00C45829"/>
    <w:rsid w:val="00C45838"/>
    <w:rsid w:val="00C45F3D"/>
    <w:rsid w:val="00C47B14"/>
    <w:rsid w:val="00C504FD"/>
    <w:rsid w:val="00C51593"/>
    <w:rsid w:val="00C517FB"/>
    <w:rsid w:val="00C51FD0"/>
    <w:rsid w:val="00C52C77"/>
    <w:rsid w:val="00C52FAB"/>
    <w:rsid w:val="00C5435F"/>
    <w:rsid w:val="00C547D7"/>
    <w:rsid w:val="00C5585E"/>
    <w:rsid w:val="00C56580"/>
    <w:rsid w:val="00C567F3"/>
    <w:rsid w:val="00C57CB9"/>
    <w:rsid w:val="00C609F3"/>
    <w:rsid w:val="00C62198"/>
    <w:rsid w:val="00C62F9F"/>
    <w:rsid w:val="00C63236"/>
    <w:rsid w:val="00C6330F"/>
    <w:rsid w:val="00C64E62"/>
    <w:rsid w:val="00C66840"/>
    <w:rsid w:val="00C67454"/>
    <w:rsid w:val="00C67748"/>
    <w:rsid w:val="00C679D8"/>
    <w:rsid w:val="00C70235"/>
    <w:rsid w:val="00C70CB6"/>
    <w:rsid w:val="00C710BA"/>
    <w:rsid w:val="00C715D0"/>
    <w:rsid w:val="00C729F6"/>
    <w:rsid w:val="00C73EFF"/>
    <w:rsid w:val="00C7441D"/>
    <w:rsid w:val="00C7473F"/>
    <w:rsid w:val="00C74ED6"/>
    <w:rsid w:val="00C752F6"/>
    <w:rsid w:val="00C75B70"/>
    <w:rsid w:val="00C76D5F"/>
    <w:rsid w:val="00C76DE3"/>
    <w:rsid w:val="00C77093"/>
    <w:rsid w:val="00C77805"/>
    <w:rsid w:val="00C80101"/>
    <w:rsid w:val="00C80DC5"/>
    <w:rsid w:val="00C80F35"/>
    <w:rsid w:val="00C813EB"/>
    <w:rsid w:val="00C821A7"/>
    <w:rsid w:val="00C82210"/>
    <w:rsid w:val="00C82296"/>
    <w:rsid w:val="00C82933"/>
    <w:rsid w:val="00C82F26"/>
    <w:rsid w:val="00C84CF5"/>
    <w:rsid w:val="00C855B1"/>
    <w:rsid w:val="00C869AD"/>
    <w:rsid w:val="00C87194"/>
    <w:rsid w:val="00C876D4"/>
    <w:rsid w:val="00C906E4"/>
    <w:rsid w:val="00C90C48"/>
    <w:rsid w:val="00C90FF1"/>
    <w:rsid w:val="00C916A2"/>
    <w:rsid w:val="00C91CF9"/>
    <w:rsid w:val="00C93292"/>
    <w:rsid w:val="00C93533"/>
    <w:rsid w:val="00C94944"/>
    <w:rsid w:val="00C94CCC"/>
    <w:rsid w:val="00C94E8B"/>
    <w:rsid w:val="00C95585"/>
    <w:rsid w:val="00C961D2"/>
    <w:rsid w:val="00C96379"/>
    <w:rsid w:val="00C96E2C"/>
    <w:rsid w:val="00C97D5A"/>
    <w:rsid w:val="00CA04ED"/>
    <w:rsid w:val="00CA0A91"/>
    <w:rsid w:val="00CA1172"/>
    <w:rsid w:val="00CA1D51"/>
    <w:rsid w:val="00CA1D79"/>
    <w:rsid w:val="00CA2546"/>
    <w:rsid w:val="00CA2E92"/>
    <w:rsid w:val="00CA5EEB"/>
    <w:rsid w:val="00CA5FD6"/>
    <w:rsid w:val="00CA6298"/>
    <w:rsid w:val="00CA760C"/>
    <w:rsid w:val="00CA773D"/>
    <w:rsid w:val="00CB0CB5"/>
    <w:rsid w:val="00CB1141"/>
    <w:rsid w:val="00CB1732"/>
    <w:rsid w:val="00CB1F6D"/>
    <w:rsid w:val="00CB3261"/>
    <w:rsid w:val="00CB3A85"/>
    <w:rsid w:val="00CB4AF2"/>
    <w:rsid w:val="00CB5646"/>
    <w:rsid w:val="00CB5927"/>
    <w:rsid w:val="00CB71E8"/>
    <w:rsid w:val="00CB7345"/>
    <w:rsid w:val="00CB73C8"/>
    <w:rsid w:val="00CB76F8"/>
    <w:rsid w:val="00CB79CE"/>
    <w:rsid w:val="00CB79F5"/>
    <w:rsid w:val="00CC020F"/>
    <w:rsid w:val="00CC0EE5"/>
    <w:rsid w:val="00CC0F8F"/>
    <w:rsid w:val="00CC1621"/>
    <w:rsid w:val="00CC19DC"/>
    <w:rsid w:val="00CC278A"/>
    <w:rsid w:val="00CC3277"/>
    <w:rsid w:val="00CC3523"/>
    <w:rsid w:val="00CC40A1"/>
    <w:rsid w:val="00CC5803"/>
    <w:rsid w:val="00CC6243"/>
    <w:rsid w:val="00CC6D33"/>
    <w:rsid w:val="00CC6ED7"/>
    <w:rsid w:val="00CC7E79"/>
    <w:rsid w:val="00CD0100"/>
    <w:rsid w:val="00CD0AF1"/>
    <w:rsid w:val="00CD2E87"/>
    <w:rsid w:val="00CD2EC1"/>
    <w:rsid w:val="00CD311A"/>
    <w:rsid w:val="00CD3841"/>
    <w:rsid w:val="00CD3E5A"/>
    <w:rsid w:val="00CD43C2"/>
    <w:rsid w:val="00CD5152"/>
    <w:rsid w:val="00CD6F52"/>
    <w:rsid w:val="00CD7D9C"/>
    <w:rsid w:val="00CE0718"/>
    <w:rsid w:val="00CE13D5"/>
    <w:rsid w:val="00CE2419"/>
    <w:rsid w:val="00CE3A9E"/>
    <w:rsid w:val="00CE44C5"/>
    <w:rsid w:val="00CE4619"/>
    <w:rsid w:val="00CE4CFB"/>
    <w:rsid w:val="00CE5186"/>
    <w:rsid w:val="00CF06E9"/>
    <w:rsid w:val="00CF07CD"/>
    <w:rsid w:val="00CF0C6E"/>
    <w:rsid w:val="00CF17AA"/>
    <w:rsid w:val="00CF224E"/>
    <w:rsid w:val="00CF2596"/>
    <w:rsid w:val="00CF33E7"/>
    <w:rsid w:val="00CF4E4E"/>
    <w:rsid w:val="00CF78AD"/>
    <w:rsid w:val="00CF7B40"/>
    <w:rsid w:val="00CF7D1B"/>
    <w:rsid w:val="00CF7FA7"/>
    <w:rsid w:val="00D000F0"/>
    <w:rsid w:val="00D00B11"/>
    <w:rsid w:val="00D015CC"/>
    <w:rsid w:val="00D01687"/>
    <w:rsid w:val="00D02730"/>
    <w:rsid w:val="00D0289D"/>
    <w:rsid w:val="00D0290C"/>
    <w:rsid w:val="00D03F4F"/>
    <w:rsid w:val="00D04311"/>
    <w:rsid w:val="00D053CD"/>
    <w:rsid w:val="00D064B0"/>
    <w:rsid w:val="00D109FE"/>
    <w:rsid w:val="00D10B4D"/>
    <w:rsid w:val="00D10FD5"/>
    <w:rsid w:val="00D11B61"/>
    <w:rsid w:val="00D11C1B"/>
    <w:rsid w:val="00D11C48"/>
    <w:rsid w:val="00D12407"/>
    <w:rsid w:val="00D12876"/>
    <w:rsid w:val="00D134A6"/>
    <w:rsid w:val="00D136FB"/>
    <w:rsid w:val="00D13D08"/>
    <w:rsid w:val="00D1484E"/>
    <w:rsid w:val="00D164C9"/>
    <w:rsid w:val="00D171E1"/>
    <w:rsid w:val="00D1744D"/>
    <w:rsid w:val="00D17583"/>
    <w:rsid w:val="00D17A62"/>
    <w:rsid w:val="00D17B1A"/>
    <w:rsid w:val="00D218BF"/>
    <w:rsid w:val="00D21B84"/>
    <w:rsid w:val="00D22BCC"/>
    <w:rsid w:val="00D22ED3"/>
    <w:rsid w:val="00D236A0"/>
    <w:rsid w:val="00D23AEB"/>
    <w:rsid w:val="00D24186"/>
    <w:rsid w:val="00D24F12"/>
    <w:rsid w:val="00D25AEB"/>
    <w:rsid w:val="00D264F7"/>
    <w:rsid w:val="00D26B8E"/>
    <w:rsid w:val="00D2718F"/>
    <w:rsid w:val="00D27424"/>
    <w:rsid w:val="00D30041"/>
    <w:rsid w:val="00D30CFA"/>
    <w:rsid w:val="00D30E76"/>
    <w:rsid w:val="00D31A2A"/>
    <w:rsid w:val="00D33BCE"/>
    <w:rsid w:val="00D349BD"/>
    <w:rsid w:val="00D34C07"/>
    <w:rsid w:val="00D351AB"/>
    <w:rsid w:val="00D35269"/>
    <w:rsid w:val="00D3590E"/>
    <w:rsid w:val="00D364E3"/>
    <w:rsid w:val="00D364EE"/>
    <w:rsid w:val="00D36677"/>
    <w:rsid w:val="00D3743D"/>
    <w:rsid w:val="00D375E9"/>
    <w:rsid w:val="00D37991"/>
    <w:rsid w:val="00D409C8"/>
    <w:rsid w:val="00D4227B"/>
    <w:rsid w:val="00D424FA"/>
    <w:rsid w:val="00D42B47"/>
    <w:rsid w:val="00D44514"/>
    <w:rsid w:val="00D44F8B"/>
    <w:rsid w:val="00D46623"/>
    <w:rsid w:val="00D47695"/>
    <w:rsid w:val="00D5013D"/>
    <w:rsid w:val="00D50284"/>
    <w:rsid w:val="00D505FC"/>
    <w:rsid w:val="00D50B6B"/>
    <w:rsid w:val="00D510CC"/>
    <w:rsid w:val="00D514E6"/>
    <w:rsid w:val="00D51BC5"/>
    <w:rsid w:val="00D5223B"/>
    <w:rsid w:val="00D52C87"/>
    <w:rsid w:val="00D52D11"/>
    <w:rsid w:val="00D530BE"/>
    <w:rsid w:val="00D5365B"/>
    <w:rsid w:val="00D53F82"/>
    <w:rsid w:val="00D551A8"/>
    <w:rsid w:val="00D55411"/>
    <w:rsid w:val="00D5580C"/>
    <w:rsid w:val="00D55828"/>
    <w:rsid w:val="00D560B6"/>
    <w:rsid w:val="00D562BD"/>
    <w:rsid w:val="00D56A63"/>
    <w:rsid w:val="00D57800"/>
    <w:rsid w:val="00D57BBD"/>
    <w:rsid w:val="00D57E4D"/>
    <w:rsid w:val="00D620FB"/>
    <w:rsid w:val="00D62CA5"/>
    <w:rsid w:val="00D62FDF"/>
    <w:rsid w:val="00D653A8"/>
    <w:rsid w:val="00D6561F"/>
    <w:rsid w:val="00D65ADF"/>
    <w:rsid w:val="00D668D1"/>
    <w:rsid w:val="00D67137"/>
    <w:rsid w:val="00D6770B"/>
    <w:rsid w:val="00D70CE3"/>
    <w:rsid w:val="00D70F72"/>
    <w:rsid w:val="00D710EF"/>
    <w:rsid w:val="00D711F5"/>
    <w:rsid w:val="00D71D0F"/>
    <w:rsid w:val="00D72A40"/>
    <w:rsid w:val="00D72B30"/>
    <w:rsid w:val="00D734BF"/>
    <w:rsid w:val="00D73EEF"/>
    <w:rsid w:val="00D74B23"/>
    <w:rsid w:val="00D750AA"/>
    <w:rsid w:val="00D7549C"/>
    <w:rsid w:val="00D758CD"/>
    <w:rsid w:val="00D7704F"/>
    <w:rsid w:val="00D7733F"/>
    <w:rsid w:val="00D7785F"/>
    <w:rsid w:val="00D77A70"/>
    <w:rsid w:val="00D80D74"/>
    <w:rsid w:val="00D80FCB"/>
    <w:rsid w:val="00D81766"/>
    <w:rsid w:val="00D82C59"/>
    <w:rsid w:val="00D8333E"/>
    <w:rsid w:val="00D837B1"/>
    <w:rsid w:val="00D83984"/>
    <w:rsid w:val="00D842C6"/>
    <w:rsid w:val="00D84623"/>
    <w:rsid w:val="00D84FDC"/>
    <w:rsid w:val="00D8537F"/>
    <w:rsid w:val="00D85E92"/>
    <w:rsid w:val="00D86631"/>
    <w:rsid w:val="00D86B1E"/>
    <w:rsid w:val="00D872CD"/>
    <w:rsid w:val="00D90D0E"/>
    <w:rsid w:val="00D91301"/>
    <w:rsid w:val="00D93B92"/>
    <w:rsid w:val="00D93E23"/>
    <w:rsid w:val="00D9545F"/>
    <w:rsid w:val="00D95883"/>
    <w:rsid w:val="00DA02FB"/>
    <w:rsid w:val="00DA0892"/>
    <w:rsid w:val="00DA2930"/>
    <w:rsid w:val="00DA3C16"/>
    <w:rsid w:val="00DA3FEA"/>
    <w:rsid w:val="00DA423F"/>
    <w:rsid w:val="00DA4FBB"/>
    <w:rsid w:val="00DA527D"/>
    <w:rsid w:val="00DA642E"/>
    <w:rsid w:val="00DA6E61"/>
    <w:rsid w:val="00DA7323"/>
    <w:rsid w:val="00DA7AAA"/>
    <w:rsid w:val="00DB081A"/>
    <w:rsid w:val="00DB1F4C"/>
    <w:rsid w:val="00DB257E"/>
    <w:rsid w:val="00DB29CE"/>
    <w:rsid w:val="00DB3862"/>
    <w:rsid w:val="00DB4065"/>
    <w:rsid w:val="00DB4158"/>
    <w:rsid w:val="00DB581F"/>
    <w:rsid w:val="00DB5DAB"/>
    <w:rsid w:val="00DB617C"/>
    <w:rsid w:val="00DB71BC"/>
    <w:rsid w:val="00DB784C"/>
    <w:rsid w:val="00DC0A16"/>
    <w:rsid w:val="00DC0B51"/>
    <w:rsid w:val="00DC1314"/>
    <w:rsid w:val="00DC14B0"/>
    <w:rsid w:val="00DC45A0"/>
    <w:rsid w:val="00DC4DFE"/>
    <w:rsid w:val="00DC5538"/>
    <w:rsid w:val="00DC62B0"/>
    <w:rsid w:val="00DC7211"/>
    <w:rsid w:val="00DC7DC9"/>
    <w:rsid w:val="00DD14D5"/>
    <w:rsid w:val="00DD2C4C"/>
    <w:rsid w:val="00DD2C97"/>
    <w:rsid w:val="00DD37CF"/>
    <w:rsid w:val="00DD3C2E"/>
    <w:rsid w:val="00DD4286"/>
    <w:rsid w:val="00DD536E"/>
    <w:rsid w:val="00DD5909"/>
    <w:rsid w:val="00DD6095"/>
    <w:rsid w:val="00DD61FE"/>
    <w:rsid w:val="00DD6F40"/>
    <w:rsid w:val="00DD729E"/>
    <w:rsid w:val="00DD7A37"/>
    <w:rsid w:val="00DE0022"/>
    <w:rsid w:val="00DE043E"/>
    <w:rsid w:val="00DE1F57"/>
    <w:rsid w:val="00DE3EF2"/>
    <w:rsid w:val="00DE4586"/>
    <w:rsid w:val="00DE5669"/>
    <w:rsid w:val="00DE57D2"/>
    <w:rsid w:val="00DE5800"/>
    <w:rsid w:val="00DF0214"/>
    <w:rsid w:val="00DF1540"/>
    <w:rsid w:val="00DF5E61"/>
    <w:rsid w:val="00DF6B69"/>
    <w:rsid w:val="00DF6EBB"/>
    <w:rsid w:val="00DF6EDE"/>
    <w:rsid w:val="00E025C1"/>
    <w:rsid w:val="00E047F6"/>
    <w:rsid w:val="00E04F07"/>
    <w:rsid w:val="00E05800"/>
    <w:rsid w:val="00E058B3"/>
    <w:rsid w:val="00E063D6"/>
    <w:rsid w:val="00E10CA2"/>
    <w:rsid w:val="00E12704"/>
    <w:rsid w:val="00E135D2"/>
    <w:rsid w:val="00E14453"/>
    <w:rsid w:val="00E152A3"/>
    <w:rsid w:val="00E15BE3"/>
    <w:rsid w:val="00E15E55"/>
    <w:rsid w:val="00E15FB8"/>
    <w:rsid w:val="00E168AD"/>
    <w:rsid w:val="00E17854"/>
    <w:rsid w:val="00E17EA1"/>
    <w:rsid w:val="00E20B3B"/>
    <w:rsid w:val="00E20CC7"/>
    <w:rsid w:val="00E2196F"/>
    <w:rsid w:val="00E21E3A"/>
    <w:rsid w:val="00E224B0"/>
    <w:rsid w:val="00E22970"/>
    <w:rsid w:val="00E22B41"/>
    <w:rsid w:val="00E22FC4"/>
    <w:rsid w:val="00E2357D"/>
    <w:rsid w:val="00E2485B"/>
    <w:rsid w:val="00E259AF"/>
    <w:rsid w:val="00E2616C"/>
    <w:rsid w:val="00E30985"/>
    <w:rsid w:val="00E30CA2"/>
    <w:rsid w:val="00E319D6"/>
    <w:rsid w:val="00E3308E"/>
    <w:rsid w:val="00E33A7C"/>
    <w:rsid w:val="00E34F0A"/>
    <w:rsid w:val="00E352C2"/>
    <w:rsid w:val="00E35315"/>
    <w:rsid w:val="00E35844"/>
    <w:rsid w:val="00E35A9D"/>
    <w:rsid w:val="00E3791E"/>
    <w:rsid w:val="00E37F56"/>
    <w:rsid w:val="00E40AE5"/>
    <w:rsid w:val="00E41BC5"/>
    <w:rsid w:val="00E42664"/>
    <w:rsid w:val="00E4293B"/>
    <w:rsid w:val="00E435B8"/>
    <w:rsid w:val="00E43608"/>
    <w:rsid w:val="00E43A11"/>
    <w:rsid w:val="00E441A0"/>
    <w:rsid w:val="00E45064"/>
    <w:rsid w:val="00E45540"/>
    <w:rsid w:val="00E46126"/>
    <w:rsid w:val="00E46704"/>
    <w:rsid w:val="00E473A6"/>
    <w:rsid w:val="00E47738"/>
    <w:rsid w:val="00E503D4"/>
    <w:rsid w:val="00E511E4"/>
    <w:rsid w:val="00E53BA4"/>
    <w:rsid w:val="00E53D55"/>
    <w:rsid w:val="00E53EE8"/>
    <w:rsid w:val="00E540EF"/>
    <w:rsid w:val="00E5446F"/>
    <w:rsid w:val="00E546BF"/>
    <w:rsid w:val="00E556D6"/>
    <w:rsid w:val="00E5663C"/>
    <w:rsid w:val="00E566B6"/>
    <w:rsid w:val="00E56C61"/>
    <w:rsid w:val="00E57B7C"/>
    <w:rsid w:val="00E611B7"/>
    <w:rsid w:val="00E627FD"/>
    <w:rsid w:val="00E633E6"/>
    <w:rsid w:val="00E63821"/>
    <w:rsid w:val="00E64055"/>
    <w:rsid w:val="00E64749"/>
    <w:rsid w:val="00E64E71"/>
    <w:rsid w:val="00E663EA"/>
    <w:rsid w:val="00E6719C"/>
    <w:rsid w:val="00E7275F"/>
    <w:rsid w:val="00E735C8"/>
    <w:rsid w:val="00E7367F"/>
    <w:rsid w:val="00E73FDA"/>
    <w:rsid w:val="00E74403"/>
    <w:rsid w:val="00E75CB1"/>
    <w:rsid w:val="00E77600"/>
    <w:rsid w:val="00E803E8"/>
    <w:rsid w:val="00E80A60"/>
    <w:rsid w:val="00E81A13"/>
    <w:rsid w:val="00E822DD"/>
    <w:rsid w:val="00E825A1"/>
    <w:rsid w:val="00E8289B"/>
    <w:rsid w:val="00E83404"/>
    <w:rsid w:val="00E83614"/>
    <w:rsid w:val="00E83641"/>
    <w:rsid w:val="00E85FD3"/>
    <w:rsid w:val="00E86589"/>
    <w:rsid w:val="00E870FD"/>
    <w:rsid w:val="00E8766E"/>
    <w:rsid w:val="00E903F2"/>
    <w:rsid w:val="00E90997"/>
    <w:rsid w:val="00E91D73"/>
    <w:rsid w:val="00E922DA"/>
    <w:rsid w:val="00E926CC"/>
    <w:rsid w:val="00E934CA"/>
    <w:rsid w:val="00E94E35"/>
    <w:rsid w:val="00E95AB9"/>
    <w:rsid w:val="00EA013D"/>
    <w:rsid w:val="00EA063B"/>
    <w:rsid w:val="00EA072D"/>
    <w:rsid w:val="00EA0A0D"/>
    <w:rsid w:val="00EA10E0"/>
    <w:rsid w:val="00EA131F"/>
    <w:rsid w:val="00EA1E2A"/>
    <w:rsid w:val="00EA2315"/>
    <w:rsid w:val="00EA24F3"/>
    <w:rsid w:val="00EA289B"/>
    <w:rsid w:val="00EA2ADC"/>
    <w:rsid w:val="00EA2ECA"/>
    <w:rsid w:val="00EA3BE9"/>
    <w:rsid w:val="00EA5093"/>
    <w:rsid w:val="00EA55E5"/>
    <w:rsid w:val="00EA7B13"/>
    <w:rsid w:val="00EA7CB6"/>
    <w:rsid w:val="00EA7DBF"/>
    <w:rsid w:val="00EB00EC"/>
    <w:rsid w:val="00EB024C"/>
    <w:rsid w:val="00EB0F51"/>
    <w:rsid w:val="00EB208E"/>
    <w:rsid w:val="00EB2A0C"/>
    <w:rsid w:val="00EB2C66"/>
    <w:rsid w:val="00EB303C"/>
    <w:rsid w:val="00EB3851"/>
    <w:rsid w:val="00EB3C7E"/>
    <w:rsid w:val="00EB3E6C"/>
    <w:rsid w:val="00EB3F79"/>
    <w:rsid w:val="00EB444E"/>
    <w:rsid w:val="00EB45F0"/>
    <w:rsid w:val="00EB5AED"/>
    <w:rsid w:val="00EB7CC5"/>
    <w:rsid w:val="00EC0281"/>
    <w:rsid w:val="00EC326E"/>
    <w:rsid w:val="00EC3696"/>
    <w:rsid w:val="00EC431E"/>
    <w:rsid w:val="00EC572E"/>
    <w:rsid w:val="00EC7017"/>
    <w:rsid w:val="00EC724B"/>
    <w:rsid w:val="00EC73E6"/>
    <w:rsid w:val="00ED0585"/>
    <w:rsid w:val="00ED124B"/>
    <w:rsid w:val="00ED1937"/>
    <w:rsid w:val="00ED261A"/>
    <w:rsid w:val="00ED2EB9"/>
    <w:rsid w:val="00ED2F61"/>
    <w:rsid w:val="00ED4168"/>
    <w:rsid w:val="00ED460A"/>
    <w:rsid w:val="00ED5094"/>
    <w:rsid w:val="00ED643B"/>
    <w:rsid w:val="00ED7771"/>
    <w:rsid w:val="00ED7F7D"/>
    <w:rsid w:val="00EE0CDE"/>
    <w:rsid w:val="00EE13E8"/>
    <w:rsid w:val="00EE214A"/>
    <w:rsid w:val="00EE2EB9"/>
    <w:rsid w:val="00EE31D6"/>
    <w:rsid w:val="00EE41BA"/>
    <w:rsid w:val="00EE44CB"/>
    <w:rsid w:val="00EE5B76"/>
    <w:rsid w:val="00EF0547"/>
    <w:rsid w:val="00EF0659"/>
    <w:rsid w:val="00EF0D8A"/>
    <w:rsid w:val="00EF111A"/>
    <w:rsid w:val="00EF1362"/>
    <w:rsid w:val="00EF340F"/>
    <w:rsid w:val="00EF3B1F"/>
    <w:rsid w:val="00EF4145"/>
    <w:rsid w:val="00EF595C"/>
    <w:rsid w:val="00EF5B84"/>
    <w:rsid w:val="00EF5F53"/>
    <w:rsid w:val="00EF648F"/>
    <w:rsid w:val="00EF6684"/>
    <w:rsid w:val="00EF758C"/>
    <w:rsid w:val="00F0092A"/>
    <w:rsid w:val="00F00A97"/>
    <w:rsid w:val="00F00EAE"/>
    <w:rsid w:val="00F01388"/>
    <w:rsid w:val="00F01440"/>
    <w:rsid w:val="00F01E74"/>
    <w:rsid w:val="00F026B4"/>
    <w:rsid w:val="00F02A56"/>
    <w:rsid w:val="00F04427"/>
    <w:rsid w:val="00F0497C"/>
    <w:rsid w:val="00F06A31"/>
    <w:rsid w:val="00F07652"/>
    <w:rsid w:val="00F10B45"/>
    <w:rsid w:val="00F112CD"/>
    <w:rsid w:val="00F1132E"/>
    <w:rsid w:val="00F1293A"/>
    <w:rsid w:val="00F13622"/>
    <w:rsid w:val="00F1380A"/>
    <w:rsid w:val="00F16A84"/>
    <w:rsid w:val="00F17C1F"/>
    <w:rsid w:val="00F17E78"/>
    <w:rsid w:val="00F20A1C"/>
    <w:rsid w:val="00F20F13"/>
    <w:rsid w:val="00F21071"/>
    <w:rsid w:val="00F21DBF"/>
    <w:rsid w:val="00F22D03"/>
    <w:rsid w:val="00F23FFA"/>
    <w:rsid w:val="00F2506A"/>
    <w:rsid w:val="00F255D9"/>
    <w:rsid w:val="00F25DF7"/>
    <w:rsid w:val="00F2649E"/>
    <w:rsid w:val="00F268D1"/>
    <w:rsid w:val="00F27CC3"/>
    <w:rsid w:val="00F27E55"/>
    <w:rsid w:val="00F31D99"/>
    <w:rsid w:val="00F31DA0"/>
    <w:rsid w:val="00F321D9"/>
    <w:rsid w:val="00F33148"/>
    <w:rsid w:val="00F335BD"/>
    <w:rsid w:val="00F33FCD"/>
    <w:rsid w:val="00F3420E"/>
    <w:rsid w:val="00F34273"/>
    <w:rsid w:val="00F34350"/>
    <w:rsid w:val="00F34D60"/>
    <w:rsid w:val="00F35AAD"/>
    <w:rsid w:val="00F35C6B"/>
    <w:rsid w:val="00F37888"/>
    <w:rsid w:val="00F402B6"/>
    <w:rsid w:val="00F40CD5"/>
    <w:rsid w:val="00F4232B"/>
    <w:rsid w:val="00F43B6D"/>
    <w:rsid w:val="00F44935"/>
    <w:rsid w:val="00F44DEA"/>
    <w:rsid w:val="00F46062"/>
    <w:rsid w:val="00F47875"/>
    <w:rsid w:val="00F501F4"/>
    <w:rsid w:val="00F51125"/>
    <w:rsid w:val="00F5315E"/>
    <w:rsid w:val="00F54D72"/>
    <w:rsid w:val="00F55351"/>
    <w:rsid w:val="00F55816"/>
    <w:rsid w:val="00F55E68"/>
    <w:rsid w:val="00F602EB"/>
    <w:rsid w:val="00F607D3"/>
    <w:rsid w:val="00F610E0"/>
    <w:rsid w:val="00F61185"/>
    <w:rsid w:val="00F632C9"/>
    <w:rsid w:val="00F63704"/>
    <w:rsid w:val="00F639DE"/>
    <w:rsid w:val="00F645D6"/>
    <w:rsid w:val="00F67C13"/>
    <w:rsid w:val="00F707A0"/>
    <w:rsid w:val="00F70877"/>
    <w:rsid w:val="00F71C09"/>
    <w:rsid w:val="00F71FDB"/>
    <w:rsid w:val="00F720A4"/>
    <w:rsid w:val="00F74296"/>
    <w:rsid w:val="00F74463"/>
    <w:rsid w:val="00F74C72"/>
    <w:rsid w:val="00F74E9D"/>
    <w:rsid w:val="00F74FB2"/>
    <w:rsid w:val="00F7531D"/>
    <w:rsid w:val="00F754B2"/>
    <w:rsid w:val="00F7580E"/>
    <w:rsid w:val="00F7625B"/>
    <w:rsid w:val="00F762E5"/>
    <w:rsid w:val="00F76F12"/>
    <w:rsid w:val="00F76F18"/>
    <w:rsid w:val="00F771DE"/>
    <w:rsid w:val="00F772E1"/>
    <w:rsid w:val="00F777C5"/>
    <w:rsid w:val="00F80511"/>
    <w:rsid w:val="00F814A8"/>
    <w:rsid w:val="00F81A54"/>
    <w:rsid w:val="00F830C8"/>
    <w:rsid w:val="00F83DC2"/>
    <w:rsid w:val="00F842AD"/>
    <w:rsid w:val="00F84857"/>
    <w:rsid w:val="00F851F2"/>
    <w:rsid w:val="00F85261"/>
    <w:rsid w:val="00F857F4"/>
    <w:rsid w:val="00F861DB"/>
    <w:rsid w:val="00F874D0"/>
    <w:rsid w:val="00F90410"/>
    <w:rsid w:val="00F927A7"/>
    <w:rsid w:val="00F93348"/>
    <w:rsid w:val="00F9400F"/>
    <w:rsid w:val="00F94DEC"/>
    <w:rsid w:val="00F94E8C"/>
    <w:rsid w:val="00F95369"/>
    <w:rsid w:val="00F95B05"/>
    <w:rsid w:val="00F9665F"/>
    <w:rsid w:val="00F96C23"/>
    <w:rsid w:val="00F97039"/>
    <w:rsid w:val="00F97169"/>
    <w:rsid w:val="00F97963"/>
    <w:rsid w:val="00FA094A"/>
    <w:rsid w:val="00FA1344"/>
    <w:rsid w:val="00FA2EB9"/>
    <w:rsid w:val="00FA4B68"/>
    <w:rsid w:val="00FA5179"/>
    <w:rsid w:val="00FA7B6D"/>
    <w:rsid w:val="00FB03F7"/>
    <w:rsid w:val="00FB0FFC"/>
    <w:rsid w:val="00FB25D2"/>
    <w:rsid w:val="00FB34F4"/>
    <w:rsid w:val="00FB4900"/>
    <w:rsid w:val="00FB5DAE"/>
    <w:rsid w:val="00FB5E1E"/>
    <w:rsid w:val="00FB6731"/>
    <w:rsid w:val="00FB6971"/>
    <w:rsid w:val="00FB7744"/>
    <w:rsid w:val="00FB7F3A"/>
    <w:rsid w:val="00FC034C"/>
    <w:rsid w:val="00FC050F"/>
    <w:rsid w:val="00FC0F27"/>
    <w:rsid w:val="00FC10C3"/>
    <w:rsid w:val="00FC13BA"/>
    <w:rsid w:val="00FC3523"/>
    <w:rsid w:val="00FC4725"/>
    <w:rsid w:val="00FC4EF1"/>
    <w:rsid w:val="00FC4FE0"/>
    <w:rsid w:val="00FC5D03"/>
    <w:rsid w:val="00FC5DC8"/>
    <w:rsid w:val="00FC6335"/>
    <w:rsid w:val="00FC69CF"/>
    <w:rsid w:val="00FD0062"/>
    <w:rsid w:val="00FD027C"/>
    <w:rsid w:val="00FD164B"/>
    <w:rsid w:val="00FD1879"/>
    <w:rsid w:val="00FD1D75"/>
    <w:rsid w:val="00FD2901"/>
    <w:rsid w:val="00FD35EF"/>
    <w:rsid w:val="00FD374A"/>
    <w:rsid w:val="00FD3CB1"/>
    <w:rsid w:val="00FD529B"/>
    <w:rsid w:val="00FD5CE3"/>
    <w:rsid w:val="00FD6A0D"/>
    <w:rsid w:val="00FD6B14"/>
    <w:rsid w:val="00FD7068"/>
    <w:rsid w:val="00FD70B1"/>
    <w:rsid w:val="00FD786C"/>
    <w:rsid w:val="00FE08C4"/>
    <w:rsid w:val="00FE0F6B"/>
    <w:rsid w:val="00FE40AC"/>
    <w:rsid w:val="00FE45A2"/>
    <w:rsid w:val="00FE4CBD"/>
    <w:rsid w:val="00FE4F0A"/>
    <w:rsid w:val="00FE5F36"/>
    <w:rsid w:val="00FE7CCB"/>
    <w:rsid w:val="00FF0DB3"/>
    <w:rsid w:val="00FF1A57"/>
    <w:rsid w:val="00FF285E"/>
    <w:rsid w:val="00FF2BAD"/>
    <w:rsid w:val="00FF3016"/>
    <w:rsid w:val="00FF5F32"/>
    <w:rsid w:val="00FF6AD3"/>
    <w:rsid w:val="00FF6C26"/>
    <w:rsid w:val="00FF6E10"/>
    <w:rsid w:val="00FF70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FEE7F"/>
  <w15:chartTrackingRefBased/>
  <w15:docId w15:val="{089AF62E-5E9F-40E8-ABC3-F95A80F69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97A"/>
  </w:style>
  <w:style w:type="paragraph" w:styleId="Heading1">
    <w:name w:val="heading 1"/>
    <w:basedOn w:val="Normal"/>
    <w:next w:val="Normal"/>
    <w:link w:val="Heading1Char"/>
    <w:uiPriority w:val="9"/>
    <w:qFormat/>
    <w:rsid w:val="00EE5B76"/>
    <w:pPr>
      <w:keepNext/>
      <w:keepLines/>
      <w:spacing w:before="360" w:after="80"/>
      <w:outlineLvl w:val="0"/>
    </w:pPr>
    <w:rPr>
      <w:rFonts w:eastAsiaTheme="majorEastAsia" w:cstheme="majorBidi"/>
      <w:b/>
      <w:color w:val="000000" w:themeColor="text1"/>
      <w:sz w:val="32"/>
      <w:szCs w:val="40"/>
    </w:rPr>
  </w:style>
  <w:style w:type="paragraph" w:styleId="Heading2">
    <w:name w:val="heading 2"/>
    <w:basedOn w:val="Normal"/>
    <w:next w:val="Normal"/>
    <w:link w:val="Heading2Char"/>
    <w:uiPriority w:val="9"/>
    <w:unhideWhenUsed/>
    <w:qFormat/>
    <w:rsid w:val="00897D92"/>
    <w:pPr>
      <w:keepNext/>
      <w:keepLines/>
      <w:spacing w:before="160" w:after="80"/>
      <w:outlineLvl w:val="1"/>
    </w:pPr>
    <w:rPr>
      <w:rFonts w:asciiTheme="majorHAnsi" w:eastAsiaTheme="majorEastAsia" w:hAnsiTheme="majorHAnsi" w:cstheme="majorBidi"/>
      <w:b/>
      <w:color w:val="000000" w:themeColor="text1"/>
      <w:sz w:val="28"/>
      <w:szCs w:val="32"/>
    </w:rPr>
  </w:style>
  <w:style w:type="paragraph" w:styleId="Heading3">
    <w:name w:val="heading 3"/>
    <w:basedOn w:val="Normal"/>
    <w:next w:val="Normal"/>
    <w:link w:val="Heading3Char"/>
    <w:uiPriority w:val="9"/>
    <w:unhideWhenUsed/>
    <w:qFormat/>
    <w:rsid w:val="00897D92"/>
    <w:pPr>
      <w:keepNext/>
      <w:keepLines/>
      <w:spacing w:before="160" w:after="80"/>
      <w:outlineLvl w:val="2"/>
    </w:pPr>
    <w:rPr>
      <w:rFonts w:eastAsiaTheme="majorEastAsia" w:cstheme="majorBidi"/>
      <w:b/>
      <w:color w:val="000000" w:themeColor="text1"/>
      <w:sz w:val="24"/>
      <w:szCs w:val="28"/>
    </w:rPr>
  </w:style>
  <w:style w:type="paragraph" w:styleId="Heading4">
    <w:name w:val="heading 4"/>
    <w:basedOn w:val="Normal"/>
    <w:next w:val="Normal"/>
    <w:link w:val="Heading4Char"/>
    <w:uiPriority w:val="9"/>
    <w:unhideWhenUsed/>
    <w:qFormat/>
    <w:rsid w:val="00897D92"/>
    <w:pPr>
      <w:keepNext/>
      <w:keepLines/>
      <w:spacing w:before="80" w:after="40"/>
      <w:ind w:left="72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semiHidden/>
    <w:unhideWhenUsed/>
    <w:qFormat/>
    <w:rsid w:val="00EB45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45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45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45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45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B76"/>
    <w:rPr>
      <w:rFonts w:eastAsiaTheme="majorEastAsia" w:cstheme="majorBidi"/>
      <w:b/>
      <w:color w:val="000000" w:themeColor="text1"/>
      <w:sz w:val="32"/>
      <w:szCs w:val="40"/>
    </w:rPr>
  </w:style>
  <w:style w:type="character" w:customStyle="1" w:styleId="Heading2Char">
    <w:name w:val="Heading 2 Char"/>
    <w:basedOn w:val="DefaultParagraphFont"/>
    <w:link w:val="Heading2"/>
    <w:uiPriority w:val="9"/>
    <w:rsid w:val="00897D92"/>
    <w:rPr>
      <w:rFonts w:asciiTheme="majorHAnsi" w:eastAsiaTheme="majorEastAsia" w:hAnsiTheme="majorHAnsi" w:cstheme="majorBidi"/>
      <w:b/>
      <w:color w:val="000000" w:themeColor="text1"/>
      <w:sz w:val="28"/>
      <w:szCs w:val="32"/>
    </w:rPr>
  </w:style>
  <w:style w:type="character" w:customStyle="1" w:styleId="Heading3Char">
    <w:name w:val="Heading 3 Char"/>
    <w:basedOn w:val="DefaultParagraphFont"/>
    <w:link w:val="Heading3"/>
    <w:uiPriority w:val="9"/>
    <w:rsid w:val="00897D92"/>
    <w:rPr>
      <w:rFonts w:eastAsiaTheme="majorEastAsia" w:cstheme="majorBidi"/>
      <w:b/>
      <w:color w:val="000000" w:themeColor="text1"/>
      <w:sz w:val="24"/>
      <w:szCs w:val="28"/>
    </w:rPr>
  </w:style>
  <w:style w:type="character" w:customStyle="1" w:styleId="Heading4Char">
    <w:name w:val="Heading 4 Char"/>
    <w:basedOn w:val="DefaultParagraphFont"/>
    <w:link w:val="Heading4"/>
    <w:uiPriority w:val="9"/>
    <w:rsid w:val="00897D92"/>
    <w:rPr>
      <w:rFonts w:eastAsiaTheme="majorEastAsia" w:cstheme="majorBidi"/>
      <w:b/>
      <w:i/>
      <w:iCs/>
      <w:color w:val="000000" w:themeColor="text1"/>
    </w:rPr>
  </w:style>
  <w:style w:type="character" w:customStyle="1" w:styleId="Heading5Char">
    <w:name w:val="Heading 5 Char"/>
    <w:basedOn w:val="DefaultParagraphFont"/>
    <w:link w:val="Heading5"/>
    <w:uiPriority w:val="9"/>
    <w:semiHidden/>
    <w:rsid w:val="00EB45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45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45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45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45F0"/>
    <w:rPr>
      <w:rFonts w:eastAsiaTheme="majorEastAsia" w:cstheme="majorBidi"/>
      <w:color w:val="272727" w:themeColor="text1" w:themeTint="D8"/>
    </w:rPr>
  </w:style>
  <w:style w:type="paragraph" w:styleId="Title">
    <w:name w:val="Title"/>
    <w:basedOn w:val="Normal"/>
    <w:next w:val="Normal"/>
    <w:link w:val="TitleChar"/>
    <w:uiPriority w:val="10"/>
    <w:qFormat/>
    <w:rsid w:val="00EB45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45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45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45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45F0"/>
    <w:pPr>
      <w:spacing w:before="160"/>
      <w:jc w:val="center"/>
    </w:pPr>
    <w:rPr>
      <w:i/>
      <w:iCs/>
      <w:color w:val="404040" w:themeColor="text1" w:themeTint="BF"/>
    </w:rPr>
  </w:style>
  <w:style w:type="character" w:customStyle="1" w:styleId="QuoteChar">
    <w:name w:val="Quote Char"/>
    <w:basedOn w:val="DefaultParagraphFont"/>
    <w:link w:val="Quote"/>
    <w:uiPriority w:val="29"/>
    <w:rsid w:val="00EB45F0"/>
    <w:rPr>
      <w:i/>
      <w:iCs/>
      <w:color w:val="404040" w:themeColor="text1" w:themeTint="BF"/>
    </w:rPr>
  </w:style>
  <w:style w:type="paragraph" w:styleId="ListParagraph">
    <w:name w:val="List Paragraph"/>
    <w:basedOn w:val="Normal"/>
    <w:link w:val="ListParagraphChar"/>
    <w:uiPriority w:val="99"/>
    <w:qFormat/>
    <w:rsid w:val="00EB45F0"/>
    <w:pPr>
      <w:ind w:left="720"/>
      <w:contextualSpacing/>
    </w:pPr>
  </w:style>
  <w:style w:type="character" w:styleId="IntenseEmphasis">
    <w:name w:val="Intense Emphasis"/>
    <w:basedOn w:val="DefaultParagraphFont"/>
    <w:uiPriority w:val="21"/>
    <w:qFormat/>
    <w:rsid w:val="00EB45F0"/>
    <w:rPr>
      <w:i/>
      <w:iCs/>
      <w:color w:val="0F4761" w:themeColor="accent1" w:themeShade="BF"/>
    </w:rPr>
  </w:style>
  <w:style w:type="paragraph" w:styleId="IntenseQuote">
    <w:name w:val="Intense Quote"/>
    <w:basedOn w:val="Normal"/>
    <w:next w:val="Normal"/>
    <w:link w:val="IntenseQuoteChar"/>
    <w:uiPriority w:val="30"/>
    <w:qFormat/>
    <w:rsid w:val="00EB45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45F0"/>
    <w:rPr>
      <w:i/>
      <w:iCs/>
      <w:color w:val="0F4761" w:themeColor="accent1" w:themeShade="BF"/>
    </w:rPr>
  </w:style>
  <w:style w:type="character" w:styleId="IntenseReference">
    <w:name w:val="Intense Reference"/>
    <w:basedOn w:val="DefaultParagraphFont"/>
    <w:uiPriority w:val="32"/>
    <w:qFormat/>
    <w:rsid w:val="00EB45F0"/>
    <w:rPr>
      <w:b/>
      <w:bCs/>
      <w:smallCaps/>
      <w:color w:val="0F4761" w:themeColor="accent1" w:themeShade="BF"/>
      <w:spacing w:val="5"/>
    </w:rPr>
  </w:style>
  <w:style w:type="character" w:customStyle="1" w:styleId="ListParagraphChar">
    <w:name w:val="List Paragraph Char"/>
    <w:basedOn w:val="DefaultParagraphFont"/>
    <w:link w:val="ListParagraph"/>
    <w:uiPriority w:val="99"/>
    <w:rsid w:val="00C567F3"/>
  </w:style>
  <w:style w:type="paragraph" w:customStyle="1" w:styleId="EndNoteBibliographyTitle">
    <w:name w:val="EndNote Bibliography Title"/>
    <w:basedOn w:val="Normal"/>
    <w:link w:val="EndNoteBibliographyTitleChar"/>
    <w:rsid w:val="00C567F3"/>
    <w:pPr>
      <w:spacing w:after="0"/>
      <w:jc w:val="center"/>
    </w:pPr>
    <w:rPr>
      <w:rFonts w:ascii="Aptos" w:hAnsi="Aptos"/>
      <w:noProof/>
      <w:lang w:val="en-US"/>
    </w:rPr>
  </w:style>
  <w:style w:type="character" w:customStyle="1" w:styleId="EndNoteBibliographyTitleChar">
    <w:name w:val="EndNote Bibliography Title Char"/>
    <w:basedOn w:val="ListParagraphChar"/>
    <w:link w:val="EndNoteBibliographyTitle"/>
    <w:rsid w:val="00C567F3"/>
    <w:rPr>
      <w:rFonts w:ascii="Aptos" w:hAnsi="Aptos"/>
      <w:noProof/>
      <w:lang w:val="en-US"/>
    </w:rPr>
  </w:style>
  <w:style w:type="paragraph" w:customStyle="1" w:styleId="EndNoteBibliography">
    <w:name w:val="EndNote Bibliography"/>
    <w:basedOn w:val="Normal"/>
    <w:link w:val="EndNoteBibliographyChar"/>
    <w:rsid w:val="00C567F3"/>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C567F3"/>
    <w:rPr>
      <w:rFonts w:ascii="Aptos" w:hAnsi="Aptos"/>
      <w:noProof/>
      <w:lang w:val="en-US"/>
    </w:rPr>
  </w:style>
  <w:style w:type="character" w:styleId="Hyperlink">
    <w:name w:val="Hyperlink"/>
    <w:basedOn w:val="DefaultParagraphFont"/>
    <w:uiPriority w:val="99"/>
    <w:unhideWhenUsed/>
    <w:rsid w:val="00C567F3"/>
    <w:rPr>
      <w:color w:val="467886" w:themeColor="hyperlink"/>
      <w:u w:val="single"/>
    </w:rPr>
  </w:style>
  <w:style w:type="character" w:styleId="UnresolvedMention">
    <w:name w:val="Unresolved Mention"/>
    <w:basedOn w:val="DefaultParagraphFont"/>
    <w:uiPriority w:val="99"/>
    <w:semiHidden/>
    <w:unhideWhenUsed/>
    <w:rsid w:val="00C567F3"/>
    <w:rPr>
      <w:color w:val="605E5C"/>
      <w:shd w:val="clear" w:color="auto" w:fill="E1DFDD"/>
    </w:rPr>
  </w:style>
  <w:style w:type="character" w:styleId="CommentReference">
    <w:name w:val="annotation reference"/>
    <w:basedOn w:val="DefaultParagraphFont"/>
    <w:uiPriority w:val="99"/>
    <w:semiHidden/>
    <w:unhideWhenUsed/>
    <w:rsid w:val="00D236A0"/>
    <w:rPr>
      <w:sz w:val="16"/>
      <w:szCs w:val="16"/>
    </w:rPr>
  </w:style>
  <w:style w:type="paragraph" w:styleId="CommentText">
    <w:name w:val="annotation text"/>
    <w:basedOn w:val="Normal"/>
    <w:link w:val="CommentTextChar"/>
    <w:uiPriority w:val="99"/>
    <w:unhideWhenUsed/>
    <w:rsid w:val="00D236A0"/>
    <w:pPr>
      <w:spacing w:line="240" w:lineRule="auto"/>
    </w:pPr>
    <w:rPr>
      <w:sz w:val="20"/>
      <w:szCs w:val="20"/>
    </w:rPr>
  </w:style>
  <w:style w:type="character" w:customStyle="1" w:styleId="CommentTextChar">
    <w:name w:val="Comment Text Char"/>
    <w:basedOn w:val="DefaultParagraphFont"/>
    <w:link w:val="CommentText"/>
    <w:uiPriority w:val="99"/>
    <w:rsid w:val="00D236A0"/>
    <w:rPr>
      <w:sz w:val="20"/>
      <w:szCs w:val="20"/>
    </w:rPr>
  </w:style>
  <w:style w:type="paragraph" w:styleId="CommentSubject">
    <w:name w:val="annotation subject"/>
    <w:basedOn w:val="CommentText"/>
    <w:next w:val="CommentText"/>
    <w:link w:val="CommentSubjectChar"/>
    <w:uiPriority w:val="99"/>
    <w:semiHidden/>
    <w:unhideWhenUsed/>
    <w:rsid w:val="00964BF6"/>
    <w:rPr>
      <w:b/>
      <w:bCs/>
    </w:rPr>
  </w:style>
  <w:style w:type="character" w:customStyle="1" w:styleId="CommentSubjectChar">
    <w:name w:val="Comment Subject Char"/>
    <w:basedOn w:val="CommentTextChar"/>
    <w:link w:val="CommentSubject"/>
    <w:uiPriority w:val="99"/>
    <w:semiHidden/>
    <w:rsid w:val="00964BF6"/>
    <w:rPr>
      <w:b/>
      <w:bCs/>
      <w:sz w:val="20"/>
      <w:szCs w:val="20"/>
    </w:rPr>
  </w:style>
  <w:style w:type="paragraph" w:styleId="NoSpacing">
    <w:name w:val="No Spacing"/>
    <w:uiPriority w:val="1"/>
    <w:qFormat/>
    <w:rsid w:val="000E21C6"/>
    <w:pPr>
      <w:spacing w:after="0" w:line="240" w:lineRule="auto"/>
    </w:pPr>
  </w:style>
  <w:style w:type="paragraph" w:styleId="Revision">
    <w:name w:val="Revision"/>
    <w:hidden/>
    <w:uiPriority w:val="99"/>
    <w:semiHidden/>
    <w:rsid w:val="00D5013D"/>
    <w:pPr>
      <w:spacing w:after="0" w:line="240" w:lineRule="auto"/>
    </w:pPr>
  </w:style>
  <w:style w:type="paragraph" w:styleId="Header">
    <w:name w:val="header"/>
    <w:basedOn w:val="Normal"/>
    <w:link w:val="HeaderChar"/>
    <w:uiPriority w:val="99"/>
    <w:unhideWhenUsed/>
    <w:rsid w:val="004B54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4AC"/>
  </w:style>
  <w:style w:type="paragraph" w:styleId="Footer">
    <w:name w:val="footer"/>
    <w:basedOn w:val="Normal"/>
    <w:link w:val="FooterChar"/>
    <w:uiPriority w:val="99"/>
    <w:unhideWhenUsed/>
    <w:rsid w:val="004B54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4AC"/>
  </w:style>
  <w:style w:type="paragraph" w:styleId="TOCHeading">
    <w:name w:val="TOC Heading"/>
    <w:basedOn w:val="Heading1"/>
    <w:next w:val="Normal"/>
    <w:uiPriority w:val="39"/>
    <w:unhideWhenUsed/>
    <w:qFormat/>
    <w:rsid w:val="004B54AC"/>
    <w:pPr>
      <w:spacing w:before="240" w:after="0"/>
      <w:outlineLvl w:val="9"/>
    </w:pPr>
    <w:rPr>
      <w:rFonts w:asciiTheme="majorHAnsi" w:hAnsiTheme="majorHAnsi"/>
      <w:b w:val="0"/>
      <w:color w:val="0F4761" w:themeColor="accent1" w:themeShade="BF"/>
      <w:kern w:val="0"/>
      <w:szCs w:val="32"/>
      <w:lang w:val="en-US"/>
      <w14:ligatures w14:val="none"/>
    </w:rPr>
  </w:style>
  <w:style w:type="paragraph" w:styleId="TOC1">
    <w:name w:val="toc 1"/>
    <w:basedOn w:val="Normal"/>
    <w:next w:val="Normal"/>
    <w:autoRedefine/>
    <w:uiPriority w:val="39"/>
    <w:unhideWhenUsed/>
    <w:rsid w:val="004B54AC"/>
    <w:pPr>
      <w:spacing w:after="100"/>
    </w:pPr>
  </w:style>
  <w:style w:type="paragraph" w:styleId="TOC2">
    <w:name w:val="toc 2"/>
    <w:basedOn w:val="Normal"/>
    <w:next w:val="Normal"/>
    <w:autoRedefine/>
    <w:uiPriority w:val="39"/>
    <w:unhideWhenUsed/>
    <w:rsid w:val="004B54AC"/>
    <w:pPr>
      <w:spacing w:after="100"/>
      <w:ind w:left="220"/>
    </w:pPr>
  </w:style>
  <w:style w:type="paragraph" w:styleId="TOC3">
    <w:name w:val="toc 3"/>
    <w:basedOn w:val="Normal"/>
    <w:next w:val="Normal"/>
    <w:autoRedefine/>
    <w:uiPriority w:val="39"/>
    <w:unhideWhenUsed/>
    <w:rsid w:val="004B54AC"/>
    <w:pPr>
      <w:spacing w:after="100"/>
      <w:ind w:left="440"/>
    </w:pPr>
  </w:style>
  <w:style w:type="table" w:styleId="PlainTable2">
    <w:name w:val="Plain Table 2"/>
    <w:basedOn w:val="TableNormal"/>
    <w:uiPriority w:val="42"/>
    <w:rsid w:val="00CD7D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B1141"/>
    <w:rPr>
      <w:color w:val="96607D" w:themeColor="followedHyperlink"/>
      <w:u w:val="single"/>
    </w:rPr>
  </w:style>
  <w:style w:type="paragraph" w:styleId="NormalWeb">
    <w:name w:val="Normal (Web)"/>
    <w:basedOn w:val="Normal"/>
    <w:uiPriority w:val="99"/>
    <w:semiHidden/>
    <w:unhideWhenUsed/>
    <w:rsid w:val="001B617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769029">
      <w:bodyDiv w:val="1"/>
      <w:marLeft w:val="0"/>
      <w:marRight w:val="0"/>
      <w:marTop w:val="0"/>
      <w:marBottom w:val="0"/>
      <w:divBdr>
        <w:top w:val="none" w:sz="0" w:space="0" w:color="auto"/>
        <w:left w:val="none" w:sz="0" w:space="0" w:color="auto"/>
        <w:bottom w:val="none" w:sz="0" w:space="0" w:color="auto"/>
        <w:right w:val="none" w:sz="0" w:space="0" w:color="auto"/>
      </w:divBdr>
    </w:div>
    <w:div w:id="1124275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j.cartledge@soton.ac.uk" TargetMode="External"/><Relationship Id="rId13" Type="http://schemas.openxmlformats.org/officeDocument/2006/relationships/image" Target="media/image4.png"/><Relationship Id="rId18" Type="http://schemas.openxmlformats.org/officeDocument/2006/relationships/hyperlink" Target="https://www.ndph.ox.ac.uk/longer-reads/hospital-or-2018hospital-at-home2019-2013-what2019s-best-for-older-peopl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s://www.cochrane.org/authors/handbooks-and-manuals/handboo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74A98-F42A-4251-B65C-3481EE307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6872</Words>
  <Characters>93471</Characters>
  <Application>Microsoft Office Word</Application>
  <DocSecurity>0</DocSecurity>
  <Lines>3115</Lines>
  <Paragraphs>15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y Cartledge</dc:creator>
  <cp:keywords/>
  <dc:description/>
  <cp:lastModifiedBy>Tommy Cartledge</cp:lastModifiedBy>
  <cp:revision>3</cp:revision>
  <dcterms:created xsi:type="dcterms:W3CDTF">2025-11-29T21:35:00Z</dcterms:created>
  <dcterms:modified xsi:type="dcterms:W3CDTF">2025-11-29T21:37:00Z</dcterms:modified>
</cp:coreProperties>
</file>